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7135DA" w14:textId="7AFBCD65" w:rsidR="00B627A3" w:rsidRPr="003A648F" w:rsidRDefault="00E1768C" w:rsidP="0029246F">
      <w:pPr>
        <w:pStyle w:val="Heading3"/>
        <w:rPr>
          <w:lang w:val="en-GB"/>
        </w:rPr>
      </w:pPr>
      <w:r>
        <w:rPr>
          <w:lang w:val="en-GB"/>
        </w:rPr>
        <w:t>Ad</w:t>
      </w:r>
      <w:r w:rsidRPr="003A648F">
        <w:rPr>
          <w:lang w:val="en-GB"/>
        </w:rPr>
        <w:t>ditional file 3</w:t>
      </w:r>
      <w:r w:rsidR="00CA4344" w:rsidRPr="003A648F">
        <w:rPr>
          <w:lang w:val="en-GB"/>
        </w:rPr>
        <w:t xml:space="preserve"> </w:t>
      </w:r>
    </w:p>
    <w:p w14:paraId="7F6AF27B" w14:textId="77777777" w:rsidR="0029246F" w:rsidRDefault="0029246F">
      <w:pPr>
        <w:rPr>
          <w:rFonts w:ascii="Calibri" w:hAnsi="Calibri" w:cs="Times New Roman"/>
          <w:b/>
          <w:sz w:val="16"/>
          <w:szCs w:val="16"/>
          <w:lang w:val="en-GB"/>
        </w:rPr>
      </w:pPr>
    </w:p>
    <w:p w14:paraId="5F2BAA9C" w14:textId="59933527" w:rsidR="00172F61" w:rsidRPr="003A648F" w:rsidRDefault="00172F61">
      <w:pPr>
        <w:rPr>
          <w:rFonts w:ascii="Calibri" w:hAnsi="Calibri" w:cs="Times New Roman"/>
          <w:b/>
          <w:sz w:val="16"/>
          <w:szCs w:val="16"/>
          <w:lang w:val="en-GB"/>
        </w:rPr>
      </w:pPr>
      <w:r w:rsidRPr="003A648F">
        <w:rPr>
          <w:rFonts w:ascii="Calibri" w:hAnsi="Calibri" w:cs="Times New Roman"/>
          <w:b/>
          <w:sz w:val="16"/>
          <w:szCs w:val="16"/>
          <w:lang w:val="en-GB"/>
        </w:rPr>
        <w:t xml:space="preserve">Table 1 </w:t>
      </w:r>
      <w:r w:rsidRPr="003A648F">
        <w:rPr>
          <w:rFonts w:ascii="Calibri" w:hAnsi="Calibri" w:cs="Times New Roman"/>
          <w:sz w:val="16"/>
          <w:szCs w:val="16"/>
          <w:lang w:val="en-GB"/>
        </w:rPr>
        <w:t>Roles from review articles</w:t>
      </w:r>
      <w:r w:rsidRPr="003A648F">
        <w:rPr>
          <w:rFonts w:ascii="Calibri" w:hAnsi="Calibri" w:cs="Times New Roman"/>
          <w:b/>
          <w:sz w:val="16"/>
          <w:szCs w:val="16"/>
          <w:lang w:val="en-GB"/>
        </w:rPr>
        <w:t xml:space="preserve"> </w:t>
      </w:r>
    </w:p>
    <w:tbl>
      <w:tblPr>
        <w:tblW w:w="9079"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6"/>
        <w:gridCol w:w="851"/>
        <w:gridCol w:w="1142"/>
        <w:gridCol w:w="1126"/>
        <w:gridCol w:w="674"/>
        <w:gridCol w:w="1027"/>
        <w:gridCol w:w="1446"/>
        <w:gridCol w:w="851"/>
        <w:gridCol w:w="816"/>
      </w:tblGrid>
      <w:tr w:rsidR="00172F61" w:rsidRPr="003A648F" w14:paraId="6ECD1F7B" w14:textId="77777777" w:rsidTr="005A4534">
        <w:trPr>
          <w:trHeight w:val="300"/>
        </w:trPr>
        <w:tc>
          <w:tcPr>
            <w:tcW w:w="1146" w:type="dxa"/>
            <w:shd w:val="clear" w:color="auto" w:fill="7F7F7F" w:themeFill="text1" w:themeFillTint="80"/>
            <w:noWrap/>
            <w:vAlign w:val="bottom"/>
            <w:hideMark/>
          </w:tcPr>
          <w:p w14:paraId="293D0847" w14:textId="77777777" w:rsidR="00172F61" w:rsidRPr="003A648F" w:rsidRDefault="00172F61" w:rsidP="001E7B49">
            <w:pPr>
              <w:tabs>
                <w:tab w:val="left" w:pos="613"/>
              </w:tabs>
              <w:spacing w:after="0" w:line="240" w:lineRule="auto"/>
              <w:ind w:right="176"/>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Author</w:t>
            </w:r>
          </w:p>
        </w:tc>
        <w:tc>
          <w:tcPr>
            <w:tcW w:w="851" w:type="dxa"/>
            <w:shd w:val="clear" w:color="auto" w:fill="7F7F7F" w:themeFill="text1" w:themeFillTint="80"/>
            <w:noWrap/>
            <w:vAlign w:val="bottom"/>
            <w:hideMark/>
          </w:tcPr>
          <w:p w14:paraId="25734AF6" w14:textId="77777777" w:rsidR="00172F61" w:rsidRPr="003A648F" w:rsidRDefault="00172F61" w:rsidP="00551BD8">
            <w:pPr>
              <w:spacing w:after="0" w:line="240" w:lineRule="auto"/>
              <w:ind w:right="-376"/>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Country</w:t>
            </w:r>
          </w:p>
        </w:tc>
        <w:tc>
          <w:tcPr>
            <w:tcW w:w="1142" w:type="dxa"/>
            <w:shd w:val="clear" w:color="auto" w:fill="7F7F7F" w:themeFill="text1" w:themeFillTint="80"/>
            <w:noWrap/>
            <w:vAlign w:val="bottom"/>
            <w:hideMark/>
          </w:tcPr>
          <w:p w14:paraId="530F7790" w14:textId="77777777" w:rsidR="00172F61" w:rsidRPr="003A648F" w:rsidRDefault="00172F61" w:rsidP="00551BD8">
            <w:pPr>
              <w:spacing w:after="0" w:line="240" w:lineRule="auto"/>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Language</w:t>
            </w:r>
          </w:p>
        </w:tc>
        <w:tc>
          <w:tcPr>
            <w:tcW w:w="1126" w:type="dxa"/>
            <w:shd w:val="clear" w:color="auto" w:fill="7F7F7F" w:themeFill="text1" w:themeFillTint="80"/>
            <w:noWrap/>
            <w:vAlign w:val="bottom"/>
            <w:hideMark/>
          </w:tcPr>
          <w:p w14:paraId="136AB1FF" w14:textId="77777777" w:rsidR="00172F61" w:rsidRPr="003A648F" w:rsidRDefault="00172F61" w:rsidP="00551BD8">
            <w:pPr>
              <w:spacing w:after="0" w:line="240" w:lineRule="auto"/>
              <w:ind w:right="-108"/>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Journal</w:t>
            </w:r>
          </w:p>
        </w:tc>
        <w:tc>
          <w:tcPr>
            <w:tcW w:w="674" w:type="dxa"/>
            <w:shd w:val="clear" w:color="auto" w:fill="7F7F7F" w:themeFill="text1" w:themeFillTint="80"/>
            <w:noWrap/>
            <w:vAlign w:val="bottom"/>
            <w:hideMark/>
          </w:tcPr>
          <w:p w14:paraId="7F3B3F93" w14:textId="77777777" w:rsidR="00172F61" w:rsidRPr="003A648F" w:rsidRDefault="00172F61" w:rsidP="001E7B49">
            <w:pPr>
              <w:spacing w:after="0" w:line="240" w:lineRule="auto"/>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Year</w:t>
            </w:r>
          </w:p>
        </w:tc>
        <w:tc>
          <w:tcPr>
            <w:tcW w:w="1027" w:type="dxa"/>
            <w:shd w:val="clear" w:color="auto" w:fill="7F7F7F" w:themeFill="text1" w:themeFillTint="80"/>
            <w:noWrap/>
            <w:vAlign w:val="bottom"/>
            <w:hideMark/>
          </w:tcPr>
          <w:p w14:paraId="1F02F698" w14:textId="77777777" w:rsidR="00172F61" w:rsidRPr="003A648F" w:rsidRDefault="00172F61" w:rsidP="001E7B49">
            <w:pPr>
              <w:spacing w:after="0" w:line="240" w:lineRule="auto"/>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Design</w:t>
            </w:r>
          </w:p>
        </w:tc>
        <w:tc>
          <w:tcPr>
            <w:tcW w:w="1446" w:type="dxa"/>
            <w:shd w:val="clear" w:color="auto" w:fill="7F7F7F" w:themeFill="text1" w:themeFillTint="80"/>
          </w:tcPr>
          <w:p w14:paraId="4FBAF95D" w14:textId="77777777" w:rsidR="00172F61" w:rsidRPr="003A648F" w:rsidRDefault="00172F61" w:rsidP="001E7B49">
            <w:pPr>
              <w:spacing w:after="0" w:line="240" w:lineRule="auto"/>
              <w:ind w:right="37"/>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Theme(s)</w:t>
            </w:r>
          </w:p>
        </w:tc>
        <w:tc>
          <w:tcPr>
            <w:tcW w:w="851" w:type="dxa"/>
            <w:shd w:val="clear" w:color="auto" w:fill="7F7F7F" w:themeFill="text1" w:themeFillTint="80"/>
            <w:noWrap/>
            <w:vAlign w:val="bottom"/>
            <w:hideMark/>
          </w:tcPr>
          <w:p w14:paraId="52FD3DF3" w14:textId="77777777" w:rsidR="00172F61" w:rsidRPr="003A648F" w:rsidRDefault="00172F61" w:rsidP="001E7B49">
            <w:pPr>
              <w:spacing w:after="0" w:line="240" w:lineRule="auto"/>
              <w:ind w:right="37"/>
              <w:rPr>
                <w:rFonts w:ascii="Calibri" w:eastAsia="Times New Roman" w:hAnsi="Calibri" w:cs="Times New Roman"/>
                <w:b/>
                <w:color w:val="000000"/>
                <w:sz w:val="16"/>
                <w:szCs w:val="16"/>
                <w:vertAlign w:val="superscript"/>
                <w:lang w:val="en-GB"/>
              </w:rPr>
            </w:pPr>
            <w:r w:rsidRPr="003A648F">
              <w:rPr>
                <w:rFonts w:ascii="Calibri" w:eastAsia="Times New Roman" w:hAnsi="Calibri" w:cs="Times New Roman"/>
                <w:b/>
                <w:color w:val="000000"/>
                <w:sz w:val="16"/>
                <w:szCs w:val="16"/>
                <w:lang w:val="en-GB"/>
              </w:rPr>
              <w:t>Role item(s)</w:t>
            </w:r>
            <w:r w:rsidR="000763AD" w:rsidRPr="003A648F">
              <w:rPr>
                <w:rFonts w:ascii="Calibri" w:eastAsia="Times New Roman" w:hAnsi="Calibri" w:cs="Times New Roman"/>
                <w:b/>
                <w:color w:val="000000"/>
                <w:sz w:val="16"/>
                <w:szCs w:val="16"/>
                <w:vertAlign w:val="superscript"/>
                <w:lang w:val="en-GB"/>
              </w:rPr>
              <w:t>b</w:t>
            </w:r>
          </w:p>
        </w:tc>
        <w:tc>
          <w:tcPr>
            <w:tcW w:w="816" w:type="dxa"/>
            <w:shd w:val="clear" w:color="auto" w:fill="7F7F7F" w:themeFill="text1" w:themeFillTint="80"/>
          </w:tcPr>
          <w:p w14:paraId="583E72F6" w14:textId="77777777" w:rsidR="00172F61" w:rsidRPr="003A648F" w:rsidRDefault="00E30183" w:rsidP="001E7B49">
            <w:pPr>
              <w:spacing w:after="0" w:line="240" w:lineRule="auto"/>
              <w:ind w:right="37"/>
              <w:rPr>
                <w:rFonts w:ascii="Calibri" w:eastAsia="Times New Roman" w:hAnsi="Calibri" w:cs="Times New Roman"/>
                <w:b/>
                <w:color w:val="000000"/>
                <w:sz w:val="16"/>
                <w:szCs w:val="16"/>
                <w:lang w:val="en-GB"/>
              </w:rPr>
            </w:pPr>
            <w:r w:rsidRPr="003A648F">
              <w:rPr>
                <w:rFonts w:ascii="Calibri" w:eastAsia="Times New Roman" w:hAnsi="Calibri" w:cs="Times New Roman"/>
                <w:b/>
                <w:color w:val="000000"/>
                <w:sz w:val="16"/>
                <w:szCs w:val="16"/>
                <w:lang w:val="en-GB"/>
              </w:rPr>
              <w:t># of role(s)</w:t>
            </w:r>
            <w:r w:rsidR="000763AD" w:rsidRPr="003A648F">
              <w:rPr>
                <w:rFonts w:ascii="Calibri" w:eastAsia="Times New Roman" w:hAnsi="Calibri" w:cs="Times New Roman"/>
                <w:b/>
                <w:color w:val="000000"/>
                <w:sz w:val="16"/>
                <w:szCs w:val="16"/>
                <w:vertAlign w:val="superscript"/>
                <w:lang w:val="en-GB"/>
              </w:rPr>
              <w:t>c</w:t>
            </w:r>
          </w:p>
        </w:tc>
      </w:tr>
      <w:tr w:rsidR="00172F61" w:rsidRPr="003A648F" w14:paraId="32831F3C" w14:textId="77777777" w:rsidTr="005A4534">
        <w:trPr>
          <w:trHeight w:val="300"/>
        </w:trPr>
        <w:tc>
          <w:tcPr>
            <w:tcW w:w="1146" w:type="dxa"/>
            <w:shd w:val="clear" w:color="auto" w:fill="auto"/>
            <w:noWrap/>
            <w:vAlign w:val="bottom"/>
            <w:hideMark/>
          </w:tcPr>
          <w:p w14:paraId="4E3DA2E6" w14:textId="6F3BA16A"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lexander, G.</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hnFGwUMC","properties":{"formattedCitation":"(1)","plainCitation":"(1)","noteIndex":0},"citationItems":[{"id":4950,"uris":["http://zotero.org/users/3447303/items/ILZGZQ85"],"uri":["http://zotero.org/users/3447303/items/ILZGZQ85"],"itemData":{"id":4950,"type":"article-journal","title":"A guide to reviewing manuscripts","container-title":"Maternal &amp; Child Health Journal","page":"113-7","volume":"9","issue":"1","source":"Ovid Technologies","archive":"MEDLINE","archive_location":"15880980","abstract":"MCH professionals play an invaluable role by serving as peer-reviewers for their professional journal. The peer-review process is a fundamental part of maintaining the scientific rigor and professional relevance of our field's literature. The purpose of this article is to provide guidance for the review of manuscripts submitted for publication to professional and scientific journals. In addition, a structure is proposed for undertaking a review and organizing the written response to the editor and the authors.","ISSN":"1092-7875","journalAbbreviation":"Matern Child Health J","language":"English","author":[{"family":"Alexander","given":"Greg R."}],"issued":{"date-parts":[["2005",3]]}}}],"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1)</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D9F3D14"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50F6F4D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D1BCE5F"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Maternal &amp; Child Health Journal</w:t>
            </w:r>
          </w:p>
        </w:tc>
        <w:tc>
          <w:tcPr>
            <w:tcW w:w="674" w:type="dxa"/>
            <w:shd w:val="clear" w:color="auto" w:fill="auto"/>
            <w:noWrap/>
            <w:vAlign w:val="bottom"/>
            <w:hideMark/>
          </w:tcPr>
          <w:p w14:paraId="1EC8EC6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5</w:t>
            </w:r>
          </w:p>
        </w:tc>
        <w:tc>
          <w:tcPr>
            <w:tcW w:w="1027" w:type="dxa"/>
            <w:shd w:val="clear" w:color="auto" w:fill="auto"/>
            <w:noWrap/>
            <w:vAlign w:val="bottom"/>
            <w:hideMark/>
          </w:tcPr>
          <w:p w14:paraId="1D22EA3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3D0C8A4B" w14:textId="2E92FB38" w:rsidR="00633DCC" w:rsidRPr="003A648F" w:rsidRDefault="00633DC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73DA6481" w14:textId="57BC6218" w:rsidR="00353FA8" w:rsidRPr="003A648F" w:rsidRDefault="00353FA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3BD2834" w14:textId="710C08E2" w:rsidR="002D1A1C"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3E3E0DDA" w14:textId="77777777" w:rsidR="00DC3925"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001266DC" w14:textId="112B72E5" w:rsidR="00172F61" w:rsidRPr="003A648F" w:rsidRDefault="00B10D73" w:rsidP="00551BD8">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Skilled critics</w:t>
            </w:r>
          </w:p>
          <w:p w14:paraId="5F80FB6D" w14:textId="2BCD5A6A" w:rsidR="00DC3925" w:rsidRPr="003A648F" w:rsidRDefault="00DC3925" w:rsidP="00551BD8">
            <w:pPr>
              <w:spacing w:after="0" w:line="240" w:lineRule="auto"/>
              <w:rPr>
                <w:rFonts w:ascii="Calibri" w:eastAsia="Times New Roman" w:hAnsi="Calibri" w:cs="Times New Roman"/>
                <w:color w:val="000000"/>
                <w:sz w:val="16"/>
                <w:szCs w:val="16"/>
                <w:lang w:val="en-GB"/>
              </w:rPr>
            </w:pPr>
          </w:p>
        </w:tc>
        <w:tc>
          <w:tcPr>
            <w:tcW w:w="851" w:type="dxa"/>
            <w:shd w:val="clear" w:color="auto" w:fill="auto"/>
            <w:noWrap/>
            <w:vAlign w:val="bottom"/>
          </w:tcPr>
          <w:p w14:paraId="723A798F" w14:textId="5EDF3C5A" w:rsidR="00172F61" w:rsidRPr="003A648F" w:rsidRDefault="00633DC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4, </w:t>
            </w:r>
            <w:r w:rsidR="00353FA8" w:rsidRPr="003A648F">
              <w:rPr>
                <w:rFonts w:ascii="Calibri" w:eastAsia="Times New Roman" w:hAnsi="Calibri" w:cs="Times New Roman"/>
                <w:color w:val="000000"/>
                <w:sz w:val="16"/>
                <w:szCs w:val="16"/>
                <w:lang w:val="en-GB"/>
              </w:rPr>
              <w:t xml:space="preserve">14, </w:t>
            </w:r>
            <w:r w:rsidR="00F31090" w:rsidRPr="003A648F">
              <w:rPr>
                <w:rFonts w:ascii="Calibri" w:eastAsia="Times New Roman" w:hAnsi="Calibri" w:cs="Times New Roman"/>
                <w:color w:val="000000"/>
                <w:sz w:val="16"/>
                <w:szCs w:val="16"/>
                <w:lang w:val="en-GB"/>
              </w:rPr>
              <w:t xml:space="preserve">17, 19, </w:t>
            </w:r>
            <w:r w:rsidR="00744C13" w:rsidRPr="003A648F">
              <w:rPr>
                <w:rFonts w:ascii="Calibri" w:eastAsia="Times New Roman" w:hAnsi="Calibri" w:cs="Times New Roman"/>
                <w:color w:val="000000"/>
                <w:sz w:val="16"/>
                <w:szCs w:val="16"/>
                <w:lang w:val="en-GB"/>
              </w:rPr>
              <w:t xml:space="preserve">25, </w:t>
            </w:r>
            <w:r w:rsidR="002D1A1C" w:rsidRPr="003A648F">
              <w:rPr>
                <w:rFonts w:ascii="Calibri" w:eastAsia="Times New Roman" w:hAnsi="Calibri" w:cs="Times New Roman"/>
                <w:color w:val="000000"/>
                <w:sz w:val="16"/>
                <w:szCs w:val="16"/>
                <w:lang w:val="en-GB"/>
              </w:rPr>
              <w:t xml:space="preserve">32, </w:t>
            </w:r>
            <w:r w:rsidR="008118DC" w:rsidRPr="003A648F">
              <w:rPr>
                <w:rFonts w:ascii="Calibri" w:eastAsia="Times New Roman" w:hAnsi="Calibri" w:cs="Times New Roman"/>
                <w:color w:val="000000"/>
                <w:sz w:val="16"/>
                <w:szCs w:val="16"/>
                <w:lang w:val="en-GB"/>
              </w:rPr>
              <w:t xml:space="preserve">35, </w:t>
            </w:r>
            <w:r w:rsidR="00744C13" w:rsidRPr="003A648F">
              <w:rPr>
                <w:rFonts w:ascii="Calibri" w:eastAsia="Times New Roman" w:hAnsi="Calibri" w:cs="Times New Roman"/>
                <w:color w:val="000000"/>
                <w:sz w:val="16"/>
                <w:szCs w:val="16"/>
                <w:lang w:val="en-GB"/>
              </w:rPr>
              <w:t>42, 43, 44, 48, 58, 63</w:t>
            </w:r>
          </w:p>
        </w:tc>
        <w:tc>
          <w:tcPr>
            <w:tcW w:w="816" w:type="dxa"/>
          </w:tcPr>
          <w:p w14:paraId="4856518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3</w:t>
            </w:r>
          </w:p>
        </w:tc>
      </w:tr>
      <w:tr w:rsidR="00172F61" w:rsidRPr="003A648F" w14:paraId="1E2EC1B0" w14:textId="77777777" w:rsidTr="005A4534">
        <w:trPr>
          <w:trHeight w:val="300"/>
        </w:trPr>
        <w:tc>
          <w:tcPr>
            <w:tcW w:w="1146" w:type="dxa"/>
            <w:shd w:val="clear" w:color="auto" w:fill="auto"/>
            <w:noWrap/>
            <w:vAlign w:val="bottom"/>
            <w:hideMark/>
          </w:tcPr>
          <w:p w14:paraId="6B51FD30" w14:textId="390F0D21"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lfonso, F.</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hhXtWaJF","properties":{"formattedCitation":"(2)","plainCitation":"(2)","noteIndex":0},"citationItems":[{"id":4378,"uris":["http://zotero.org/users/3447303/items/C9R8Y3ZA"],"uri":["http://zotero.org/users/3447303/items/C9R8Y3ZA"],"itemData":{"id":4378,"type":"article-journal","title":"A critical review of the \"peer review\" process","container-title":"Archivos de Cardiologia de Mexico","page":"272-282","volume":"80","issue":"4","archive":"Scopus","abstract":"The main objective of biomedical journals is to publish high-quality scientific studies and to ensure a widespread dissemination of their contents. Journals compete for the best science generated in their respective disciplines and, therefore, they critically scrutinize the scientific quality of all submitted papers in order to identify and select only those that merit publication. The \"peer review\" system represents the cornerstone of the scientific process. It provides a critical appraisal, by external independent experts, of the studies under consideration. The system is intended to improve the quality of the submitted papers but also to help the Editors in their decision-making process. The process has been widely embraced by the scientific and editorial international community but it is not free from caveats. In fact, although several strategies have been implemented to improve its quality and the results obtained, limitations still persist. Accordingly, its quality should be closely monitored to ensure excellence. Surprisingly, although the \"peer review\" process is universally accepted to validate the science, limited scientific information exists on its real value. In this review we will critically analyze the \"peer review\" process and we will advance some ideas that may help to understand why, in spite of its limitations, it remains the \"gold standard\" for the selection of scientific manuscripts by biomedical journals. © 2010 Instituto Nacional de Cardiología Ignacio Chávez.","ISSN":"14059940 (ISSN)","language":"English; Spanish","author":[{"family":"Alfonso","given":"F."}],"issued":{"date-parts":[["2010"]]}}}],"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2)</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36B03B6"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7B7A3EE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panish</w:t>
            </w:r>
          </w:p>
        </w:tc>
        <w:tc>
          <w:tcPr>
            <w:tcW w:w="1126" w:type="dxa"/>
            <w:shd w:val="clear" w:color="auto" w:fill="auto"/>
            <w:noWrap/>
            <w:vAlign w:val="bottom"/>
            <w:hideMark/>
          </w:tcPr>
          <w:p w14:paraId="1BCBD8F8"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rchivos de Cardiologia de Mexico</w:t>
            </w:r>
          </w:p>
        </w:tc>
        <w:tc>
          <w:tcPr>
            <w:tcW w:w="674" w:type="dxa"/>
            <w:shd w:val="clear" w:color="auto" w:fill="auto"/>
            <w:noWrap/>
            <w:vAlign w:val="bottom"/>
            <w:hideMark/>
          </w:tcPr>
          <w:p w14:paraId="764F6CA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0</w:t>
            </w:r>
          </w:p>
        </w:tc>
        <w:tc>
          <w:tcPr>
            <w:tcW w:w="1027" w:type="dxa"/>
            <w:shd w:val="clear" w:color="auto" w:fill="auto"/>
            <w:noWrap/>
            <w:vAlign w:val="bottom"/>
            <w:hideMark/>
          </w:tcPr>
          <w:p w14:paraId="6007EBE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F55B439" w14:textId="75BDC1F5"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7B392927" w14:textId="0BC6B796" w:rsidR="00431BE4" w:rsidRPr="003A648F" w:rsidRDefault="00431BE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0F3472EC" w14:textId="617DB867" w:rsidR="001E230E"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51AAFB4" w14:textId="638D7A78" w:rsidR="007E38BD"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45A040D5" w14:textId="2F182920" w:rsidR="00E82190" w:rsidRPr="003A648F" w:rsidRDefault="00E821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5370C1D7" w14:textId="77777777" w:rsidR="00172F61" w:rsidRPr="003A648F" w:rsidRDefault="007E38B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ducators</w:t>
            </w:r>
            <w:r w:rsidR="00E82190" w:rsidRPr="003A648F">
              <w:rPr>
                <w:rFonts w:ascii="Calibri" w:eastAsia="Times New Roman" w:hAnsi="Calibri" w:cs="Times New Roman"/>
                <w:color w:val="000000"/>
                <w:sz w:val="16"/>
                <w:szCs w:val="16"/>
                <w:lang w:val="en-GB"/>
              </w:rPr>
              <w:t>,</w:t>
            </w:r>
          </w:p>
          <w:p w14:paraId="77C035A4" w14:textId="37420280" w:rsidR="00E82190" w:rsidRPr="003A648F" w:rsidRDefault="00E821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ocates</w:t>
            </w:r>
          </w:p>
        </w:tc>
        <w:tc>
          <w:tcPr>
            <w:tcW w:w="851" w:type="dxa"/>
            <w:shd w:val="clear" w:color="auto" w:fill="auto"/>
            <w:noWrap/>
            <w:vAlign w:val="bottom"/>
          </w:tcPr>
          <w:p w14:paraId="23D6DA54" w14:textId="055FE8F0"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633DCC" w:rsidRPr="003A648F">
              <w:rPr>
                <w:rFonts w:ascii="Calibri" w:eastAsia="Times New Roman" w:hAnsi="Calibri" w:cs="Times New Roman"/>
                <w:color w:val="000000"/>
                <w:sz w:val="16"/>
                <w:szCs w:val="16"/>
                <w:lang w:val="en-GB"/>
              </w:rPr>
              <w:t xml:space="preserve">4, </w:t>
            </w:r>
            <w:r w:rsidR="00431BE4" w:rsidRPr="003A648F">
              <w:rPr>
                <w:rFonts w:ascii="Calibri" w:eastAsia="Times New Roman" w:hAnsi="Calibri" w:cs="Times New Roman"/>
                <w:color w:val="000000"/>
                <w:sz w:val="16"/>
                <w:szCs w:val="16"/>
                <w:lang w:val="en-GB"/>
              </w:rPr>
              <w:t>5,</w:t>
            </w:r>
            <w:r w:rsidR="001E230E" w:rsidRPr="003A648F">
              <w:rPr>
                <w:rFonts w:ascii="Calibri" w:eastAsia="Times New Roman" w:hAnsi="Calibri" w:cs="Times New Roman"/>
                <w:color w:val="000000"/>
                <w:sz w:val="16"/>
                <w:szCs w:val="16"/>
                <w:lang w:val="en-GB"/>
              </w:rPr>
              <w:t xml:space="preserve"> 13,</w:t>
            </w:r>
            <w:r w:rsidR="00353FA8" w:rsidRPr="003A648F">
              <w:rPr>
                <w:rFonts w:ascii="Calibri" w:eastAsia="Times New Roman" w:hAnsi="Calibri" w:cs="Times New Roman"/>
                <w:color w:val="000000"/>
                <w:sz w:val="16"/>
                <w:szCs w:val="16"/>
                <w:lang w:val="en-GB"/>
              </w:rPr>
              <w:t xml:space="preserve"> 14,</w:t>
            </w:r>
            <w:r w:rsidR="002E7D19" w:rsidRPr="003A648F">
              <w:rPr>
                <w:rFonts w:ascii="Calibri" w:eastAsia="Times New Roman" w:hAnsi="Calibri" w:cs="Times New Roman"/>
                <w:color w:val="000000"/>
                <w:sz w:val="16"/>
                <w:szCs w:val="16"/>
                <w:lang w:val="en-GB"/>
              </w:rPr>
              <w:t xml:space="preserve"> 16,</w:t>
            </w:r>
            <w:r w:rsidR="00353FA8" w:rsidRPr="003A648F">
              <w:rPr>
                <w:rFonts w:ascii="Calibri" w:eastAsia="Times New Roman" w:hAnsi="Calibri" w:cs="Times New Roman"/>
                <w:color w:val="000000"/>
                <w:sz w:val="16"/>
                <w:szCs w:val="16"/>
                <w:lang w:val="en-GB"/>
              </w:rPr>
              <w:t xml:space="preserve"> </w:t>
            </w:r>
            <w:r w:rsidR="008118DC" w:rsidRPr="003A648F">
              <w:rPr>
                <w:rFonts w:ascii="Calibri" w:eastAsia="Times New Roman" w:hAnsi="Calibri" w:cs="Times New Roman"/>
                <w:color w:val="000000"/>
                <w:sz w:val="16"/>
                <w:szCs w:val="16"/>
                <w:lang w:val="en-GB"/>
              </w:rPr>
              <w:t xml:space="preserve">35, </w:t>
            </w:r>
            <w:r w:rsidR="00866C5F" w:rsidRPr="003A648F">
              <w:rPr>
                <w:rFonts w:ascii="Calibri" w:eastAsia="Times New Roman" w:hAnsi="Calibri" w:cs="Times New Roman"/>
                <w:color w:val="000000"/>
                <w:sz w:val="16"/>
                <w:szCs w:val="16"/>
                <w:lang w:val="en-GB"/>
              </w:rPr>
              <w:t>40, 41,</w:t>
            </w:r>
            <w:r w:rsidR="00E82190" w:rsidRPr="003A648F">
              <w:rPr>
                <w:rFonts w:ascii="Calibri" w:eastAsia="Times New Roman" w:hAnsi="Calibri" w:cs="Times New Roman"/>
                <w:color w:val="000000"/>
                <w:sz w:val="16"/>
                <w:szCs w:val="16"/>
                <w:lang w:val="en-GB"/>
              </w:rPr>
              <w:t xml:space="preserve"> 42, 43, 44, 47, 51, 54,</w:t>
            </w:r>
            <w:r w:rsidR="00866C5F" w:rsidRPr="003A648F">
              <w:rPr>
                <w:rFonts w:ascii="Calibri" w:eastAsia="Times New Roman" w:hAnsi="Calibri" w:cs="Times New Roman"/>
                <w:color w:val="000000"/>
                <w:sz w:val="16"/>
                <w:szCs w:val="16"/>
                <w:lang w:val="en-GB"/>
              </w:rPr>
              <w:t xml:space="preserve"> </w:t>
            </w:r>
            <w:r w:rsidR="007E38BD" w:rsidRPr="003A648F">
              <w:rPr>
                <w:rFonts w:ascii="Calibri" w:eastAsia="Times New Roman" w:hAnsi="Calibri" w:cs="Times New Roman"/>
                <w:color w:val="000000"/>
                <w:sz w:val="16"/>
                <w:szCs w:val="16"/>
                <w:lang w:val="en-GB"/>
              </w:rPr>
              <w:t xml:space="preserve">65, </w:t>
            </w:r>
            <w:r w:rsidR="00E82190" w:rsidRPr="003A648F">
              <w:rPr>
                <w:rFonts w:ascii="Calibri" w:eastAsia="Times New Roman" w:hAnsi="Calibri" w:cs="Times New Roman"/>
                <w:color w:val="000000"/>
                <w:sz w:val="16"/>
                <w:szCs w:val="16"/>
                <w:lang w:val="en-GB"/>
              </w:rPr>
              <w:t>67</w:t>
            </w:r>
          </w:p>
        </w:tc>
        <w:tc>
          <w:tcPr>
            <w:tcW w:w="816" w:type="dxa"/>
          </w:tcPr>
          <w:p w14:paraId="048284D6" w14:textId="77777777" w:rsidR="00172F61" w:rsidRPr="003A648F" w:rsidRDefault="00F37E0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7</w:t>
            </w:r>
          </w:p>
        </w:tc>
      </w:tr>
      <w:tr w:rsidR="00172F61" w:rsidRPr="003A648F" w14:paraId="3C657731" w14:textId="77777777" w:rsidTr="005A4534">
        <w:trPr>
          <w:trHeight w:val="300"/>
        </w:trPr>
        <w:tc>
          <w:tcPr>
            <w:tcW w:w="1146" w:type="dxa"/>
            <w:shd w:val="clear" w:color="auto" w:fill="auto"/>
            <w:noWrap/>
            <w:vAlign w:val="bottom"/>
            <w:hideMark/>
          </w:tcPr>
          <w:p w14:paraId="02C93C68" w14:textId="5010B7D4"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li, P. A.</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MLsAYfvx","properties":{"formattedCitation":"(3)","plainCitation":"(3)","noteIndex":0},"citationItems":[{"id":1338,"uris":["http://zotero.org/users/3447303/items/G5WDSMUT"],"uri":["http://zotero.org/users/3447303/items/G5WDSMUT"],"itemData":{"id":1338,"type":"article-journal","title":"Peer review and the publication process","container-title":"Nursing Open","page":"193-202","volume":"3","issue":"4","source":"Wiley Online Library","abstract":"Aims\n\nTo provide an overview of the peer review process, its various types, selection of peer reviewers, the purpose and significance of the peer review with regard to the assessment and management of quality of publications in academic journals.\n\n\nDesign\n\nDiscussion paper.\n\n\nMethods\n\nThis paper draws on information gained from literature on the peer review process and the authors' knowledge and experience of contributing as peer reviewers and editors in the field of health care, including nursing.\n\n\nResults\n\nThere are various types of peer review: single blind; double blind; open; and post-publication review. The role of the reviewers in reviewing manuscripts and their contribution to the scientific and academic community remains important.","DOI":"10.1002/nop2.51","ISSN":"2054-1058","journalAbbreviation":"Nurs Open","language":"en","author":[{"family":"Ali","given":"Parveen Azam"},{"family":"Watson","given":"Roger"}],"issued":{"date-parts":[["2016",10,1]]}}}],"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3)</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D1F0F7C" w14:textId="417DBF52" w:rsidR="00172F61" w:rsidRPr="003A648F" w:rsidRDefault="00172F61" w:rsidP="00551BD8">
            <w:pPr>
              <w:spacing w:after="0" w:line="240" w:lineRule="auto"/>
              <w:ind w:left="-108"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2BA2009C" w14:textId="10217D44"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0FE351F"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ursing Open</w:t>
            </w:r>
          </w:p>
        </w:tc>
        <w:tc>
          <w:tcPr>
            <w:tcW w:w="674" w:type="dxa"/>
            <w:shd w:val="clear" w:color="auto" w:fill="auto"/>
            <w:noWrap/>
            <w:vAlign w:val="bottom"/>
            <w:hideMark/>
          </w:tcPr>
          <w:p w14:paraId="33488E9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01926C9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6B75837D" w14:textId="4CEE8512" w:rsidR="001E230E"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1F28F99" w14:textId="7573D236" w:rsidR="004F4921" w:rsidRPr="003A648F" w:rsidRDefault="004F492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16D83EFE" w14:textId="7754572D"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695D350F" w14:textId="79A15966" w:rsidR="00DB2508" w:rsidRPr="003A648F" w:rsidRDefault="00DB250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tc>
        <w:tc>
          <w:tcPr>
            <w:tcW w:w="851" w:type="dxa"/>
            <w:shd w:val="clear" w:color="auto" w:fill="auto"/>
            <w:noWrap/>
            <w:vAlign w:val="bottom"/>
          </w:tcPr>
          <w:p w14:paraId="37C9723B" w14:textId="46C49C26" w:rsidR="00172F61"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3, </w:t>
            </w:r>
            <w:r w:rsidR="00353FA8" w:rsidRPr="003A648F">
              <w:rPr>
                <w:rFonts w:ascii="Calibri" w:eastAsia="Times New Roman" w:hAnsi="Calibri" w:cs="Times New Roman"/>
                <w:color w:val="000000"/>
                <w:sz w:val="16"/>
                <w:szCs w:val="16"/>
                <w:lang w:val="en-GB"/>
              </w:rPr>
              <w:t xml:space="preserve">14, </w:t>
            </w:r>
            <w:r w:rsidR="002E7D19" w:rsidRPr="003A648F">
              <w:rPr>
                <w:rFonts w:ascii="Calibri" w:eastAsia="Times New Roman" w:hAnsi="Calibri" w:cs="Times New Roman"/>
                <w:color w:val="000000"/>
                <w:sz w:val="16"/>
                <w:szCs w:val="16"/>
                <w:lang w:val="en-GB"/>
              </w:rPr>
              <w:t xml:space="preserve">16, </w:t>
            </w:r>
            <w:r w:rsidR="00DB2508" w:rsidRPr="003A648F">
              <w:rPr>
                <w:rFonts w:ascii="Calibri" w:eastAsia="Times New Roman" w:hAnsi="Calibri" w:cs="Times New Roman"/>
                <w:color w:val="000000"/>
                <w:sz w:val="16"/>
                <w:szCs w:val="16"/>
                <w:lang w:val="en-GB"/>
              </w:rPr>
              <w:t xml:space="preserve">18, </w:t>
            </w:r>
            <w:r w:rsidR="004F4921" w:rsidRPr="003A648F">
              <w:rPr>
                <w:rFonts w:ascii="Calibri" w:eastAsia="Times New Roman" w:hAnsi="Calibri" w:cs="Times New Roman"/>
                <w:color w:val="000000"/>
                <w:sz w:val="16"/>
                <w:szCs w:val="16"/>
                <w:lang w:val="en-GB"/>
              </w:rPr>
              <w:t xml:space="preserve">31, </w:t>
            </w:r>
            <w:r w:rsidR="008118DC" w:rsidRPr="003A648F">
              <w:rPr>
                <w:rFonts w:ascii="Calibri" w:eastAsia="Times New Roman" w:hAnsi="Calibri" w:cs="Times New Roman"/>
                <w:color w:val="000000"/>
                <w:sz w:val="16"/>
                <w:szCs w:val="16"/>
                <w:lang w:val="en-GB"/>
              </w:rPr>
              <w:t xml:space="preserve">35, </w:t>
            </w:r>
            <w:r w:rsidR="00DB2508" w:rsidRPr="003A648F">
              <w:rPr>
                <w:rFonts w:ascii="Calibri" w:eastAsia="Times New Roman" w:hAnsi="Calibri" w:cs="Times New Roman"/>
                <w:color w:val="000000"/>
                <w:sz w:val="16"/>
                <w:szCs w:val="16"/>
                <w:lang w:val="en-GB"/>
              </w:rPr>
              <w:t>42</w:t>
            </w:r>
          </w:p>
        </w:tc>
        <w:tc>
          <w:tcPr>
            <w:tcW w:w="816" w:type="dxa"/>
          </w:tcPr>
          <w:p w14:paraId="46300CBD" w14:textId="1CD35BA6" w:rsidR="00172F61" w:rsidRPr="003A648F" w:rsidRDefault="00DB250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7</w:t>
            </w:r>
          </w:p>
        </w:tc>
      </w:tr>
      <w:tr w:rsidR="00172F61" w:rsidRPr="003A648F" w14:paraId="0B1F3DC5" w14:textId="77777777" w:rsidTr="005A4534">
        <w:trPr>
          <w:trHeight w:val="300"/>
        </w:trPr>
        <w:tc>
          <w:tcPr>
            <w:tcW w:w="1146" w:type="dxa"/>
            <w:shd w:val="clear" w:color="auto" w:fill="auto"/>
            <w:noWrap/>
            <w:vAlign w:val="bottom"/>
            <w:hideMark/>
          </w:tcPr>
          <w:p w14:paraId="1B9A660C" w14:textId="60E3060A"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Barroga, E.</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Ajz0HI43","properties":{"formattedCitation":"(4)","plainCitation":"(4)","noteIndex":0},"citationItems":[{"id":3527,"uris":["http://zotero.org/users/3447303/items/CJTMVZIQ"],"uri":["http://zotero.org/users/3447303/items/CJTMVZIQ"],"itemData":{"id":3527,"type":"article-journal","title":"Safeguarding the Integrity of Science Communication by Restraining 'Rational Cheating' in Peer Review","container-title":"Journal of Korean Medical Science","page":"1450-1452","volume":"29","issue":"11","archive_location":"WOS:000345321400002","abstract":"Peer review is the pillar of the integrity of science communication. It is often beset with flaws as well as accusations of unreliability and lack of predictive validity. 'Rational cheating' by reviewers is a threat to the validity of peer review. It may diminish the value of good papers by unfavourable appraisals of the reviewers whose own works have lower scientific merits. This article analyzes the mechanics and defects of peer review and focuses on rational cheating in peer review, its implications, and options to restrain it.","ISSN":"1011-8934","journalAbbreviation":"J. Korean Med. Sci.","language":"English","author":[{"family":"Barroga","given":"E. F."}],"issued":{"date-parts":[["2014",11]]}}}],"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4)</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D49ACA2"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apan</w:t>
            </w:r>
          </w:p>
        </w:tc>
        <w:tc>
          <w:tcPr>
            <w:tcW w:w="1142" w:type="dxa"/>
            <w:shd w:val="clear" w:color="auto" w:fill="auto"/>
            <w:noWrap/>
            <w:vAlign w:val="bottom"/>
            <w:hideMark/>
          </w:tcPr>
          <w:p w14:paraId="5E708742" w14:textId="6FCF5053"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E01E8F6"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Korean Medical Science</w:t>
            </w:r>
          </w:p>
        </w:tc>
        <w:tc>
          <w:tcPr>
            <w:tcW w:w="674" w:type="dxa"/>
            <w:shd w:val="clear" w:color="auto" w:fill="auto"/>
            <w:noWrap/>
            <w:vAlign w:val="bottom"/>
            <w:hideMark/>
          </w:tcPr>
          <w:p w14:paraId="4A52F41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6B6BF91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3D17C354" w14:textId="74C8CF13"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56BCF0FB" w14:textId="3DEF883B"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4FEB226E" w14:textId="294A01BF" w:rsidR="00E82190" w:rsidRPr="003A648F" w:rsidRDefault="00E821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0DBE41B4" w14:textId="1731CCB6" w:rsidR="007E38BD" w:rsidRPr="003A648F" w:rsidRDefault="007E38B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ducators,</w:t>
            </w:r>
          </w:p>
        </w:tc>
        <w:tc>
          <w:tcPr>
            <w:tcW w:w="851" w:type="dxa"/>
            <w:shd w:val="clear" w:color="auto" w:fill="auto"/>
            <w:noWrap/>
            <w:vAlign w:val="bottom"/>
          </w:tcPr>
          <w:p w14:paraId="56EB593A" w14:textId="27BBD05D"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7C024D" w:rsidRPr="003A648F">
              <w:rPr>
                <w:rFonts w:ascii="Calibri" w:eastAsia="Times New Roman" w:hAnsi="Calibri" w:cs="Times New Roman"/>
                <w:color w:val="000000"/>
                <w:sz w:val="16"/>
                <w:szCs w:val="16"/>
                <w:lang w:val="en-GB"/>
              </w:rPr>
              <w:t>2,</w:t>
            </w:r>
            <w:r w:rsidR="00F04126" w:rsidRPr="003A648F">
              <w:rPr>
                <w:rFonts w:ascii="Calibri" w:eastAsia="Times New Roman" w:hAnsi="Calibri" w:cs="Times New Roman"/>
                <w:color w:val="000000"/>
                <w:sz w:val="16"/>
                <w:szCs w:val="16"/>
                <w:lang w:val="en-GB"/>
              </w:rPr>
              <w:t xml:space="preserve"> 3, </w:t>
            </w:r>
            <w:r w:rsidR="00A90D26" w:rsidRPr="003A648F">
              <w:rPr>
                <w:rFonts w:ascii="Calibri" w:eastAsia="Times New Roman" w:hAnsi="Calibri" w:cs="Times New Roman"/>
                <w:color w:val="000000"/>
                <w:sz w:val="16"/>
                <w:szCs w:val="16"/>
                <w:lang w:val="en-GB"/>
              </w:rPr>
              <w:t xml:space="preserve">10, </w:t>
            </w:r>
            <w:r w:rsidR="00E82190" w:rsidRPr="003A648F">
              <w:rPr>
                <w:rFonts w:ascii="Calibri" w:eastAsia="Times New Roman" w:hAnsi="Calibri" w:cs="Times New Roman"/>
                <w:color w:val="000000"/>
                <w:sz w:val="16"/>
                <w:szCs w:val="16"/>
                <w:lang w:val="en-GB"/>
              </w:rPr>
              <w:t xml:space="preserve">45, </w:t>
            </w:r>
            <w:r w:rsidR="007E38BD" w:rsidRPr="003A648F">
              <w:rPr>
                <w:rFonts w:ascii="Calibri" w:eastAsia="Times New Roman" w:hAnsi="Calibri" w:cs="Times New Roman"/>
                <w:color w:val="000000"/>
                <w:sz w:val="16"/>
                <w:szCs w:val="16"/>
                <w:lang w:val="en-GB"/>
              </w:rPr>
              <w:t>65,</w:t>
            </w:r>
          </w:p>
        </w:tc>
        <w:tc>
          <w:tcPr>
            <w:tcW w:w="816" w:type="dxa"/>
          </w:tcPr>
          <w:p w14:paraId="1DCAE0D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6</w:t>
            </w:r>
          </w:p>
        </w:tc>
      </w:tr>
      <w:tr w:rsidR="00172F61" w:rsidRPr="003A648F" w14:paraId="0ED1BAD6" w14:textId="77777777" w:rsidTr="005A4534">
        <w:trPr>
          <w:trHeight w:val="300"/>
        </w:trPr>
        <w:tc>
          <w:tcPr>
            <w:tcW w:w="1146" w:type="dxa"/>
            <w:shd w:val="clear" w:color="auto" w:fill="auto"/>
            <w:noWrap/>
            <w:vAlign w:val="bottom"/>
            <w:hideMark/>
          </w:tcPr>
          <w:p w14:paraId="48915681" w14:textId="62167883"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Baxt, W. G.</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UFyGjSLU","properties":{"formattedCitation":"(5)","plainCitation":"(5)","noteIndex":0},"citationItems":[{"id":134,"uris":["http://zotero.org/users/3447303/items/B3PQDWH5"],"uri":["http://zotero.org/users/3447303/items/B3PQDWH5"],"itemData":{"id":134,"type":"article-journal","title":"Who reviews the reviewers? Feasibility of using a fictitious manuscript to evaluate peer reviewer performance","container-title":"Ann Emerg Med","volume":"32","URL":"http://dx.doi.org/10.1016/S0196-0644(98)70006-X","DOI":"10.1016/S0196-0644(98)70006-X","journalAbbreviation":"Ann Emerg Med","author":[{"family":"Baxt","given":"W. G."},{"family":"Waeckerle","given":"J. F."},{"family":"Berlin","given":"J. A."}],"issued":{"date-parts":[["1998"]]}}}],"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5)</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AB06596"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C35F35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CC57E97"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nnals of Emergency Medicine</w:t>
            </w:r>
          </w:p>
        </w:tc>
        <w:tc>
          <w:tcPr>
            <w:tcW w:w="674" w:type="dxa"/>
            <w:shd w:val="clear" w:color="auto" w:fill="auto"/>
            <w:noWrap/>
            <w:vAlign w:val="bottom"/>
            <w:hideMark/>
          </w:tcPr>
          <w:p w14:paraId="2F9637D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998</w:t>
            </w:r>
          </w:p>
        </w:tc>
        <w:tc>
          <w:tcPr>
            <w:tcW w:w="1027" w:type="dxa"/>
            <w:shd w:val="clear" w:color="auto" w:fill="auto"/>
            <w:noWrap/>
            <w:vAlign w:val="bottom"/>
            <w:hideMark/>
          </w:tcPr>
          <w:p w14:paraId="30E98D9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0AE9F389" w14:textId="6C87312A" w:rsidR="00172F61" w:rsidRPr="003A648F" w:rsidRDefault="00E821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tc>
        <w:tc>
          <w:tcPr>
            <w:tcW w:w="851" w:type="dxa"/>
            <w:shd w:val="clear" w:color="auto" w:fill="auto"/>
            <w:noWrap/>
            <w:vAlign w:val="bottom"/>
          </w:tcPr>
          <w:p w14:paraId="4C309726" w14:textId="61963DE4" w:rsidR="00172F61" w:rsidRPr="003A648F" w:rsidRDefault="00E821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3, 44, 55</w:t>
            </w:r>
          </w:p>
        </w:tc>
        <w:tc>
          <w:tcPr>
            <w:tcW w:w="816" w:type="dxa"/>
          </w:tcPr>
          <w:p w14:paraId="7F23787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3C83B1B5" w14:textId="77777777" w:rsidTr="005A4534">
        <w:trPr>
          <w:trHeight w:val="300"/>
        </w:trPr>
        <w:tc>
          <w:tcPr>
            <w:tcW w:w="1146" w:type="dxa"/>
            <w:shd w:val="clear" w:color="auto" w:fill="auto"/>
            <w:noWrap/>
            <w:vAlign w:val="bottom"/>
            <w:hideMark/>
          </w:tcPr>
          <w:p w14:paraId="1EF96768" w14:textId="258E07FD"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Bayne, S. C.</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1yfktBWZ","properties":{"formattedCitation":"(6)","plainCitation":"(6)","noteIndex":0},"citationItems":[{"id":5136,"uris":["http://zotero.org/users/3447303/items/9R3RK3DH"],"uri":["http://zotero.org/users/3447303/items/9R3RK3DH"],"itemData":{"id":5136,"type":"article-journal","title":"Scientific composition and review of manuscripts for publication in peer-reviewed dental journals","container-title":"Journal of Prosthetic Dentistry","page":"201-218","volume":"89","issue":"2","archive_location":"WOS:000181401500016","abstract":"This article provides an extensive tutorial for writers and reviewers involved with the preparation and evaluation of manuscripts submitted for publication in dental journals. The contents were compiled from the Instructions for Authors printed in various peer-reviewed dental journals and from feedback from 10 workshops conducted for the Editorial Review Board of the Journal of Prosthetic Dentistry. The 10 major sections of a scientific manuscript are reviewed in detail in terms of content, format, and common errors; examples of good content are provided. The review process is described, and instructions on conducting fair and expeditious manuscript evaluations are provided for reviewers. In addition, a number of special topics are addressed, including potential conflicts of interest for an author, institutional review of experiments that involve human subjects or animals, and the reproduction of photographs and other images in color versus black and white. In summary, this article presents key guidelines to ensure compliance with the principles of sound scientific writing and the expeditious review of manuscripts prepared for publication in peer-reviewed dental journals.","ISSN":"0022-3913","journalAbbreviation":"J. Prosthet. Dent.","language":"English","author":[{"family":"Bayne","given":"S. C."},{"family":"McGivney","given":"G. P."},{"family":"Mazer","given":"S. C."}],"issued":{"date-parts":[["2003",2]]}}}],"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6)</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6100B514"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32FB839" w14:textId="7F4969F3"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8BB5B7F"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The Journal of Prosthetic Dentistry</w:t>
            </w:r>
          </w:p>
        </w:tc>
        <w:tc>
          <w:tcPr>
            <w:tcW w:w="674" w:type="dxa"/>
            <w:shd w:val="clear" w:color="auto" w:fill="auto"/>
            <w:noWrap/>
            <w:vAlign w:val="bottom"/>
            <w:hideMark/>
          </w:tcPr>
          <w:p w14:paraId="16B1C31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3C9747A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0F690A0D" w14:textId="77777777"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2AFFB438" w14:textId="19760A4D"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6A41F481" w14:textId="77777777"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50E2AE1D" w14:textId="6075F121" w:rsidR="003E74E4" w:rsidRPr="003A648F" w:rsidRDefault="003E74E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0CC4EEC7" w14:textId="77777777" w:rsidR="003E74E4" w:rsidRPr="003A648F" w:rsidRDefault="003E74E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ocates,</w:t>
            </w:r>
          </w:p>
          <w:p w14:paraId="12A42E15" w14:textId="05CFDA4E" w:rsidR="003E74E4" w:rsidRPr="003A648F" w:rsidRDefault="003E74E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3F888464" w14:textId="7E207F43" w:rsidR="003E74E4"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7, 11, </w:t>
            </w:r>
            <w:r w:rsidR="008118DC" w:rsidRPr="003A648F">
              <w:rPr>
                <w:rFonts w:ascii="Calibri" w:eastAsia="Times New Roman" w:hAnsi="Calibri" w:cs="Times New Roman"/>
                <w:color w:val="000000"/>
                <w:sz w:val="16"/>
                <w:szCs w:val="16"/>
                <w:lang w:val="en-GB"/>
              </w:rPr>
              <w:t xml:space="preserve">36, </w:t>
            </w:r>
            <w:r w:rsidR="003E74E4" w:rsidRPr="003A648F">
              <w:rPr>
                <w:rFonts w:ascii="Calibri" w:eastAsia="Times New Roman" w:hAnsi="Calibri" w:cs="Times New Roman"/>
                <w:color w:val="000000"/>
                <w:sz w:val="16"/>
                <w:szCs w:val="16"/>
                <w:lang w:val="en-GB"/>
              </w:rPr>
              <w:t>37, 46, 67, 73</w:t>
            </w:r>
          </w:p>
        </w:tc>
        <w:tc>
          <w:tcPr>
            <w:tcW w:w="816" w:type="dxa"/>
          </w:tcPr>
          <w:p w14:paraId="734BC2F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7</w:t>
            </w:r>
          </w:p>
        </w:tc>
      </w:tr>
      <w:tr w:rsidR="00172F61" w:rsidRPr="003A648F" w14:paraId="2836ED58" w14:textId="77777777" w:rsidTr="005A4534">
        <w:trPr>
          <w:trHeight w:val="300"/>
        </w:trPr>
        <w:tc>
          <w:tcPr>
            <w:tcW w:w="1146" w:type="dxa"/>
            <w:shd w:val="clear" w:color="auto" w:fill="auto"/>
            <w:noWrap/>
            <w:vAlign w:val="bottom"/>
            <w:hideMark/>
          </w:tcPr>
          <w:p w14:paraId="23455249" w14:textId="3554D6DF"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Bingham, C. L.</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sSDcbw5E","properties":{"formattedCitation":"(7)","plainCitation":"(7)","noteIndex":0},"citationItems":[{"id":5551,"uris":["http://zotero.org/users/3447303/items/CIQCATH5"],"uri":["http://zotero.org/users/3447303/items/CIQCATH5"],"itemData":{"id":5551,"type":"article-journal","title":"Peer review on the Internet: a better class of conversation","container-title":"Lancet","page":"10-14","volume":"351","archive_location":"WOS:000072774700006","ISSN":"0140-6736","journalAbbreviation":"Lancet","language":"English","author":[{"family":"Bingham","given":"C."}],"issued":{"date-parts":[["1998",3]]}}}],"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7)</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57272B7"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02A7B92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7773C33"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THE LANCET</w:t>
            </w:r>
          </w:p>
        </w:tc>
        <w:tc>
          <w:tcPr>
            <w:tcW w:w="674" w:type="dxa"/>
            <w:shd w:val="clear" w:color="auto" w:fill="auto"/>
            <w:noWrap/>
            <w:vAlign w:val="bottom"/>
            <w:hideMark/>
          </w:tcPr>
          <w:p w14:paraId="344D565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998</w:t>
            </w:r>
          </w:p>
        </w:tc>
        <w:tc>
          <w:tcPr>
            <w:tcW w:w="1027" w:type="dxa"/>
            <w:shd w:val="clear" w:color="auto" w:fill="auto"/>
            <w:noWrap/>
            <w:vAlign w:val="bottom"/>
            <w:hideMark/>
          </w:tcPr>
          <w:p w14:paraId="15F6CC22"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387261FE" w14:textId="6EF747C4"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70EEA124" w14:textId="77777777" w:rsidR="005E2918"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2EC6280C" w14:textId="77777777" w:rsidR="00172F61" w:rsidRPr="003A648F" w:rsidRDefault="005E291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3801FD7B" w14:textId="014D2F9B" w:rsidR="005E2918" w:rsidRPr="003A648F" w:rsidRDefault="005E291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tc>
        <w:tc>
          <w:tcPr>
            <w:tcW w:w="851" w:type="dxa"/>
            <w:shd w:val="clear" w:color="auto" w:fill="auto"/>
            <w:noWrap/>
            <w:vAlign w:val="bottom"/>
          </w:tcPr>
          <w:p w14:paraId="3F663C50" w14:textId="214CABBF"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8118DC" w:rsidRPr="003A648F">
              <w:rPr>
                <w:rFonts w:ascii="Calibri" w:eastAsia="Times New Roman" w:hAnsi="Calibri" w:cs="Times New Roman"/>
                <w:color w:val="000000"/>
                <w:sz w:val="16"/>
                <w:szCs w:val="16"/>
                <w:lang w:val="en-GB"/>
              </w:rPr>
              <w:t>35,</w:t>
            </w:r>
            <w:r w:rsidR="005E2918" w:rsidRPr="003A648F">
              <w:rPr>
                <w:rFonts w:ascii="Calibri" w:eastAsia="Times New Roman" w:hAnsi="Calibri" w:cs="Times New Roman"/>
                <w:color w:val="000000"/>
                <w:sz w:val="16"/>
                <w:szCs w:val="16"/>
                <w:lang w:val="en-GB"/>
              </w:rPr>
              <w:t xml:space="preserve"> 47, 50, 58</w:t>
            </w:r>
          </w:p>
        </w:tc>
        <w:tc>
          <w:tcPr>
            <w:tcW w:w="816" w:type="dxa"/>
          </w:tcPr>
          <w:p w14:paraId="5024A0B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5</w:t>
            </w:r>
          </w:p>
        </w:tc>
      </w:tr>
      <w:tr w:rsidR="00172F61" w:rsidRPr="003A648F" w14:paraId="4C339D89" w14:textId="77777777" w:rsidTr="005A4534">
        <w:trPr>
          <w:trHeight w:val="300"/>
        </w:trPr>
        <w:tc>
          <w:tcPr>
            <w:tcW w:w="1146" w:type="dxa"/>
            <w:shd w:val="clear" w:color="auto" w:fill="auto"/>
            <w:noWrap/>
            <w:vAlign w:val="bottom"/>
            <w:hideMark/>
          </w:tcPr>
          <w:p w14:paraId="5E3C006A" w14:textId="52DF8A25" w:rsidR="00172F61" w:rsidRPr="003A648F" w:rsidRDefault="00277DAA" w:rsidP="00551BD8">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lastRenderedPageBreak/>
              <w:t xml:space="preserve">Brand, R. A. </w:t>
            </w:r>
            <w:r>
              <w:rPr>
                <w:rFonts w:ascii="Calibri" w:eastAsia="Times New Roman" w:hAnsi="Calibri" w:cs="Times New Roman"/>
                <w:color w:val="000000"/>
                <w:sz w:val="16"/>
                <w:szCs w:val="16"/>
                <w:lang w:val="en-GB"/>
              </w:rPr>
              <w:fldChar w:fldCharType="begin"/>
            </w:r>
            <w:r>
              <w:rPr>
                <w:rFonts w:ascii="Calibri" w:eastAsia="Times New Roman" w:hAnsi="Calibri" w:cs="Times New Roman"/>
                <w:color w:val="000000"/>
                <w:sz w:val="16"/>
                <w:szCs w:val="16"/>
                <w:lang w:val="en-GB"/>
              </w:rPr>
              <w:instrText xml:space="preserve"> ADDIN ZOTERO_ITEM CSL_CITATION {"citationID":"LbqA01tN","properties":{"formattedCitation":"(8)","plainCitation":"(8)","noteIndex":0},"citationItems":[{"id":4066,"uris":["http://zotero.org/users/3447303/items/3F52N3YT"],"uri":["http://zotero.org/users/3447303/items/3F52N3YT"],"itemData":{"id":4066,"type":"article-journal","title":"Reviewing for clinical orthopaedics and related research","container-title":"Clinical Orthopaedics &amp; Related Research","page":"2622-5","volume":"470","issue":"9","source":"Ovid Technologies","archive":"MEDLINE","archive_location":"22752799","abstract":"Peer review in science was established in the 17th Century and while not without detractors and some controversy, has been a mainstay of high-quality scientific publications ever since. Most believe peer review adds substantially to the value of papers that achieve publication. However, in practice, peer review can be practiced with varying degrees of rigor and the value of the review depends on rigor. The two primary tasks of a reviewer are to determine whether the manuscript makes a substantial contribution (in an age of information overload) and to determine whether there are any \"fatal\" flaws. If the reviewer recommends rejection, then he or she need only note the major flaws. If, however, the material is sufficiently novel and would substantially add to the literature, the reviewer's secondary task is to ensure completeness and clarity by noting information that should be added and identifying unclear points; in these cases more detailed reviews are merited. To achieve this task, the reviewer must ask numerous questions related to the background and rationale, questions or purposes, study design and methods, findings, and synthesis with the literature. In this brief review I outline such key questions. An invitation to review is an honor and reflects the confidence of the editor in the reviewer's expertise and accomplishments. Given proper reviews and recommendations, the majority of authors believe peer review adds great value to their papers and the reviewer makes contributions to the community and their own knowledge.","DOI":"10.1007/s11999-012-2447-8","ISSN":"1528-1132","journalAbbreviation":"Clin Orthop","language":"English","author":[{"family":"Brand","given":"Richard A."}],"issued":{"date-parts":[["2012",9]]}}}],"schema":"https://github.com/citation-style-language/schema/raw/master/csl-citation.json"} </w:instrText>
            </w:r>
            <w:r>
              <w:rPr>
                <w:rFonts w:ascii="Calibri" w:eastAsia="Times New Roman" w:hAnsi="Calibri" w:cs="Times New Roman"/>
                <w:color w:val="000000"/>
                <w:sz w:val="16"/>
                <w:szCs w:val="16"/>
                <w:lang w:val="en-GB"/>
              </w:rPr>
              <w:fldChar w:fldCharType="separate"/>
            </w:r>
            <w:r w:rsidRPr="00277DAA">
              <w:rPr>
                <w:rFonts w:ascii="Calibri" w:hAnsi="Calibri" w:cs="Calibri"/>
                <w:sz w:val="16"/>
              </w:rPr>
              <w:t>(8)</w:t>
            </w:r>
            <w:r>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EE8CC3B"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03EFD89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354D493"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Clinical Orthopaedics and Related Research</w:t>
            </w:r>
          </w:p>
        </w:tc>
        <w:tc>
          <w:tcPr>
            <w:tcW w:w="674" w:type="dxa"/>
            <w:shd w:val="clear" w:color="auto" w:fill="auto"/>
            <w:noWrap/>
            <w:vAlign w:val="bottom"/>
            <w:hideMark/>
          </w:tcPr>
          <w:p w14:paraId="086BDC5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2</w:t>
            </w:r>
          </w:p>
        </w:tc>
        <w:tc>
          <w:tcPr>
            <w:tcW w:w="1027" w:type="dxa"/>
            <w:shd w:val="clear" w:color="auto" w:fill="auto"/>
            <w:noWrap/>
            <w:vAlign w:val="bottom"/>
          </w:tcPr>
          <w:p w14:paraId="2CF03C96" w14:textId="5F1BB3B8"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0E73D51C" w14:textId="27B071EE" w:rsidR="00172F61" w:rsidRPr="003A648F" w:rsidRDefault="002E7D1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51AC8206" w14:textId="370F835D" w:rsidR="00567170" w:rsidRPr="003A648F" w:rsidRDefault="0056717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17511791" w14:textId="412B5FE9" w:rsidR="00567170" w:rsidRPr="003A648F" w:rsidRDefault="0056717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tc>
        <w:tc>
          <w:tcPr>
            <w:tcW w:w="851" w:type="dxa"/>
            <w:shd w:val="clear" w:color="auto" w:fill="auto"/>
            <w:noWrap/>
            <w:vAlign w:val="bottom"/>
          </w:tcPr>
          <w:p w14:paraId="1D01DDAF" w14:textId="0E7606BE" w:rsidR="00172F61" w:rsidRPr="003A648F" w:rsidRDefault="002E7D1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6, </w:t>
            </w:r>
            <w:r w:rsidR="00567170" w:rsidRPr="003A648F">
              <w:rPr>
                <w:rFonts w:ascii="Calibri" w:eastAsia="Times New Roman" w:hAnsi="Calibri" w:cs="Times New Roman"/>
                <w:color w:val="000000"/>
                <w:sz w:val="16"/>
                <w:szCs w:val="16"/>
                <w:lang w:val="en-GB"/>
              </w:rPr>
              <w:t>42, 46, 58</w:t>
            </w:r>
          </w:p>
        </w:tc>
        <w:tc>
          <w:tcPr>
            <w:tcW w:w="816" w:type="dxa"/>
          </w:tcPr>
          <w:p w14:paraId="6BA24B6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w:t>
            </w:r>
          </w:p>
        </w:tc>
      </w:tr>
      <w:tr w:rsidR="00172F61" w:rsidRPr="003A648F" w14:paraId="50345285" w14:textId="77777777" w:rsidTr="005A4534">
        <w:trPr>
          <w:trHeight w:val="300"/>
        </w:trPr>
        <w:tc>
          <w:tcPr>
            <w:tcW w:w="1146" w:type="dxa"/>
            <w:shd w:val="clear" w:color="auto" w:fill="auto"/>
            <w:noWrap/>
            <w:vAlign w:val="bottom"/>
            <w:hideMark/>
          </w:tcPr>
          <w:p w14:paraId="732F78FE" w14:textId="652A77A5"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Cervera, M. L. G.</w:t>
            </w:r>
            <w:r w:rsidR="00277DAA">
              <w:rPr>
                <w:rFonts w:ascii="Calibri" w:eastAsia="Times New Roman" w:hAnsi="Calibri" w:cs="Times New Roman"/>
                <w:color w:val="000000"/>
                <w:sz w:val="16"/>
                <w:szCs w:val="16"/>
                <w:lang w:val="en-GB"/>
              </w:rPr>
              <w:fldChar w:fldCharType="begin"/>
            </w:r>
            <w:r w:rsidR="00277DAA">
              <w:rPr>
                <w:rFonts w:ascii="Calibri" w:eastAsia="Times New Roman" w:hAnsi="Calibri" w:cs="Times New Roman"/>
                <w:color w:val="000000"/>
                <w:sz w:val="16"/>
                <w:szCs w:val="16"/>
                <w:lang w:val="en-GB"/>
              </w:rPr>
              <w:instrText xml:space="preserve"> ADDIN ZOTERO_ITEM CSL_CITATION {"citationID":"63GxswIW","properties":{"formattedCitation":"(9)","plainCitation":"(9)","noteIndex":0},"citationItems":[{"id":4613,"uris":["http://zotero.org/users/3447303/items/MRSDD9NM"],"uri":["http://zotero.org/users/3447303/items/MRSDD9NM"],"itemData":{"id":4613,"type":"article-journal","title":"Peer review: What it's and what it's for?","container-title":"Salud Uninorte","page":"258-272","volume":"24","issue":"2","archive":"Scopus","abstract":"The peer review is a tool used in the critical valuation of the manuscripts sent to the magazines by the experts, which generate doubts as far as this process of evaluation; with the aim of clarifying the process of peer review the questions are explained but frequent and reference to the advantages becomes, disadvantages and like improving the process, as well as its importance, considering that all the investigations would have to be put under this process, for its previous validation to the publication. On the other hand, the present situation in Latin America comments, in order to establish measures that help the improvement of the process. Finally, we commented the present parameters in relation to the process of peer review and their methodology.","ISSN":"01205552 (ISSN)","language":"Spanish","author":[{"family":"Cervera","given":"M. L. G."},{"family":"Hincapié","given":"J."},{"family":"Jackman","given":"J."},{"family":"Herrera","given":"O."},{"family":"Uribe","given":"C. V. C."}],"issued":{"date-parts":[["2008"]]}}}],"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277DAA" w:rsidRPr="00277DAA">
              <w:rPr>
                <w:rFonts w:ascii="Calibri" w:hAnsi="Calibri" w:cs="Calibri"/>
                <w:sz w:val="16"/>
              </w:rPr>
              <w:t>(9)</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F419B82"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Colombia</w:t>
            </w:r>
          </w:p>
        </w:tc>
        <w:tc>
          <w:tcPr>
            <w:tcW w:w="1142" w:type="dxa"/>
            <w:shd w:val="clear" w:color="auto" w:fill="auto"/>
            <w:noWrap/>
            <w:vAlign w:val="bottom"/>
            <w:hideMark/>
          </w:tcPr>
          <w:p w14:paraId="12F7D88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panish</w:t>
            </w:r>
          </w:p>
        </w:tc>
        <w:tc>
          <w:tcPr>
            <w:tcW w:w="1126" w:type="dxa"/>
            <w:shd w:val="clear" w:color="auto" w:fill="auto"/>
            <w:noWrap/>
            <w:vAlign w:val="bottom"/>
            <w:hideMark/>
          </w:tcPr>
          <w:p w14:paraId="493A1765"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alud Uninorte</w:t>
            </w:r>
          </w:p>
        </w:tc>
        <w:tc>
          <w:tcPr>
            <w:tcW w:w="674" w:type="dxa"/>
            <w:shd w:val="clear" w:color="auto" w:fill="auto"/>
            <w:noWrap/>
            <w:vAlign w:val="bottom"/>
            <w:hideMark/>
          </w:tcPr>
          <w:p w14:paraId="54A0568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26256FC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7A8076B3" w14:textId="692F60B2"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577A4F5C" w14:textId="599D8BAB" w:rsidR="001E230E"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2409DE0C" w14:textId="0C03F465" w:rsidR="00F24E0A" w:rsidRPr="003A648F" w:rsidRDefault="00F24E0A"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0BE88CC5" w14:textId="0EC36EEE" w:rsidR="00513279"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06614BF1" w14:textId="77777777" w:rsidR="004B0B66" w:rsidRPr="003A648F" w:rsidRDefault="004B0B6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7CE10D72" w14:textId="7A8368B0" w:rsidR="004B0B66" w:rsidRPr="003A648F" w:rsidRDefault="004B0B6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1BE91E9F" w14:textId="6AF6106D" w:rsidR="004B0B66" w:rsidRPr="003A648F" w:rsidRDefault="004B0B6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59488CEE" w14:textId="0ADC72DA"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1E230E" w:rsidRPr="003A648F">
              <w:rPr>
                <w:rFonts w:ascii="Calibri" w:eastAsia="Times New Roman" w:hAnsi="Calibri" w:cs="Times New Roman"/>
                <w:color w:val="000000"/>
                <w:sz w:val="16"/>
                <w:szCs w:val="16"/>
                <w:lang w:val="en-GB"/>
              </w:rPr>
              <w:t xml:space="preserve">13, </w:t>
            </w:r>
            <w:r w:rsidR="00353FA8" w:rsidRPr="003A648F">
              <w:rPr>
                <w:rFonts w:ascii="Calibri" w:eastAsia="Times New Roman" w:hAnsi="Calibri" w:cs="Times New Roman"/>
                <w:color w:val="000000"/>
                <w:sz w:val="16"/>
                <w:szCs w:val="16"/>
                <w:lang w:val="en-GB"/>
              </w:rPr>
              <w:t xml:space="preserve">14, </w:t>
            </w:r>
            <w:r w:rsidR="00F31090" w:rsidRPr="003A648F">
              <w:rPr>
                <w:rFonts w:ascii="Calibri" w:eastAsia="Times New Roman" w:hAnsi="Calibri" w:cs="Times New Roman"/>
                <w:color w:val="000000"/>
                <w:sz w:val="16"/>
                <w:szCs w:val="16"/>
                <w:lang w:val="en-GB"/>
              </w:rPr>
              <w:t xml:space="preserve">15, </w:t>
            </w:r>
            <w:r w:rsidR="002E7D19" w:rsidRPr="003A648F">
              <w:rPr>
                <w:rFonts w:ascii="Calibri" w:eastAsia="Times New Roman" w:hAnsi="Calibri" w:cs="Times New Roman"/>
                <w:color w:val="000000"/>
                <w:sz w:val="16"/>
                <w:szCs w:val="16"/>
                <w:lang w:val="en-GB"/>
              </w:rPr>
              <w:t xml:space="preserve">16, </w:t>
            </w:r>
            <w:r w:rsidR="00F24E0A" w:rsidRPr="003A648F">
              <w:rPr>
                <w:rFonts w:ascii="Calibri" w:eastAsia="Times New Roman" w:hAnsi="Calibri" w:cs="Times New Roman"/>
                <w:color w:val="000000"/>
                <w:sz w:val="16"/>
                <w:szCs w:val="16"/>
                <w:lang w:val="en-GB"/>
              </w:rPr>
              <w:t xml:space="preserve">33, </w:t>
            </w:r>
            <w:r w:rsidR="008118DC" w:rsidRPr="003A648F">
              <w:rPr>
                <w:rFonts w:ascii="Calibri" w:eastAsia="Times New Roman" w:hAnsi="Calibri" w:cs="Times New Roman"/>
                <w:color w:val="000000"/>
                <w:sz w:val="16"/>
                <w:szCs w:val="16"/>
                <w:lang w:val="en-GB"/>
              </w:rPr>
              <w:t xml:space="preserve">35, 38, </w:t>
            </w:r>
            <w:r w:rsidR="004B0B66" w:rsidRPr="003A648F">
              <w:rPr>
                <w:rFonts w:ascii="Calibri" w:eastAsia="Times New Roman" w:hAnsi="Calibri" w:cs="Times New Roman"/>
                <w:color w:val="000000"/>
                <w:sz w:val="16"/>
                <w:szCs w:val="16"/>
                <w:lang w:val="en-GB"/>
              </w:rPr>
              <w:t>42, 58, 70</w:t>
            </w:r>
          </w:p>
        </w:tc>
        <w:tc>
          <w:tcPr>
            <w:tcW w:w="816" w:type="dxa"/>
          </w:tcPr>
          <w:p w14:paraId="4F53782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1</w:t>
            </w:r>
          </w:p>
        </w:tc>
      </w:tr>
      <w:tr w:rsidR="00172F61" w:rsidRPr="003A648F" w14:paraId="19DD96BC" w14:textId="77777777" w:rsidTr="005A4534">
        <w:trPr>
          <w:trHeight w:val="300"/>
        </w:trPr>
        <w:tc>
          <w:tcPr>
            <w:tcW w:w="1146" w:type="dxa"/>
            <w:shd w:val="clear" w:color="auto" w:fill="auto"/>
            <w:noWrap/>
            <w:vAlign w:val="bottom"/>
            <w:hideMark/>
          </w:tcPr>
          <w:p w14:paraId="024E8B91" w14:textId="41BE8F9C" w:rsidR="00172F61" w:rsidRPr="005D77F9" w:rsidRDefault="00172F61"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Cho, Y.G.</w:t>
            </w:r>
            <w:r w:rsidR="005D77F9" w:rsidRPr="005D77F9">
              <w:rPr>
                <w:rFonts w:ascii="Calibri" w:eastAsia="Times New Roman" w:hAnsi="Calibri" w:cs="Times New Roman"/>
                <w:color w:val="000000"/>
                <w:sz w:val="16"/>
                <w:szCs w:val="16"/>
                <w:lang w:val="en-GB"/>
              </w:rPr>
              <w:fldChar w:fldCharType="begin"/>
            </w:r>
            <w:r w:rsidR="005D77F9" w:rsidRPr="005D77F9">
              <w:rPr>
                <w:rFonts w:ascii="Calibri" w:eastAsia="Times New Roman" w:hAnsi="Calibri" w:cs="Times New Roman"/>
                <w:color w:val="000000"/>
                <w:sz w:val="16"/>
                <w:szCs w:val="16"/>
                <w:lang w:val="en-GB"/>
              </w:rPr>
              <w:instrText xml:space="preserve"> ADDIN ZOTERO_ITEM CSL_CITATION {"citationID":"l5PsOOLT","properties":{"formattedCitation":"(10)","plainCitation":"(10)","noteIndex":0},"citationItems":[{"id":6654,"uris":["http://zotero.org/users/3447303/items/W847T6CB"],"uri":["http://zotero.org/users/3447303/items/W847T6CB"],"itemData":{"id":6654,"type":"article-journal","title":"Peer Review Process in Medical Journals","container-title":"Korean Journal of Family Medicine","page":"372-376","volume":"34","issue":"6","source":"PubMed Central","abstract":"Reviewers play key roles in manuscript processing and publication. This article describes in detail how the reviewer serves their two key roles as a gatekeeper of making publication recommendations for the editorial board and a consultant providing constructive comments to authors to improve the quality of the manuscripts to be published.","DOI":"10.4082/kjfm.2013.34.6.372","ISSN":"2005-6443","note":"PMID: 24340158\nPMCID: PMC3856278","journalAbbreviation":"Korean J Fam Med","author":[{"family":"Cho","given":"Young Gyu"},{"family":"Park","given":"Hyun Ah"}],"issued":{"date-parts":[["2013",11]]}}}],"schema":"https://github.com/citation-style-language/schema/raw/master/csl-citation.json"} </w:instrText>
            </w:r>
            <w:r w:rsidR="005D77F9" w:rsidRPr="005D77F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0)</w:t>
            </w:r>
            <w:r w:rsidR="005D77F9" w:rsidRPr="005D77F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A4CE596" w14:textId="77777777" w:rsidR="00172F61" w:rsidRPr="005D77F9" w:rsidRDefault="00172F61" w:rsidP="00551BD8">
            <w:pPr>
              <w:spacing w:after="0" w:line="240" w:lineRule="auto"/>
              <w:ind w:right="-376"/>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Korea</w:t>
            </w:r>
          </w:p>
        </w:tc>
        <w:tc>
          <w:tcPr>
            <w:tcW w:w="1142" w:type="dxa"/>
            <w:shd w:val="clear" w:color="auto" w:fill="auto"/>
            <w:noWrap/>
            <w:vAlign w:val="bottom"/>
            <w:hideMark/>
          </w:tcPr>
          <w:p w14:paraId="13106FE8" w14:textId="77777777" w:rsidR="00172F61" w:rsidRPr="005D77F9" w:rsidRDefault="00172F61"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8A1DB8A" w14:textId="77777777" w:rsidR="00172F61" w:rsidRPr="005D77F9" w:rsidRDefault="00172F61" w:rsidP="00551BD8">
            <w:pPr>
              <w:spacing w:after="0" w:line="240" w:lineRule="auto"/>
              <w:ind w:right="-108"/>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Korean Journal of Family Medicine</w:t>
            </w:r>
          </w:p>
        </w:tc>
        <w:tc>
          <w:tcPr>
            <w:tcW w:w="674" w:type="dxa"/>
            <w:shd w:val="clear" w:color="auto" w:fill="auto"/>
            <w:noWrap/>
            <w:vAlign w:val="bottom"/>
            <w:hideMark/>
          </w:tcPr>
          <w:p w14:paraId="7470292D" w14:textId="77777777" w:rsidR="00172F61" w:rsidRPr="005D77F9" w:rsidRDefault="00172F61"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2013</w:t>
            </w:r>
          </w:p>
        </w:tc>
        <w:tc>
          <w:tcPr>
            <w:tcW w:w="1027" w:type="dxa"/>
            <w:shd w:val="clear" w:color="auto" w:fill="auto"/>
            <w:noWrap/>
            <w:vAlign w:val="bottom"/>
            <w:hideMark/>
          </w:tcPr>
          <w:p w14:paraId="0DE8A0DB" w14:textId="77777777" w:rsidR="00172F61" w:rsidRPr="005D77F9" w:rsidRDefault="00172F61"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Review article</w:t>
            </w:r>
          </w:p>
        </w:tc>
        <w:tc>
          <w:tcPr>
            <w:tcW w:w="1446" w:type="dxa"/>
          </w:tcPr>
          <w:p w14:paraId="74396B97" w14:textId="1E542C0A" w:rsidR="001E230E" w:rsidRPr="005D77F9" w:rsidRDefault="001E230E"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Unbiased and ethical professionals,</w:t>
            </w:r>
          </w:p>
          <w:p w14:paraId="306FAEA0" w14:textId="009C9CE7" w:rsidR="00172F61" w:rsidRPr="005D77F9" w:rsidRDefault="004F4921"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Self-critical professionals, Reliable</w:t>
            </w:r>
            <w:r w:rsidR="008118DC" w:rsidRPr="005D77F9">
              <w:rPr>
                <w:rFonts w:ascii="Calibri" w:eastAsia="Times New Roman" w:hAnsi="Calibri" w:cs="Times New Roman"/>
                <w:color w:val="000000"/>
                <w:sz w:val="16"/>
                <w:szCs w:val="16"/>
                <w:lang w:val="en-GB"/>
              </w:rPr>
              <w:t xml:space="preserve"> professionals</w:t>
            </w:r>
          </w:p>
        </w:tc>
        <w:tc>
          <w:tcPr>
            <w:tcW w:w="851" w:type="dxa"/>
            <w:shd w:val="clear" w:color="auto" w:fill="auto"/>
            <w:noWrap/>
            <w:vAlign w:val="bottom"/>
          </w:tcPr>
          <w:p w14:paraId="478B0B63" w14:textId="33B7A10F" w:rsidR="00172F61" w:rsidRPr="005D77F9" w:rsidRDefault="001E230E"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 xml:space="preserve">13, </w:t>
            </w:r>
            <w:r w:rsidR="00353FA8" w:rsidRPr="005D77F9">
              <w:rPr>
                <w:rFonts w:ascii="Calibri" w:eastAsia="Times New Roman" w:hAnsi="Calibri" w:cs="Times New Roman"/>
                <w:color w:val="000000"/>
                <w:sz w:val="16"/>
                <w:szCs w:val="16"/>
                <w:lang w:val="en-GB"/>
              </w:rPr>
              <w:t xml:space="preserve">14, </w:t>
            </w:r>
            <w:r w:rsidR="009618A7" w:rsidRPr="005D77F9">
              <w:rPr>
                <w:rFonts w:ascii="Calibri" w:eastAsia="Times New Roman" w:hAnsi="Calibri" w:cs="Times New Roman"/>
                <w:color w:val="000000"/>
                <w:sz w:val="16"/>
                <w:szCs w:val="16"/>
                <w:lang w:val="en-GB"/>
              </w:rPr>
              <w:t xml:space="preserve">18, </w:t>
            </w:r>
            <w:r w:rsidR="004F4921" w:rsidRPr="005D77F9">
              <w:rPr>
                <w:rFonts w:ascii="Calibri" w:eastAsia="Times New Roman" w:hAnsi="Calibri" w:cs="Times New Roman"/>
                <w:color w:val="000000"/>
                <w:sz w:val="16"/>
                <w:szCs w:val="16"/>
                <w:lang w:val="en-GB"/>
              </w:rPr>
              <w:t xml:space="preserve">31, </w:t>
            </w:r>
            <w:r w:rsidR="009618A7" w:rsidRPr="005D77F9">
              <w:rPr>
                <w:rFonts w:ascii="Calibri" w:eastAsia="Times New Roman" w:hAnsi="Calibri" w:cs="Times New Roman"/>
                <w:color w:val="000000"/>
                <w:sz w:val="16"/>
                <w:szCs w:val="16"/>
                <w:lang w:val="en-GB"/>
              </w:rPr>
              <w:t>36</w:t>
            </w:r>
          </w:p>
        </w:tc>
        <w:tc>
          <w:tcPr>
            <w:tcW w:w="816" w:type="dxa"/>
          </w:tcPr>
          <w:p w14:paraId="3C40B7F2" w14:textId="77777777" w:rsidR="00172F61" w:rsidRPr="005D77F9" w:rsidRDefault="00172F61" w:rsidP="00551BD8">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5</w:t>
            </w:r>
          </w:p>
        </w:tc>
      </w:tr>
      <w:tr w:rsidR="00172F61" w:rsidRPr="003A648F" w14:paraId="45FA2BB9" w14:textId="77777777" w:rsidTr="005A4534">
        <w:trPr>
          <w:trHeight w:val="300"/>
        </w:trPr>
        <w:tc>
          <w:tcPr>
            <w:tcW w:w="1146" w:type="dxa"/>
            <w:shd w:val="clear" w:color="auto" w:fill="auto"/>
            <w:noWrap/>
            <w:vAlign w:val="bottom"/>
            <w:hideMark/>
          </w:tcPr>
          <w:p w14:paraId="64EC5946" w14:textId="1CB1D79D"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hammi, I. K.</w:t>
            </w:r>
            <w:r w:rsidR="00277DAA">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t5mXLyEI","properties":{"formattedCitation":"(11)","plainCitation":"(11)","noteIndex":0},"citationItems":[{"id":3680,"uris":["http://zotero.org/users/3447303/items/QSW8GE6B"],"uri":["http://zotero.org/users/3447303/items/QSW8GE6B"],"itemData":{"id":3680,"type":"article-journal","title":"Process of peer review continues","container-title":"Indian Journal of Orthopaedics","page":"537-539","volume":"47","issue":"6","archive_location":"WOS:000327549600001","ISSN":"0019-5413","journalAbbreviation":"Indian J. Orthop.","language":"English","author":[{"family":"Dhammi","given":"I. K."},{"family":"Kumar","given":"S."}],"issued":{"date-parts":[["2013",11]]}}}],"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1)</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A29CE5C"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India</w:t>
            </w:r>
          </w:p>
        </w:tc>
        <w:tc>
          <w:tcPr>
            <w:tcW w:w="1142" w:type="dxa"/>
            <w:shd w:val="clear" w:color="auto" w:fill="auto"/>
            <w:noWrap/>
            <w:vAlign w:val="bottom"/>
            <w:hideMark/>
          </w:tcPr>
          <w:p w14:paraId="10DE89E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45CF44D"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Indian Journal of Orthopaedics</w:t>
            </w:r>
          </w:p>
        </w:tc>
        <w:tc>
          <w:tcPr>
            <w:tcW w:w="674" w:type="dxa"/>
            <w:shd w:val="clear" w:color="auto" w:fill="auto"/>
            <w:noWrap/>
            <w:vAlign w:val="bottom"/>
            <w:hideMark/>
          </w:tcPr>
          <w:p w14:paraId="3D150D3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3</w:t>
            </w:r>
          </w:p>
        </w:tc>
        <w:tc>
          <w:tcPr>
            <w:tcW w:w="1027" w:type="dxa"/>
            <w:shd w:val="clear" w:color="auto" w:fill="auto"/>
            <w:noWrap/>
            <w:vAlign w:val="bottom"/>
            <w:hideMark/>
          </w:tcPr>
          <w:p w14:paraId="6BA87EE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7FC089BB" w14:textId="1E2A381A" w:rsidR="001E230E"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515A760" w14:textId="54B70753" w:rsidR="004F4921" w:rsidRPr="003A648F" w:rsidRDefault="004F492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3A1A0751" w14:textId="571115FD"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tc>
        <w:tc>
          <w:tcPr>
            <w:tcW w:w="851" w:type="dxa"/>
            <w:shd w:val="clear" w:color="auto" w:fill="auto"/>
            <w:noWrap/>
            <w:vAlign w:val="bottom"/>
          </w:tcPr>
          <w:p w14:paraId="13977157" w14:textId="6B354DDC" w:rsidR="00172F61"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3, </w:t>
            </w:r>
            <w:r w:rsidR="004F4921" w:rsidRPr="003A648F">
              <w:rPr>
                <w:rFonts w:ascii="Calibri" w:eastAsia="Times New Roman" w:hAnsi="Calibri" w:cs="Times New Roman"/>
                <w:color w:val="000000"/>
                <w:sz w:val="16"/>
                <w:szCs w:val="16"/>
                <w:lang w:val="en-GB"/>
              </w:rPr>
              <w:t xml:space="preserve">31, </w:t>
            </w:r>
            <w:r w:rsidR="002A1C04" w:rsidRPr="003A648F">
              <w:rPr>
                <w:rFonts w:ascii="Calibri" w:eastAsia="Times New Roman" w:hAnsi="Calibri" w:cs="Times New Roman"/>
                <w:color w:val="000000"/>
                <w:sz w:val="16"/>
                <w:szCs w:val="16"/>
                <w:lang w:val="en-GB"/>
              </w:rPr>
              <w:t>36</w:t>
            </w:r>
          </w:p>
        </w:tc>
        <w:tc>
          <w:tcPr>
            <w:tcW w:w="816" w:type="dxa"/>
          </w:tcPr>
          <w:p w14:paraId="33E3D1F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223FE1B4" w14:textId="77777777" w:rsidTr="005A4534">
        <w:trPr>
          <w:trHeight w:val="300"/>
        </w:trPr>
        <w:tc>
          <w:tcPr>
            <w:tcW w:w="1146" w:type="dxa"/>
            <w:shd w:val="clear" w:color="auto" w:fill="auto"/>
            <w:noWrap/>
            <w:vAlign w:val="bottom"/>
            <w:hideMark/>
          </w:tcPr>
          <w:p w14:paraId="296C26E2" w14:textId="00FD77A4"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oi, S. A. R.</w:t>
            </w:r>
            <w:r w:rsidR="00277DAA">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f2aEw9n","properties":{"formattedCitation":"(12)","plainCitation":"(12)","noteIndex":0},"citationItems":[{"id":3124,"uris":["http://zotero.org/users/3447303/items/X3XCXPZU"],"uri":["http://zotero.org/users/3447303/items/X3XCXPZU"],"itemData":{"id":3124,"type":"article-journal","title":"Validation of the CoRE Questionnaire for a Medical Journal Peer Review","container-title":"Accountability in Research-Policies and Quality Assurance","page":"47-52","volume":"23","issue":"1","archive_location":"WOS:000364217700005","abstract":"If a peer review instrument asks concrete questions (defined as items that can only generate disagreement if reviewers have different degrees of expertise), then questionnaires could become more meaningful in terms of resolving subjectivity thus leading to more reviewer agreement. A concrete item questionnaire with well-chosen questions can also help resolve disagreement when reviewers have the same level of expertise. We have recently created the core-item reviewer evaluation (CoRE) questionnaire for which decision-threshold score levels have been created, but which have not been validated. This prospective validation of these thresholds for the CoRE questionnaire demonstrated strong agreement between reviewer recommendations and their reported score levels when tested prospectively at Clinical Medicine and Research. We conclude that using the CoRE questionnaire will help reduce peer reviewer disagreement. More importantly, when reviewer expertise varies, editors can more easily detect this and decide which opinion reflects the greater expertise.","ISSN":"0898-9621","journalAbbreviation":"Account. Res.","language":"English","author":[{"family":"Doi","given":"S. A. R."},{"family":"Salzman-Scott","given":"S. A."},{"family":"Onitilo","given":"A. A."}],"issued":{"date-parts":[["2016",1]]}}}],"schema":"https://github.com/citation-style-language/schema/raw/master/csl-citation.json"} </w:instrText>
            </w:r>
            <w:r w:rsidR="00277DAA">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2)</w:t>
            </w:r>
            <w:r w:rsidR="00277DAA">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51C7B4D"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20B31297" w14:textId="3E727B66"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0DCE7A0"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ccountability in Research-Policies and Quality Assurance</w:t>
            </w:r>
          </w:p>
        </w:tc>
        <w:tc>
          <w:tcPr>
            <w:tcW w:w="674" w:type="dxa"/>
            <w:shd w:val="clear" w:color="auto" w:fill="auto"/>
            <w:noWrap/>
            <w:vAlign w:val="bottom"/>
            <w:hideMark/>
          </w:tcPr>
          <w:p w14:paraId="05AEA48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17EA290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0D35D468" w14:textId="4ABB3DDD" w:rsidR="00172F61" w:rsidRPr="003A648F" w:rsidRDefault="002A1C0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A</w:t>
            </w:r>
          </w:p>
        </w:tc>
        <w:tc>
          <w:tcPr>
            <w:tcW w:w="851" w:type="dxa"/>
            <w:shd w:val="clear" w:color="auto" w:fill="auto"/>
            <w:noWrap/>
            <w:vAlign w:val="bottom"/>
          </w:tcPr>
          <w:p w14:paraId="652256D9" w14:textId="044A6046" w:rsidR="00172F61" w:rsidRPr="003A648F" w:rsidRDefault="002A1C0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A</w:t>
            </w:r>
          </w:p>
        </w:tc>
        <w:tc>
          <w:tcPr>
            <w:tcW w:w="816" w:type="dxa"/>
          </w:tcPr>
          <w:p w14:paraId="716A9E18"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0</w:t>
            </w:r>
          </w:p>
        </w:tc>
      </w:tr>
      <w:tr w:rsidR="00172F61" w:rsidRPr="003A648F" w14:paraId="287766BC" w14:textId="77777777" w:rsidTr="005A4534">
        <w:trPr>
          <w:trHeight w:val="300"/>
        </w:trPr>
        <w:tc>
          <w:tcPr>
            <w:tcW w:w="1146" w:type="dxa"/>
            <w:shd w:val="clear" w:color="auto" w:fill="auto"/>
            <w:noWrap/>
            <w:vAlign w:val="bottom"/>
            <w:hideMark/>
          </w:tcPr>
          <w:p w14:paraId="07C267EC" w14:textId="37F2F986"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inarson, T. R.</w:t>
            </w:r>
            <w:r w:rsidR="00205812">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R1647mI","properties":{"formattedCitation":"(13)","plainCitation":"(13)","noteIndex":0},"citationItems":[{"id":4028,"uris":["http://zotero.org/users/3447303/items/BXUWHJW5"],"uri":["http://zotero.org/users/3447303/items/BXUWHJW5"],"itemData":{"id":4028,"type":"article-journal","title":"To accept or reject? A guide to peer reviewing of medical journal papers","container-title":"Journal of Population Therapeutics and Clinical Pharmacology","page":"e328-e333","volume":"19","issue":"2","archive":"Scopus C2 - 22885272","abstract":"Background Scientists and clinicians are often called upon to review papers and may need guidance to optimize their performance as reviewers. Purpose To provide guidance and insight into the peer review process and elaborate on issues relevant to journals dealing with therapeutics. Methods Issues and recommendations appearing in the literature have been identified and summarized for potential reviewers and readers of the journal. Conclusions The quality of the literature can be improved through the participation of peer reviewers. Guidance has been provided and some resources listed to assist. © 2012 Canadian Society of Pharmacology and Therapeutics. All rights reserved.","ISSN":"17106222 (ISSN)","language":"English","author":[{"family":"Einarson","given":"T. R."},{"family":"Koren","given":"G."}],"issued":{"date-parts":[["2012"]]}}}],"schema":"https://github.com/citation-style-language/schema/raw/master/csl-citation.json"} </w:instrText>
            </w:r>
            <w:r w:rsidR="00205812">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3)</w:t>
            </w:r>
            <w:r w:rsidR="00205812">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8197EAF"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Canada</w:t>
            </w:r>
          </w:p>
        </w:tc>
        <w:tc>
          <w:tcPr>
            <w:tcW w:w="1142" w:type="dxa"/>
            <w:shd w:val="clear" w:color="auto" w:fill="auto"/>
            <w:noWrap/>
            <w:vAlign w:val="bottom"/>
            <w:hideMark/>
          </w:tcPr>
          <w:p w14:paraId="151DD10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3E897AA"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Population Therapeutics and Clinical Pharmacology</w:t>
            </w:r>
          </w:p>
        </w:tc>
        <w:tc>
          <w:tcPr>
            <w:tcW w:w="674" w:type="dxa"/>
            <w:shd w:val="clear" w:color="auto" w:fill="auto"/>
            <w:noWrap/>
            <w:vAlign w:val="bottom"/>
            <w:hideMark/>
          </w:tcPr>
          <w:p w14:paraId="7D0F2F58"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2</w:t>
            </w:r>
          </w:p>
        </w:tc>
        <w:tc>
          <w:tcPr>
            <w:tcW w:w="1027" w:type="dxa"/>
            <w:shd w:val="clear" w:color="auto" w:fill="auto"/>
            <w:noWrap/>
            <w:vAlign w:val="bottom"/>
            <w:hideMark/>
          </w:tcPr>
          <w:p w14:paraId="4A9833F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49371F3" w14:textId="0CA0D8BE" w:rsidR="00633DCC" w:rsidRPr="003A648F" w:rsidRDefault="00633DC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47905898" w14:textId="11A79F7B" w:rsidR="002E7D19" w:rsidRPr="003A648F" w:rsidRDefault="002E7D1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4EBECF64" w14:textId="669DFCD6" w:rsidR="002D1A1C"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6D6BAF4C" w14:textId="77777777" w:rsidR="009618A7"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28E64D7B" w14:textId="77777777" w:rsidR="00172F61" w:rsidRPr="003A648F" w:rsidRDefault="009618A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608AF66E" w14:textId="55F97EB3" w:rsidR="009618A7" w:rsidRPr="003A648F" w:rsidRDefault="009618A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58F6CE9D" w14:textId="32040D9C" w:rsidR="009618A7" w:rsidRPr="003A648F" w:rsidRDefault="009618A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0F61524D" w14:textId="3CD990B9" w:rsidR="00172F61" w:rsidRPr="003A648F" w:rsidRDefault="00633DC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4, </w:t>
            </w:r>
            <w:r w:rsidR="00A90D26" w:rsidRPr="003A648F">
              <w:rPr>
                <w:rFonts w:ascii="Calibri" w:eastAsia="Times New Roman" w:hAnsi="Calibri" w:cs="Times New Roman"/>
                <w:color w:val="000000"/>
                <w:sz w:val="16"/>
                <w:szCs w:val="16"/>
                <w:lang w:val="en-GB"/>
              </w:rPr>
              <w:t xml:space="preserve">6, </w:t>
            </w:r>
            <w:r w:rsidR="00F31090" w:rsidRPr="003A648F">
              <w:rPr>
                <w:rFonts w:ascii="Calibri" w:eastAsia="Times New Roman" w:hAnsi="Calibri" w:cs="Times New Roman"/>
                <w:color w:val="000000"/>
                <w:sz w:val="16"/>
                <w:szCs w:val="16"/>
                <w:lang w:val="en-GB"/>
              </w:rPr>
              <w:t xml:space="preserve">15, </w:t>
            </w:r>
            <w:r w:rsidR="002E7D19" w:rsidRPr="003A648F">
              <w:rPr>
                <w:rFonts w:ascii="Calibri" w:eastAsia="Times New Roman" w:hAnsi="Calibri" w:cs="Times New Roman"/>
                <w:color w:val="000000"/>
                <w:sz w:val="16"/>
                <w:szCs w:val="16"/>
                <w:lang w:val="en-GB"/>
              </w:rPr>
              <w:t xml:space="preserve">16, </w:t>
            </w:r>
            <w:r w:rsidR="00731FFD" w:rsidRPr="003A648F">
              <w:rPr>
                <w:rFonts w:ascii="Calibri" w:eastAsia="Times New Roman" w:hAnsi="Calibri" w:cs="Times New Roman"/>
                <w:color w:val="000000"/>
                <w:sz w:val="16"/>
                <w:szCs w:val="16"/>
                <w:lang w:val="en-GB"/>
              </w:rPr>
              <w:t xml:space="preserve">30, </w:t>
            </w:r>
            <w:r w:rsidR="002D1A1C" w:rsidRPr="003A648F">
              <w:rPr>
                <w:rFonts w:ascii="Calibri" w:eastAsia="Times New Roman" w:hAnsi="Calibri" w:cs="Times New Roman"/>
                <w:color w:val="000000"/>
                <w:sz w:val="16"/>
                <w:szCs w:val="16"/>
                <w:lang w:val="en-GB"/>
              </w:rPr>
              <w:t xml:space="preserve">32, </w:t>
            </w:r>
            <w:r w:rsidR="008118DC" w:rsidRPr="003A648F">
              <w:rPr>
                <w:rFonts w:ascii="Calibri" w:eastAsia="Times New Roman" w:hAnsi="Calibri" w:cs="Times New Roman"/>
                <w:color w:val="000000"/>
                <w:sz w:val="16"/>
                <w:szCs w:val="16"/>
                <w:lang w:val="en-GB"/>
              </w:rPr>
              <w:t>35,</w:t>
            </w:r>
            <w:r w:rsidR="009618A7" w:rsidRPr="003A648F">
              <w:rPr>
                <w:rFonts w:ascii="Calibri" w:eastAsia="Times New Roman" w:hAnsi="Calibri" w:cs="Times New Roman"/>
                <w:color w:val="000000"/>
                <w:sz w:val="16"/>
                <w:szCs w:val="16"/>
                <w:lang w:val="en-GB"/>
              </w:rPr>
              <w:t xml:space="preserve"> 42, 43, 44, 45, 46, 58, 70</w:t>
            </w:r>
          </w:p>
        </w:tc>
        <w:tc>
          <w:tcPr>
            <w:tcW w:w="816" w:type="dxa"/>
          </w:tcPr>
          <w:p w14:paraId="239F11B7" w14:textId="68B0EB86" w:rsidR="00172F61" w:rsidRPr="003A648F" w:rsidRDefault="009618A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4</w:t>
            </w:r>
          </w:p>
        </w:tc>
      </w:tr>
      <w:tr w:rsidR="00172F61" w:rsidRPr="003A648F" w14:paraId="35160470" w14:textId="77777777" w:rsidTr="005A4534">
        <w:trPr>
          <w:trHeight w:val="300"/>
        </w:trPr>
        <w:tc>
          <w:tcPr>
            <w:tcW w:w="1146" w:type="dxa"/>
            <w:shd w:val="clear" w:color="auto" w:fill="auto"/>
            <w:noWrap/>
            <w:vAlign w:val="bottom"/>
            <w:hideMark/>
          </w:tcPr>
          <w:p w14:paraId="07ACF831" w14:textId="78072D13" w:rsidR="00172F61" w:rsidRPr="003A648F" w:rsidRDefault="00205812" w:rsidP="00551BD8">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Felton, G.</w:t>
            </w:r>
            <w:r>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07bbmA8p","properties":{"formattedCitation":"(14)","plainCitation":"(14)","noteIndex":0},"citationItems":[{"id":5849,"uris":["http://zotero.org/users/3447303/items/AFUF3NNZ"],"uri":["http://zotero.org/users/3447303/items/AFUF3NNZ"],"itemData":{"id":5849,"type":"article-journal","title":"Peer-Review","container-title":"Journal of Professional Nursing","page":"16-23","volume":"11","issue":"1","archive_location":"WOS:A1995QG98600007","abstract":"All research agencies and prestigious journals insist they are rewarding excellence, that they have a merit-based system, and that their system serves their mission well-all part of the ideology of the infallibility of peer review. There have been, and continue to be, criticism about the peer review system and several alternatives to peer review have been posed. A discussion of peer review is intended to allow the reader to evaluate approaches to the peer review system.","ISSN":"8755-7223","journalAbbreviation":"J. Prof. Nurs.","language":"English","author":[{"family":"Felton","given":"G."},{"family":"Swanson","given":"E. A."}],"issued":{"date-parts":[["1995",1]]}}}],"schema":"https://github.com/citation-style-language/schema/raw/master/csl-citation.json"} </w:instrText>
            </w:r>
            <w:r>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4)</w:t>
            </w:r>
            <w:r>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1BA24A1"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D1BEA2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2F21CA7"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Professional Nursing</w:t>
            </w:r>
          </w:p>
        </w:tc>
        <w:tc>
          <w:tcPr>
            <w:tcW w:w="674" w:type="dxa"/>
            <w:shd w:val="clear" w:color="auto" w:fill="auto"/>
            <w:noWrap/>
            <w:vAlign w:val="bottom"/>
            <w:hideMark/>
          </w:tcPr>
          <w:p w14:paraId="3D4207A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995</w:t>
            </w:r>
          </w:p>
        </w:tc>
        <w:tc>
          <w:tcPr>
            <w:tcW w:w="1027" w:type="dxa"/>
            <w:shd w:val="clear" w:color="auto" w:fill="auto"/>
            <w:noWrap/>
            <w:vAlign w:val="bottom"/>
            <w:hideMark/>
          </w:tcPr>
          <w:p w14:paraId="292BD14E" w14:textId="44CA8A29"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1109760E" w14:textId="0A1F5D06" w:rsidR="00172F61" w:rsidRPr="003A648F" w:rsidRDefault="0027784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atekeepers</w:t>
            </w:r>
          </w:p>
        </w:tc>
        <w:tc>
          <w:tcPr>
            <w:tcW w:w="851" w:type="dxa"/>
            <w:shd w:val="clear" w:color="auto" w:fill="auto"/>
            <w:noWrap/>
            <w:vAlign w:val="bottom"/>
          </w:tcPr>
          <w:p w14:paraId="3302ACF6" w14:textId="42BFBF1D" w:rsidR="00172F61" w:rsidRPr="003A648F" w:rsidRDefault="0027784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63</w:t>
            </w:r>
          </w:p>
        </w:tc>
        <w:tc>
          <w:tcPr>
            <w:tcW w:w="816" w:type="dxa"/>
          </w:tcPr>
          <w:p w14:paraId="08B223D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w:t>
            </w:r>
          </w:p>
        </w:tc>
      </w:tr>
      <w:tr w:rsidR="00172F61" w:rsidRPr="003A648F" w14:paraId="33455AEB" w14:textId="77777777" w:rsidTr="005A4534">
        <w:trPr>
          <w:trHeight w:val="300"/>
        </w:trPr>
        <w:tc>
          <w:tcPr>
            <w:tcW w:w="1146" w:type="dxa"/>
            <w:shd w:val="clear" w:color="auto" w:fill="auto"/>
            <w:noWrap/>
            <w:vAlign w:val="bottom"/>
            <w:hideMark/>
          </w:tcPr>
          <w:p w14:paraId="28B516E7" w14:textId="41B9F5B8"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asparyan, A. Y.</w:t>
            </w:r>
            <w:r w:rsidR="00205812">
              <w:rPr>
                <w:rFonts w:ascii="Calibri" w:eastAsia="Times New Roman" w:hAnsi="Calibri" w:cs="Times New Roman"/>
                <w:color w:val="000000"/>
                <w:sz w:val="16"/>
                <w:szCs w:val="16"/>
                <w:lang w:val="en-GB"/>
              </w:rPr>
              <w:t xml:space="preserve"> </w:t>
            </w:r>
            <w:r w:rsidR="00205812">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XcXokQdo","properties":{"formattedCitation":"(15)","plainCitation":"(15)","noteIndex":0},"citationItems":[{"id":4183,"uris":["http://zotero.org/users/3447303/items/UTFKSLVJ"],"uri":["http://zotero.org/users/3447303/items/UTFKSLVJ"],"itemData":{"id":4183,"type":"article-journal","title":"Writing a narrative biomedical review: Considerations for authors, peer reviewers, and editors","container-title":"Rheumatology International","page":"1409-1417","volume":"31","issue":"11","archive":"Scopus","abstract":"Review articles comprehensively covering a specific topic are crucial for successful research and academic projects. Most editors consider review articles for special and regular issues of journals. Writing a review requires deep knowledge and understanding of a field. The aim of this review is to analyze the main steps in writing a narrative biomedical review and to consider points that may increase the chances of success. We performed a comprehensive search through MEDLINE, EMBASE, Scopus, and Web of Science using the following keywords: review of the literature, narrative review, title, abstract, authorship, ethics, peer review, research methods, medical writing, scientific writing, and writing standards. Opinions expressed in the review are also based on personal experience as authors, peer reviewers, and editors. © 2011 Springer-Verlag.","DOI":"10.1007/s00296-011-1999-3","ISSN":"01728172 (ISSN)","language":"English","author":[{"family":"Gasparyan","given":"A. Y."},{"family":"Ayvazyan","given":"L."},{"family":"Blackmore","given":"H."},{"family":"Kitas","given":"G. D."}],"issued":{"date-parts":[["2011"]]}}}],"schema":"https://github.com/citation-style-language/schema/raw/master/csl-citation.json"} </w:instrText>
            </w:r>
            <w:r w:rsidR="00205812">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5)</w:t>
            </w:r>
            <w:r w:rsidR="00205812">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63C6A11"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16BDF95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112B541"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heumatology International</w:t>
            </w:r>
          </w:p>
        </w:tc>
        <w:tc>
          <w:tcPr>
            <w:tcW w:w="674" w:type="dxa"/>
            <w:shd w:val="clear" w:color="auto" w:fill="auto"/>
            <w:noWrap/>
            <w:vAlign w:val="bottom"/>
            <w:hideMark/>
          </w:tcPr>
          <w:p w14:paraId="15C038C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1</w:t>
            </w:r>
          </w:p>
        </w:tc>
        <w:tc>
          <w:tcPr>
            <w:tcW w:w="1027" w:type="dxa"/>
            <w:shd w:val="clear" w:color="auto" w:fill="auto"/>
            <w:noWrap/>
            <w:vAlign w:val="bottom"/>
            <w:hideMark/>
          </w:tcPr>
          <w:p w14:paraId="0A4E428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775AAC33" w14:textId="2DC86D75"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tc>
        <w:tc>
          <w:tcPr>
            <w:tcW w:w="851" w:type="dxa"/>
            <w:shd w:val="clear" w:color="auto" w:fill="auto"/>
            <w:noWrap/>
            <w:vAlign w:val="bottom"/>
          </w:tcPr>
          <w:p w14:paraId="6C8D1018" w14:textId="76F8D519" w:rsidR="00172F61" w:rsidRPr="003A648F" w:rsidRDefault="002A1C0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5, 38</w:t>
            </w:r>
          </w:p>
        </w:tc>
        <w:tc>
          <w:tcPr>
            <w:tcW w:w="816" w:type="dxa"/>
          </w:tcPr>
          <w:p w14:paraId="7AAF546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w:t>
            </w:r>
          </w:p>
        </w:tc>
      </w:tr>
      <w:tr w:rsidR="00172F61" w:rsidRPr="003A648F" w14:paraId="2B115E16" w14:textId="77777777" w:rsidTr="005A4534">
        <w:trPr>
          <w:trHeight w:val="300"/>
        </w:trPr>
        <w:tc>
          <w:tcPr>
            <w:tcW w:w="1146" w:type="dxa"/>
            <w:shd w:val="clear" w:color="auto" w:fill="auto"/>
            <w:noWrap/>
            <w:vAlign w:val="bottom"/>
            <w:hideMark/>
          </w:tcPr>
          <w:p w14:paraId="06BDB414" w14:textId="4C1702E4"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reenwood, D. C.</w:t>
            </w:r>
            <w:r w:rsidR="00205812">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k98tv7iM","properties":{"formattedCitation":"(16)","plainCitation":"(16)","noteIndex":0},"citationItems":[{"id":439,"uris":["http://zotero.org/users/3447303/items/4VJ3VU4A"],"uri":["http://zotero.org/users/3447303/items/4VJ3VU4A"],"itemData":{"id":439,"type":"article-journal","title":"How to spot a statistical problem: advice for a non-statistical reviewer.","container-title":"BMC Medicine","page":"1-3","volume":"13","source":"EBSCOhost","archive":"rzh","abstract":"Statistical analyses presented in general medical journals are becoming increasingly sophisticated. BMC Medicine relies on subject reviewers to indicate when a statistical review is required. We consider this policy and provide guidance on when to recommend a manuscript for statistical evaluation. Indicators for statistical review include insufficient detail in methods or results, some common statistical issues and interpretation not based on the presented evidence. Reviewers are required to ensure that the manuscript is methodologically sound and clearly written. Within that context, they are expected to provide constructive feedback and opinion on the statistical design, analysis, presentation and interpretation. If reviewers lack the appropriate background to positively confirm the appropriateness of any of the manuscript's statistical aspects, they are encouraged to recommend it for expert statistical review.","DOI":"10.1186/s12916-015-0510-5","ISSN":"1741-7015","journalAbbreviation":"BMC Medicine","author":[{"family":"Greenwood","given":"Darren C."},{"family":"Freeman","given":"Jennifer V."}],"issued":{"date-parts":[["2015",11,2]]}}}],"schema":"https://github.com/citation-style-language/schema/raw/master/csl-citation.json"} </w:instrText>
            </w:r>
            <w:r w:rsidR="00205812">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6)</w:t>
            </w:r>
            <w:r w:rsidR="00205812">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6B21A6A"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69AC225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BAEF2B3"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BMC Medicine</w:t>
            </w:r>
          </w:p>
        </w:tc>
        <w:tc>
          <w:tcPr>
            <w:tcW w:w="674" w:type="dxa"/>
            <w:shd w:val="clear" w:color="auto" w:fill="auto"/>
            <w:noWrap/>
            <w:vAlign w:val="bottom"/>
            <w:hideMark/>
          </w:tcPr>
          <w:p w14:paraId="51A1773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3A688AE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671DAF27" w14:textId="5F7E7483" w:rsidR="00172F61"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3F771FD6" w14:textId="77777777" w:rsidR="00C56F9A" w:rsidRPr="003A648F" w:rsidRDefault="00C56F9A"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57A55951" w14:textId="1148BD7A" w:rsidR="00C56F9A" w:rsidRPr="003A648F" w:rsidRDefault="00C56F9A"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7D60685D" w14:textId="33323BD6" w:rsidR="00172F61"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32, </w:t>
            </w:r>
            <w:r w:rsidR="00C56F9A" w:rsidRPr="003A648F">
              <w:rPr>
                <w:rFonts w:ascii="Calibri" w:eastAsia="Times New Roman" w:hAnsi="Calibri" w:cs="Times New Roman"/>
                <w:color w:val="000000"/>
                <w:sz w:val="16"/>
                <w:szCs w:val="16"/>
                <w:lang w:val="en-GB"/>
              </w:rPr>
              <w:t>42, 48, 70</w:t>
            </w:r>
          </w:p>
        </w:tc>
        <w:tc>
          <w:tcPr>
            <w:tcW w:w="816" w:type="dxa"/>
          </w:tcPr>
          <w:p w14:paraId="7690C63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w:t>
            </w:r>
          </w:p>
        </w:tc>
      </w:tr>
      <w:tr w:rsidR="00172F61" w:rsidRPr="003A648F" w14:paraId="672E6C5B" w14:textId="77777777" w:rsidTr="005A4534">
        <w:trPr>
          <w:trHeight w:val="300"/>
        </w:trPr>
        <w:tc>
          <w:tcPr>
            <w:tcW w:w="1146" w:type="dxa"/>
            <w:shd w:val="clear" w:color="auto" w:fill="auto"/>
            <w:noWrap/>
            <w:vAlign w:val="bottom"/>
            <w:hideMark/>
          </w:tcPr>
          <w:p w14:paraId="545342B0" w14:textId="631050C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Happell, B.</w:t>
            </w:r>
            <w:r w:rsidR="00205812">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y0Nz8t1","properties":{"formattedCitation":"(17)","plainCitation":"(17)","noteIndex":0},"citationItems":[{"id":4596,"uris":["http://zotero.org/users/3447303/items/E94AFPZE"],"uri":["http://zotero.org/users/3447303/items/E94AFPZE"],"itemData":{"id":4596,"type":"article-journal","title":"The responsibility of review: guidelines to promote professional courtesy and commitment through the peer review process","container-title":"International Journal of Psychiatric Nursing Research","page":"1-9","volume":"13","issue":"3","source":"EBSCOhost","archive":"rzh","archive_location":"105781781. Language: English. Entry Date: 20080808. Revision Date: 20150820. Publication Type: Journal Article. Journal Subset: Europe","abstract":"The nursing literature increasingly provides some encouragement for nurses to consider writing for publication in refereed journals. Despite the fact that the publication process depends upon the availability of nurses with the interest, skills and knowledge to undertake the review process, there is a paucity of literature addressing this topic. The aim of this paper is to articulate the role of the reviewer and the importance of the reviewing role, and to describe the skills and attributes required to fulfill the expectations effectively.","ISSN":"0968-0624","author":[{"family":"Happell","given":"B."}],"issued":{"date-parts":[["2008"]]}}}],"schema":"https://github.com/citation-style-language/schema/raw/master/csl-citation.json"} </w:instrText>
            </w:r>
            <w:r w:rsidR="00205812">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7)</w:t>
            </w:r>
            <w:r w:rsidR="00205812">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9324BD5"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3993E174" w14:textId="48F4D61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93CE605"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International Journal of Psychiatric Nursing Research</w:t>
            </w:r>
          </w:p>
        </w:tc>
        <w:tc>
          <w:tcPr>
            <w:tcW w:w="674" w:type="dxa"/>
            <w:shd w:val="clear" w:color="auto" w:fill="auto"/>
            <w:noWrap/>
            <w:vAlign w:val="bottom"/>
            <w:hideMark/>
          </w:tcPr>
          <w:p w14:paraId="3051479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3933B2B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1800E4F2" w14:textId="2E99BCC6"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441105AC" w14:textId="77777777" w:rsidR="00F31090"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5A60AB71" w14:textId="2359EA0F" w:rsidR="002D1A1C"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2D5285D" w14:textId="77777777" w:rsidR="00CB5D9F"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54493EAB" w14:textId="4B751478" w:rsidR="00B25C3D" w:rsidRPr="003A648F" w:rsidRDefault="00B25C3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331A5B68" w14:textId="659F2352" w:rsidR="00B25C3D" w:rsidRPr="003A648F" w:rsidRDefault="00B25C3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Respectful communicators,</w:t>
            </w:r>
          </w:p>
          <w:p w14:paraId="02665DC9" w14:textId="251AF7ED" w:rsidR="00B25C3D" w:rsidRPr="003A648F" w:rsidRDefault="00B25C3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ducators</w:t>
            </w:r>
          </w:p>
          <w:p w14:paraId="297A2227" w14:textId="526EB9D6" w:rsidR="00B25C3D" w:rsidRPr="003A648F" w:rsidRDefault="00B25C3D" w:rsidP="00551BD8">
            <w:pPr>
              <w:spacing w:after="0" w:line="240" w:lineRule="auto"/>
              <w:rPr>
                <w:rFonts w:ascii="Calibri" w:eastAsia="Times New Roman" w:hAnsi="Calibri" w:cs="Times New Roman"/>
                <w:color w:val="000000"/>
                <w:sz w:val="16"/>
                <w:szCs w:val="16"/>
                <w:lang w:val="en-GB"/>
              </w:rPr>
            </w:pPr>
          </w:p>
        </w:tc>
        <w:tc>
          <w:tcPr>
            <w:tcW w:w="851" w:type="dxa"/>
            <w:shd w:val="clear" w:color="auto" w:fill="auto"/>
            <w:noWrap/>
            <w:vAlign w:val="bottom"/>
          </w:tcPr>
          <w:p w14:paraId="4D7CFA40" w14:textId="78C70F19" w:rsidR="00172F61"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11,</w:t>
            </w:r>
            <w:r w:rsidR="00353FA8" w:rsidRPr="003A648F">
              <w:rPr>
                <w:rFonts w:ascii="Calibri" w:eastAsia="Times New Roman" w:hAnsi="Calibri" w:cs="Times New Roman"/>
                <w:color w:val="000000"/>
                <w:sz w:val="16"/>
                <w:szCs w:val="16"/>
                <w:lang w:val="en-GB"/>
              </w:rPr>
              <w:t xml:space="preserve"> 14,</w:t>
            </w:r>
            <w:r w:rsidRPr="003A648F">
              <w:rPr>
                <w:rFonts w:ascii="Calibri" w:eastAsia="Times New Roman" w:hAnsi="Calibri" w:cs="Times New Roman"/>
                <w:color w:val="000000"/>
                <w:sz w:val="16"/>
                <w:szCs w:val="16"/>
                <w:lang w:val="en-GB"/>
              </w:rPr>
              <w:t xml:space="preserve"> </w:t>
            </w:r>
            <w:r w:rsidR="00B25C3D" w:rsidRPr="003A648F">
              <w:rPr>
                <w:rFonts w:ascii="Calibri" w:eastAsia="Times New Roman" w:hAnsi="Calibri" w:cs="Times New Roman"/>
                <w:color w:val="000000"/>
                <w:sz w:val="16"/>
                <w:szCs w:val="16"/>
                <w:lang w:val="en-GB"/>
              </w:rPr>
              <w:t>23,</w:t>
            </w:r>
            <w:r w:rsidR="00F31090" w:rsidRPr="003A648F">
              <w:rPr>
                <w:rFonts w:ascii="Calibri" w:eastAsia="Times New Roman" w:hAnsi="Calibri" w:cs="Times New Roman"/>
                <w:color w:val="000000"/>
                <w:sz w:val="16"/>
                <w:szCs w:val="16"/>
                <w:lang w:val="en-GB"/>
              </w:rPr>
              <w:t xml:space="preserve"> </w:t>
            </w:r>
            <w:r w:rsidR="002D1A1C" w:rsidRPr="003A648F">
              <w:rPr>
                <w:rFonts w:ascii="Calibri" w:eastAsia="Times New Roman" w:hAnsi="Calibri" w:cs="Times New Roman"/>
                <w:color w:val="000000"/>
                <w:sz w:val="16"/>
                <w:szCs w:val="16"/>
                <w:lang w:val="en-GB"/>
              </w:rPr>
              <w:t xml:space="preserve">32, </w:t>
            </w:r>
            <w:r w:rsidR="00B25C3D" w:rsidRPr="003A648F">
              <w:rPr>
                <w:rFonts w:ascii="Calibri" w:eastAsia="Times New Roman" w:hAnsi="Calibri" w:cs="Times New Roman"/>
                <w:color w:val="000000"/>
                <w:sz w:val="16"/>
                <w:szCs w:val="16"/>
                <w:lang w:val="en-GB"/>
              </w:rPr>
              <w:t>34</w:t>
            </w:r>
            <w:r w:rsidR="008118DC" w:rsidRPr="003A648F">
              <w:rPr>
                <w:rFonts w:ascii="Calibri" w:eastAsia="Times New Roman" w:hAnsi="Calibri" w:cs="Times New Roman"/>
                <w:color w:val="000000"/>
                <w:sz w:val="16"/>
                <w:szCs w:val="16"/>
                <w:lang w:val="en-GB"/>
              </w:rPr>
              <w:t>,</w:t>
            </w:r>
            <w:r w:rsidR="00B25C3D" w:rsidRPr="003A648F">
              <w:rPr>
                <w:rFonts w:ascii="Calibri" w:eastAsia="Times New Roman" w:hAnsi="Calibri" w:cs="Times New Roman"/>
                <w:color w:val="000000"/>
                <w:sz w:val="16"/>
                <w:szCs w:val="16"/>
                <w:lang w:val="en-GB"/>
              </w:rPr>
              <w:t xml:space="preserve"> 36,</w:t>
            </w:r>
            <w:r w:rsidR="008118DC" w:rsidRPr="003A648F">
              <w:rPr>
                <w:rFonts w:ascii="Calibri" w:eastAsia="Times New Roman" w:hAnsi="Calibri" w:cs="Times New Roman"/>
                <w:color w:val="000000"/>
                <w:sz w:val="16"/>
                <w:szCs w:val="16"/>
                <w:lang w:val="en-GB"/>
              </w:rPr>
              <w:t xml:space="preserve"> </w:t>
            </w:r>
            <w:r w:rsidR="00866C5F" w:rsidRPr="003A648F">
              <w:rPr>
                <w:rFonts w:ascii="Calibri" w:eastAsia="Times New Roman" w:hAnsi="Calibri" w:cs="Times New Roman"/>
                <w:color w:val="000000"/>
                <w:sz w:val="16"/>
                <w:szCs w:val="16"/>
                <w:lang w:val="en-GB"/>
              </w:rPr>
              <w:t>40,</w:t>
            </w:r>
            <w:r w:rsidR="007E38BD" w:rsidRPr="003A648F">
              <w:rPr>
                <w:rFonts w:ascii="Calibri" w:eastAsia="Times New Roman" w:hAnsi="Calibri" w:cs="Times New Roman"/>
                <w:color w:val="000000"/>
                <w:sz w:val="16"/>
                <w:szCs w:val="16"/>
                <w:lang w:val="en-GB"/>
              </w:rPr>
              <w:t xml:space="preserve"> </w:t>
            </w:r>
            <w:r w:rsidR="00B25C3D" w:rsidRPr="003A648F">
              <w:rPr>
                <w:rFonts w:ascii="Calibri" w:eastAsia="Times New Roman" w:hAnsi="Calibri" w:cs="Times New Roman"/>
                <w:color w:val="000000"/>
                <w:sz w:val="16"/>
                <w:szCs w:val="16"/>
                <w:lang w:val="en-GB"/>
              </w:rPr>
              <w:t>42, 43, 46, 48, 58, 59, 66</w:t>
            </w:r>
          </w:p>
        </w:tc>
        <w:tc>
          <w:tcPr>
            <w:tcW w:w="816" w:type="dxa"/>
          </w:tcPr>
          <w:p w14:paraId="4E99390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4</w:t>
            </w:r>
          </w:p>
        </w:tc>
      </w:tr>
      <w:tr w:rsidR="00172F61" w:rsidRPr="003A648F" w14:paraId="718E1401" w14:textId="77777777" w:rsidTr="005A4534">
        <w:trPr>
          <w:trHeight w:val="300"/>
        </w:trPr>
        <w:tc>
          <w:tcPr>
            <w:tcW w:w="1146" w:type="dxa"/>
            <w:shd w:val="clear" w:color="auto" w:fill="auto"/>
            <w:noWrap/>
            <w:vAlign w:val="bottom"/>
            <w:hideMark/>
          </w:tcPr>
          <w:p w14:paraId="7AFFC795" w14:textId="1B7C8A79"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Hill, J.</w:t>
            </w:r>
            <w:r w:rsidR="00205812">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MuFJK5sT","properties":{"formattedCitation":"(18)","plainCitation":"(18)","noteIndex":0},"citationItems":[{"id":155,"uris":["http://zotero.org/users/3447303/items/I7ZCKG9T"],"uri":["http://zotero.org/users/3447303/items/I7ZCKG9T"],"itemData":{"id":155,"type":"article-journal","title":"How to Review a Manuscript.","container-title":"Journal of Electrocardiology","page":"109-111","volume":"49","issue":"2","source":"EBSCOhost","archive":"rzh","abstract":"Manuscript peer review is fundamental to the evaluation and dissemination of modern science; it is the process whereby good science is enhanced and bad science is dismissed. Very little objective evidence, however, has been amassed to guide the manuscript peer review process. Rather, it is learned by experience and mentoring: by doing reviews, receiving reviews of one's own work, and by obtaining feedback from seasoned reviewers. Here, I lay out my perspective on this cornerstone of the scientific endeavor.","DOI":"10.1016/j.jelectrocard.2016.01.001","ISSN":"0022-0736","journalAbbreviation":"Journal of Electrocardiology","author":[{"family":"Hill","given":"Joseph A."}],"issued":{"date-parts":[["2016",4,3]]}}}],"schema":"https://github.com/citation-style-language/schema/raw/master/csl-citation.json"} </w:instrText>
            </w:r>
            <w:r w:rsidR="00205812">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8)</w:t>
            </w:r>
            <w:r w:rsidR="00205812">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19887E1"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13A19A2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9A4AF94"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Electrocardiology</w:t>
            </w:r>
          </w:p>
        </w:tc>
        <w:tc>
          <w:tcPr>
            <w:tcW w:w="674" w:type="dxa"/>
            <w:shd w:val="clear" w:color="auto" w:fill="auto"/>
            <w:noWrap/>
            <w:vAlign w:val="bottom"/>
            <w:hideMark/>
          </w:tcPr>
          <w:p w14:paraId="7DF0849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0F1AE401" w14:textId="29232B73"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1557F79D" w14:textId="16A61199" w:rsidR="00633DCC"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5866EE42" w14:textId="7BFDCD88" w:rsidR="00633DCC" w:rsidRPr="003A648F" w:rsidRDefault="00633DC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3FD055C9" w14:textId="52C2C807" w:rsidR="00353FA8" w:rsidRPr="003A648F" w:rsidRDefault="00353FA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8E0CF7C" w14:textId="77777777"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r w:rsidR="008640A3" w:rsidRPr="003A648F">
              <w:rPr>
                <w:rFonts w:ascii="Calibri" w:eastAsia="Times New Roman" w:hAnsi="Calibri" w:cs="Times New Roman"/>
                <w:color w:val="000000"/>
                <w:sz w:val="16"/>
                <w:szCs w:val="16"/>
                <w:lang w:val="en-GB"/>
              </w:rPr>
              <w:t>,</w:t>
            </w:r>
          </w:p>
          <w:p w14:paraId="5462D2B0" w14:textId="77777777" w:rsidR="008640A3" w:rsidRPr="003A648F" w:rsidRDefault="008640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048E24F3" w14:textId="77777777" w:rsidR="008640A3" w:rsidRPr="003A648F" w:rsidRDefault="008640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 Gatekeepers,</w:t>
            </w:r>
          </w:p>
          <w:p w14:paraId="50F710A9" w14:textId="77777777" w:rsidR="008640A3" w:rsidRPr="003A648F" w:rsidRDefault="008640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ocates,</w:t>
            </w:r>
          </w:p>
          <w:p w14:paraId="3C5D8CAD" w14:textId="77777777" w:rsidR="008640A3" w:rsidRPr="003A648F" w:rsidRDefault="008640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p w14:paraId="15A9C3B9" w14:textId="04F68910" w:rsidR="008640A3" w:rsidRPr="003A648F" w:rsidRDefault="008640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2CC63D04" w14:textId="65D36F79"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7C024D" w:rsidRPr="003A648F">
              <w:rPr>
                <w:rFonts w:ascii="Calibri" w:eastAsia="Times New Roman" w:hAnsi="Calibri" w:cs="Times New Roman"/>
                <w:color w:val="000000"/>
                <w:sz w:val="16"/>
                <w:szCs w:val="16"/>
                <w:lang w:val="en-GB"/>
              </w:rPr>
              <w:t xml:space="preserve">2, </w:t>
            </w:r>
            <w:r w:rsidR="00633DCC" w:rsidRPr="003A648F">
              <w:rPr>
                <w:rFonts w:ascii="Calibri" w:eastAsia="Times New Roman" w:hAnsi="Calibri" w:cs="Times New Roman"/>
                <w:color w:val="000000"/>
                <w:sz w:val="16"/>
                <w:szCs w:val="16"/>
                <w:lang w:val="en-GB"/>
              </w:rPr>
              <w:t xml:space="preserve">4, </w:t>
            </w:r>
            <w:r w:rsidR="00353FA8" w:rsidRPr="003A648F">
              <w:rPr>
                <w:rFonts w:ascii="Calibri" w:eastAsia="Times New Roman" w:hAnsi="Calibri" w:cs="Times New Roman"/>
                <w:color w:val="000000"/>
                <w:sz w:val="16"/>
                <w:szCs w:val="16"/>
                <w:lang w:val="en-GB"/>
              </w:rPr>
              <w:t xml:space="preserve">14, </w:t>
            </w:r>
            <w:r w:rsidR="00F31090" w:rsidRPr="003A648F">
              <w:rPr>
                <w:rFonts w:ascii="Calibri" w:eastAsia="Times New Roman" w:hAnsi="Calibri" w:cs="Times New Roman"/>
                <w:color w:val="000000"/>
                <w:sz w:val="16"/>
                <w:szCs w:val="16"/>
                <w:lang w:val="en-GB"/>
              </w:rPr>
              <w:t xml:space="preserve">15, </w:t>
            </w:r>
            <w:r w:rsidR="008118DC" w:rsidRPr="003A648F">
              <w:rPr>
                <w:rFonts w:ascii="Calibri" w:eastAsia="Times New Roman" w:hAnsi="Calibri" w:cs="Times New Roman"/>
                <w:color w:val="000000"/>
                <w:sz w:val="16"/>
                <w:szCs w:val="16"/>
                <w:lang w:val="en-GB"/>
              </w:rPr>
              <w:t xml:space="preserve">35, </w:t>
            </w:r>
            <w:r w:rsidR="008640A3" w:rsidRPr="003A648F">
              <w:rPr>
                <w:rFonts w:ascii="Calibri" w:eastAsia="Times New Roman" w:hAnsi="Calibri" w:cs="Times New Roman"/>
                <w:color w:val="000000"/>
                <w:sz w:val="16"/>
                <w:szCs w:val="16"/>
                <w:lang w:val="en-GB"/>
              </w:rPr>
              <w:t>42, 45, 50, 51, 58, 63, 67, 68, 71, 72, 73</w:t>
            </w:r>
          </w:p>
        </w:tc>
        <w:tc>
          <w:tcPr>
            <w:tcW w:w="816" w:type="dxa"/>
          </w:tcPr>
          <w:p w14:paraId="4C1F8DC1"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7</w:t>
            </w:r>
          </w:p>
        </w:tc>
      </w:tr>
      <w:tr w:rsidR="00172F61" w:rsidRPr="003A648F" w14:paraId="708BBE5C" w14:textId="77777777" w:rsidTr="005A4534">
        <w:trPr>
          <w:trHeight w:val="300"/>
        </w:trPr>
        <w:tc>
          <w:tcPr>
            <w:tcW w:w="1146" w:type="dxa"/>
            <w:shd w:val="clear" w:color="auto" w:fill="auto"/>
            <w:noWrap/>
            <w:vAlign w:val="bottom"/>
            <w:hideMark/>
          </w:tcPr>
          <w:p w14:paraId="72A263F8" w14:textId="467578B5"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Hojat, M.</w:t>
            </w:r>
            <w:r w:rsidR="00B23F4C">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FzNSyn9e","properties":{"formattedCitation":"(19)","plainCitation":"(19)","noteIndex":0},"citationItems":[{"id":5102,"uris":["http://zotero.org/users/3447303/items/87RGITW3"],"uri":["http://zotero.org/users/3447303/items/87RGITW3"],"itemData":{"id":5102,"type":"webpage","title":"Impartial Judgment by the \"Gatekeepers\" of Science: Fallibility and Accountability in the Peer Review Process","genre":"Mass Media Communications 2750","abstract":"High publication demands and the low acceptance rate of peer review journals place the journal editors and their reviewers in a powerful position. Journal reviewers have a vital role not only in influencing the journal editor's publication decisions, but also in the very nature and direction of scientific research. Because of their influence in peer review outcomes, journal reviewers are aptly described as the gatekeepers of science In this article we describe several pitfalls that can impede reviewers' impartial judgement. These include such issues as confirmatory bias, the negative results bias, the Matthew effect, the Doctor Fox effect, and gender, race, theoretical orientation, and political correctness. Instead, we suggest that increasing reviewers' awareness of the pitfalls, accountability, and vigilance can improve fairness in the peer review process. The ultimate responsibilities belong to the journal editors who are confronted with the difficult task of satisfying journal readers, contributors, reviewers, and owners. We recommend that the journal editors conduct periodic internal and external evaluations of their journals' peer review process and outcomes, with participation of reviewers, contributors, readers and owners. (PsycINFO Database Record (c) 2016 APA, all rights reserved)","URL":"http://ovidsp.ovid.com/ovidweb.cgi?T=JS&amp;PAGE=reference&amp;D=psyc4&amp;NEWS=N&amp;AN=2003-02402-002","author":[{"family":"Hojat","given":"Mohammadreza"},{"family":"Gonnella","given":"Joseph S."},{"family":"Caelleigh","given":"Addeane S."}],"issued":{"date-parts":[["2003"]]}}}],"schema":"https://github.com/citation-style-language/schema/raw/master/csl-citation.json"} </w:instrText>
            </w:r>
            <w:r w:rsidR="00B23F4C">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9)</w:t>
            </w:r>
            <w:r w:rsidR="00B23F4C">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AE219CD"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F04BF4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642B5059"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ances in Health Sciences Education</w:t>
            </w:r>
          </w:p>
        </w:tc>
        <w:tc>
          <w:tcPr>
            <w:tcW w:w="674" w:type="dxa"/>
            <w:shd w:val="clear" w:color="auto" w:fill="auto"/>
            <w:noWrap/>
            <w:vAlign w:val="bottom"/>
            <w:hideMark/>
          </w:tcPr>
          <w:p w14:paraId="6CB657B2"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2A4F410D"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3C583B1" w14:textId="1580847F" w:rsidR="001E230E"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0092C7F4" w14:textId="7E67A857" w:rsidR="002D1A1C"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4F6C9EDE" w14:textId="69B21840"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0C518FB0" w14:textId="77777777"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77E3DC31" w14:textId="65BC8A2F"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25B18F5C" w14:textId="77777777" w:rsidR="007E38BD" w:rsidRPr="003A648F" w:rsidRDefault="007E38B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ducators</w:t>
            </w:r>
            <w:r w:rsidR="007A1C74" w:rsidRPr="003A648F">
              <w:rPr>
                <w:rFonts w:ascii="Calibri" w:eastAsia="Times New Roman" w:hAnsi="Calibri" w:cs="Times New Roman"/>
                <w:color w:val="000000"/>
                <w:sz w:val="16"/>
                <w:szCs w:val="16"/>
                <w:lang w:val="en-GB"/>
              </w:rPr>
              <w:t>,</w:t>
            </w:r>
          </w:p>
          <w:p w14:paraId="3D7F4D17" w14:textId="268F4621"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ocates</w:t>
            </w:r>
          </w:p>
        </w:tc>
        <w:tc>
          <w:tcPr>
            <w:tcW w:w="851" w:type="dxa"/>
            <w:shd w:val="clear" w:color="auto" w:fill="auto"/>
            <w:noWrap/>
            <w:vAlign w:val="bottom"/>
          </w:tcPr>
          <w:p w14:paraId="201A8E0F" w14:textId="43141ABD" w:rsidR="007A1C74" w:rsidRPr="003A648F" w:rsidRDefault="001E230E"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3, </w:t>
            </w:r>
            <w:r w:rsidR="002D1A1C" w:rsidRPr="003A648F">
              <w:rPr>
                <w:rFonts w:ascii="Calibri" w:eastAsia="Times New Roman" w:hAnsi="Calibri" w:cs="Times New Roman"/>
                <w:color w:val="000000"/>
                <w:sz w:val="16"/>
                <w:szCs w:val="16"/>
                <w:lang w:val="en-GB"/>
              </w:rPr>
              <w:t xml:space="preserve">32, </w:t>
            </w:r>
            <w:r w:rsidR="008118DC" w:rsidRPr="003A648F">
              <w:rPr>
                <w:rFonts w:ascii="Calibri" w:eastAsia="Times New Roman" w:hAnsi="Calibri" w:cs="Times New Roman"/>
                <w:color w:val="000000"/>
                <w:sz w:val="16"/>
                <w:szCs w:val="16"/>
                <w:lang w:val="en-GB"/>
              </w:rPr>
              <w:t>36,</w:t>
            </w:r>
          </w:p>
          <w:p w14:paraId="57BD3C21" w14:textId="56FE4EAA" w:rsidR="00172F61"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42, 43, 47, 57, 59, </w:t>
            </w:r>
            <w:r w:rsidR="007E38BD" w:rsidRPr="003A648F">
              <w:rPr>
                <w:rFonts w:ascii="Calibri" w:eastAsia="Times New Roman" w:hAnsi="Calibri" w:cs="Times New Roman"/>
                <w:color w:val="000000"/>
                <w:sz w:val="16"/>
                <w:szCs w:val="16"/>
                <w:lang w:val="en-GB"/>
              </w:rPr>
              <w:t xml:space="preserve">65, </w:t>
            </w:r>
            <w:r w:rsidRPr="003A648F">
              <w:rPr>
                <w:rFonts w:ascii="Calibri" w:eastAsia="Times New Roman" w:hAnsi="Calibri" w:cs="Times New Roman"/>
                <w:color w:val="000000"/>
                <w:sz w:val="16"/>
                <w:szCs w:val="16"/>
                <w:lang w:val="en-GB"/>
              </w:rPr>
              <w:t>68</w:t>
            </w:r>
          </w:p>
        </w:tc>
        <w:tc>
          <w:tcPr>
            <w:tcW w:w="816" w:type="dxa"/>
          </w:tcPr>
          <w:p w14:paraId="11B8907D"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0</w:t>
            </w:r>
          </w:p>
        </w:tc>
      </w:tr>
      <w:tr w:rsidR="00172F61" w:rsidRPr="003A648F" w14:paraId="2A70597B" w14:textId="77777777" w:rsidTr="005A4534">
        <w:trPr>
          <w:trHeight w:val="300"/>
        </w:trPr>
        <w:tc>
          <w:tcPr>
            <w:tcW w:w="1146" w:type="dxa"/>
            <w:shd w:val="clear" w:color="auto" w:fill="auto"/>
            <w:noWrap/>
            <w:vAlign w:val="bottom"/>
            <w:hideMark/>
          </w:tcPr>
          <w:p w14:paraId="3C12BD0B" w14:textId="6F8F74E8" w:rsidR="00172F61" w:rsidRPr="00967929" w:rsidRDefault="00172F61"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Ingelfinger, F. J.</w:t>
            </w:r>
            <w:r w:rsidR="00967929" w:rsidRP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G3kS8Cz2","properties":{"formattedCitation":"(20)","plainCitation":"(20)","noteIndex":0},"citationItems":[{"id":6650,"uris":["http://zotero.org/users/3447303/items/IGSFYL6J"],"uri":["http://zotero.org/users/3447303/items/IGSFYL6J"],"itemData":{"id":6650,"type":"article-journal","title":"Peer review in biomedical publication","container-title":"The American journal of medicine","page":"686-692","volume":"56","issue":"5","ISSN":"0002-9343","journalAbbreviation":"The American journal of medicine","author":[{"family":"Ingelfinger","given":"Franz J"}],"issued":{"date-parts":[["1974"]]}}}],"schema":"https://github.com/citation-style-language/schema/raw/master/csl-citation.json"} </w:instrText>
            </w:r>
            <w:r w:rsidR="00967929" w:rsidRP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0)</w:t>
            </w:r>
            <w:r w:rsidR="00967929" w:rsidRP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5EB1EF2" w14:textId="77777777" w:rsidR="00172F61" w:rsidRPr="00967929" w:rsidRDefault="00172F61" w:rsidP="00551BD8">
            <w:pPr>
              <w:spacing w:after="0" w:line="240" w:lineRule="auto"/>
              <w:ind w:right="-376"/>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180EFC7D" w14:textId="77777777" w:rsidR="00172F61" w:rsidRPr="00967929" w:rsidRDefault="00172F61"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1F90155" w14:textId="77777777" w:rsidR="00172F61" w:rsidRPr="00967929" w:rsidRDefault="00172F61" w:rsidP="00551BD8">
            <w:pPr>
              <w:spacing w:after="0" w:line="240" w:lineRule="auto"/>
              <w:ind w:right="-108"/>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New England Journal of Medicine</w:t>
            </w:r>
          </w:p>
        </w:tc>
        <w:tc>
          <w:tcPr>
            <w:tcW w:w="674" w:type="dxa"/>
            <w:shd w:val="clear" w:color="auto" w:fill="auto"/>
            <w:noWrap/>
            <w:vAlign w:val="bottom"/>
            <w:hideMark/>
          </w:tcPr>
          <w:p w14:paraId="18B4DD04" w14:textId="77777777" w:rsidR="00172F61" w:rsidRPr="00967929" w:rsidRDefault="00172F61"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1974</w:t>
            </w:r>
          </w:p>
        </w:tc>
        <w:tc>
          <w:tcPr>
            <w:tcW w:w="1027" w:type="dxa"/>
            <w:shd w:val="clear" w:color="auto" w:fill="auto"/>
            <w:noWrap/>
            <w:vAlign w:val="bottom"/>
            <w:hideMark/>
          </w:tcPr>
          <w:p w14:paraId="6D8FB2B3" w14:textId="77777777" w:rsidR="00172F61" w:rsidRPr="00967929" w:rsidRDefault="00172F61"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Review article</w:t>
            </w:r>
          </w:p>
        </w:tc>
        <w:tc>
          <w:tcPr>
            <w:tcW w:w="1446" w:type="dxa"/>
          </w:tcPr>
          <w:p w14:paraId="2E177EB3" w14:textId="705938D2" w:rsidR="00172F61" w:rsidRPr="00967929" w:rsidRDefault="00353FA8"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Unbiased and ethical professionals,</w:t>
            </w:r>
          </w:p>
          <w:p w14:paraId="3CC76B79" w14:textId="155F6464" w:rsidR="002A2209" w:rsidRPr="00967929" w:rsidRDefault="002A2209"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Unbiased and ethical professionals</w:t>
            </w:r>
          </w:p>
        </w:tc>
        <w:tc>
          <w:tcPr>
            <w:tcW w:w="851" w:type="dxa"/>
            <w:shd w:val="clear" w:color="auto" w:fill="auto"/>
            <w:noWrap/>
            <w:vAlign w:val="bottom"/>
          </w:tcPr>
          <w:p w14:paraId="4972D0E8" w14:textId="5639C895" w:rsidR="00172F61" w:rsidRPr="00967929" w:rsidRDefault="00353FA8"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 xml:space="preserve">14, </w:t>
            </w:r>
            <w:r w:rsidR="002A2209" w:rsidRPr="00967929">
              <w:rPr>
                <w:rFonts w:ascii="Calibri" w:eastAsia="Times New Roman" w:hAnsi="Calibri" w:cs="Times New Roman"/>
                <w:color w:val="000000"/>
                <w:sz w:val="16"/>
                <w:szCs w:val="16"/>
                <w:lang w:val="en-GB"/>
              </w:rPr>
              <w:t>20</w:t>
            </w:r>
          </w:p>
        </w:tc>
        <w:tc>
          <w:tcPr>
            <w:tcW w:w="816" w:type="dxa"/>
          </w:tcPr>
          <w:p w14:paraId="54C526DA" w14:textId="77777777" w:rsidR="00172F61" w:rsidRPr="00967929" w:rsidRDefault="00172F61" w:rsidP="00551BD8">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2</w:t>
            </w:r>
          </w:p>
        </w:tc>
      </w:tr>
      <w:tr w:rsidR="00172F61" w:rsidRPr="003A648F" w14:paraId="7760C002" w14:textId="77777777" w:rsidTr="005A4534">
        <w:trPr>
          <w:trHeight w:val="300"/>
        </w:trPr>
        <w:tc>
          <w:tcPr>
            <w:tcW w:w="1146" w:type="dxa"/>
            <w:shd w:val="clear" w:color="auto" w:fill="auto"/>
            <w:noWrap/>
            <w:vAlign w:val="bottom"/>
            <w:hideMark/>
          </w:tcPr>
          <w:p w14:paraId="332586D2" w14:textId="678F84C9"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asper, M.</w:t>
            </w:r>
            <w:r w:rsidR="00B23F4C">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zF61Uppk","properties":{"formattedCitation":"(21)","plainCitation":"(21)","noteIndex":0},"citationItems":[{"id":362,"uris":["http://zotero.org/users/3447303/items/3CCG345E"],"uri":["http://zotero.org/users/3447303/items/3CCG345E"],"itemData":{"id":362,"type":"article-journal","title":"Validity and reliability of the scientific review process in nursing journals - time for a rethink?","container-title":"Nursing Inquiry","page":"92-100","volume":"21","issue":"2","source":"EBSCOhost","archive":"rzh","abstract":"As pressure to publish increases in the academic nursing world, journal submission numbers and rejection rates are soaring. The review process is crucial to journals in publishing high quality, cutting-edge knowledge development, and to authors in preparing their papers to a high quality to enable the nursing world to benefit from developments in knowledge that affect nursing practice and patient outcomes and the development of the discipline. This paper does not intend to contribute to the debate regarding the ethics of reviewing, but rather seeks to explore notions of how the quality of the reviewing process can be enhanced to benefit authors, the reviewers, and the state of nursing knowledge. Furthermore, a call is made to editors to devise strategies for aiding reviewers to attain higher validity and reliability within the reviewing process by establishing clear standards and expectations and to ensure published work is judged against industry norms for quality.","DOI":"10.1111/nin.12030","ISSN":"1320-7881","journalAbbreviation":"Nursing Inquiry","author":[{"family":"Jasper","given":"Melanie"},{"family":"Vaismoradi","given":"Mojtaba"},{"family":"Bondas","given":"Terese"},{"family":"Turunen","given":"Hannele"}],"issued":{"date-parts":[["2014",6]]}}}],"schema":"https://github.com/citation-style-language/schema/raw/master/csl-citation.json"} </w:instrText>
            </w:r>
            <w:r w:rsidR="00B23F4C">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1)</w:t>
            </w:r>
            <w:r w:rsidR="00B23F4C">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1B1F68A"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634BD43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6F1911C7"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ursing Inquiry</w:t>
            </w:r>
          </w:p>
        </w:tc>
        <w:tc>
          <w:tcPr>
            <w:tcW w:w="674" w:type="dxa"/>
            <w:shd w:val="clear" w:color="auto" w:fill="auto"/>
            <w:noWrap/>
            <w:vAlign w:val="bottom"/>
            <w:hideMark/>
          </w:tcPr>
          <w:p w14:paraId="2FCBEA4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3CE8016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057817B" w14:textId="29E5CDDF"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270D13DD" w14:textId="7017A7F8"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6A8C03EB" w14:textId="5693CBA1" w:rsidR="002E7D19" w:rsidRPr="003A648F" w:rsidRDefault="002E7D1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1C6907F1" w14:textId="7EF7C71C"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7340CC64" w14:textId="77777777"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3A0CAD4F" w14:textId="77777777"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atekeepers,</w:t>
            </w:r>
          </w:p>
          <w:p w14:paraId="0914C7B4" w14:textId="5F3F7C86"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7D3DE8F4" w14:textId="7552ABD5"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7C024D" w:rsidRPr="003A648F">
              <w:rPr>
                <w:rFonts w:ascii="Calibri" w:eastAsia="Times New Roman" w:hAnsi="Calibri" w:cs="Times New Roman"/>
                <w:color w:val="000000"/>
                <w:sz w:val="16"/>
                <w:szCs w:val="16"/>
                <w:lang w:val="en-GB"/>
              </w:rPr>
              <w:t xml:space="preserve">2, </w:t>
            </w:r>
            <w:r w:rsidR="00A90D26" w:rsidRPr="003A648F">
              <w:rPr>
                <w:rFonts w:ascii="Calibri" w:eastAsia="Times New Roman" w:hAnsi="Calibri" w:cs="Times New Roman"/>
                <w:color w:val="000000"/>
                <w:sz w:val="16"/>
                <w:szCs w:val="16"/>
                <w:lang w:val="en-GB"/>
              </w:rPr>
              <w:t xml:space="preserve">11, </w:t>
            </w:r>
            <w:r w:rsidR="002E7D19" w:rsidRPr="003A648F">
              <w:rPr>
                <w:rFonts w:ascii="Calibri" w:eastAsia="Times New Roman" w:hAnsi="Calibri" w:cs="Times New Roman"/>
                <w:color w:val="000000"/>
                <w:sz w:val="16"/>
                <w:szCs w:val="16"/>
                <w:lang w:val="en-GB"/>
              </w:rPr>
              <w:t>16,</w:t>
            </w:r>
            <w:r w:rsidR="007A1C74" w:rsidRPr="003A648F">
              <w:rPr>
                <w:rFonts w:ascii="Calibri" w:eastAsia="Times New Roman" w:hAnsi="Calibri" w:cs="Times New Roman"/>
                <w:color w:val="000000"/>
                <w:sz w:val="16"/>
                <w:szCs w:val="16"/>
                <w:lang w:val="en-GB"/>
              </w:rPr>
              <w:t xml:space="preserve"> 42, 43, 60, 61, 64, 70</w:t>
            </w:r>
          </w:p>
        </w:tc>
        <w:tc>
          <w:tcPr>
            <w:tcW w:w="816" w:type="dxa"/>
          </w:tcPr>
          <w:p w14:paraId="4B1ECB0E" w14:textId="6195DB94"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0</w:t>
            </w:r>
          </w:p>
        </w:tc>
      </w:tr>
      <w:tr w:rsidR="00172F61" w:rsidRPr="003A648F" w14:paraId="265764CC" w14:textId="77777777" w:rsidTr="005A4534">
        <w:trPr>
          <w:trHeight w:val="300"/>
        </w:trPr>
        <w:tc>
          <w:tcPr>
            <w:tcW w:w="1146" w:type="dxa"/>
            <w:shd w:val="clear" w:color="auto" w:fill="auto"/>
            <w:noWrap/>
            <w:vAlign w:val="bottom"/>
            <w:hideMark/>
          </w:tcPr>
          <w:p w14:paraId="55B30A75" w14:textId="706589EA"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Knudson, D. V.</w:t>
            </w:r>
            <w:r w:rsidR="00B23F4C">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JwqFU9O3","properties":{"formattedCitation":"(22)","plainCitation":"(22)","noteIndex":0},"citationItems":[{"id":3461,"uris":["http://zotero.org/users/3447303/items/FX9EZIK7"],"uri":["http://zotero.org/users/3447303/items/FX9EZIK7"],"itemData":{"id":3461,"type":"article-journal","title":"Advancing Kinesiology Through Improved Peer Review","container-title":"Research Quarterly for Exercise and Sport","page":"127-135","volume":"85","issue":"2","archive_location":"WOS:000337244700002","abstract":"Peer review of scholarship is essential to journal quality, evidence, knowledge advancement, and application of that knowledge in any field. This commentary summarizes recent literature on issues related to peer-review quality and current review practice in kinesiology and provides recommendations to improve peer review in kinesiology journals. We reviewed the literature on the characteristics of peer review in scientific journals and describe the status of peer review in kinesiology journals. Although the majority of scholars and editors strongly support the peer-review process, systematic research in several disciplines has shown somewhat positive but mixed results for the efficacy of peer review in evaluating the quality of and improving research reports. Past recommendations for improvement have focused on agreement between reviewers, standards for evaluating quality, and clarification of the editorial team roles. Research on interventions, however, indicates that improving reviewer performance is difficult. The specific research on peer review in kinesiology is limited. Six recommendations to improve peer review are proposed: publishing clear evaluation standards, establishing collaborative evaluation procedures and editorial team roles, utilizing online submission data to help improve reviewer comments, creating author appeals procedures, protecting reviewer time commitments, and improving reviewer recognition. There is considerable variation in peer-review criteria and procedures in kinesiology, and implementing several reasonable improvements may advance knowledge development and the field of kinesiology.","ISSN":"0270-1367","journalAbbreviation":"Res. Q. Exerc. Sport","language":"English","author":[{"family":"Knudson","given":"D. V."},{"family":"Morrow","given":"J. R."},{"family":"Thomas","given":"J. R."}],"issued":{"date-parts":[["2014",6]]}}}],"schema":"https://github.com/citation-style-language/schema/raw/master/csl-citation.json"} </w:instrText>
            </w:r>
            <w:r w:rsidR="00B23F4C">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2)</w:t>
            </w:r>
            <w:r w:rsidR="00B23F4C">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0A4FC8D"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6479831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4A6E957"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earch Quarterly for Exercise and Sport</w:t>
            </w:r>
          </w:p>
        </w:tc>
        <w:tc>
          <w:tcPr>
            <w:tcW w:w="674" w:type="dxa"/>
            <w:shd w:val="clear" w:color="auto" w:fill="auto"/>
            <w:noWrap/>
            <w:vAlign w:val="bottom"/>
            <w:hideMark/>
          </w:tcPr>
          <w:p w14:paraId="32527C3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2174C42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5F7018D" w14:textId="029E8565" w:rsidR="00F31090"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09F043EE" w14:textId="77777777" w:rsidR="007A1C74" w:rsidRPr="003A648F" w:rsidRDefault="00F24E0A"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17966C35" w14:textId="16702FDD" w:rsidR="00172F61"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tc>
        <w:tc>
          <w:tcPr>
            <w:tcW w:w="851" w:type="dxa"/>
            <w:shd w:val="clear" w:color="auto" w:fill="auto"/>
            <w:noWrap/>
            <w:vAlign w:val="bottom"/>
          </w:tcPr>
          <w:p w14:paraId="00C1E4C8" w14:textId="4BF2B3AB" w:rsidR="00172F61"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5, </w:t>
            </w:r>
            <w:r w:rsidR="00F24E0A" w:rsidRPr="003A648F">
              <w:rPr>
                <w:rFonts w:ascii="Calibri" w:eastAsia="Times New Roman" w:hAnsi="Calibri" w:cs="Times New Roman"/>
                <w:color w:val="000000"/>
                <w:sz w:val="16"/>
                <w:szCs w:val="16"/>
                <w:lang w:val="en-GB"/>
              </w:rPr>
              <w:t xml:space="preserve">33, </w:t>
            </w:r>
            <w:r w:rsidR="007A1C74" w:rsidRPr="003A648F">
              <w:rPr>
                <w:rFonts w:ascii="Calibri" w:eastAsia="Times New Roman" w:hAnsi="Calibri" w:cs="Times New Roman"/>
                <w:color w:val="000000"/>
                <w:sz w:val="16"/>
                <w:szCs w:val="16"/>
                <w:lang w:val="en-GB"/>
              </w:rPr>
              <w:t>42, 43</w:t>
            </w:r>
          </w:p>
        </w:tc>
        <w:tc>
          <w:tcPr>
            <w:tcW w:w="816" w:type="dxa"/>
          </w:tcPr>
          <w:p w14:paraId="297270A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w:t>
            </w:r>
          </w:p>
        </w:tc>
      </w:tr>
      <w:tr w:rsidR="00172F61" w:rsidRPr="003A648F" w14:paraId="3E8133AC" w14:textId="77777777" w:rsidTr="005A4534">
        <w:trPr>
          <w:trHeight w:val="300"/>
        </w:trPr>
        <w:tc>
          <w:tcPr>
            <w:tcW w:w="1146" w:type="dxa"/>
            <w:shd w:val="clear" w:color="auto" w:fill="auto"/>
            <w:noWrap/>
            <w:vAlign w:val="bottom"/>
            <w:hideMark/>
          </w:tcPr>
          <w:p w14:paraId="01C2ADB5" w14:textId="1D41627A"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Lawrence, D.</w:t>
            </w:r>
            <w:r w:rsidR="00B23F4C">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5CVjxD4X","properties":{"formattedCitation":"(23)","plainCitation":"(23)","noteIndex":0},"citationItems":[{"id":4573,"uris":["http://zotero.org/users/3447303/items/Y89HNRCF"],"uri":["http://zotero.org/users/3447303/items/Y89HNRCF"],"itemData":{"id":4573,"type":"article-journal","title":"The scholarship of critical review: improving quality and relevance","container-title":"Journal of the Canadian Chiropractic Association","page":"211-23","volume":"52","issue":"4","source":"Ovid Technologies","archive":"MEDLINE","archive_location":"19066695","abstract":"OBJECTIVE: To describe the process of scientific peer review as it is used in the manuscript submission process, assess threats and challenges to the peer review process, and to offer suggestions for enhancing its effectiveness.\nDISCUSSION: Peer review is often seen as one of the hallmarks of scientific publication. The primary goal of peer review is to improve the science within papers that are ultimately published, by helping an editor better understand the strengths and weaknesses of a given paper. This process, while fairly well studied within the medical field, has received almost no attention at all within chiropractic. This paper provides guidance to reviewers and potential reviewers which can help them to understand both the scientific and the human aspects of peer review. This is designed to elevate this function to one trusted by the profession rather than seen as simply another hurdle to overcome. Several future directions are offered, including unblinding the review process for transparency, conducting rigorous studies looking at peer review, and developing formal training programs for potential reviewers.\nCONCLUSION: Peer review is likely to remain in force as a means to provide guidance to authors and editors about the rigor of submitted papers. However, the nature of peer review may be changing and editors and authors need to stay aware of the implications of these changes. Recommendations to open the process, study it and develop training programs are designed to ensure that the process remains as impartial as possible.","ISSN":"0008-3194","journalAbbreviation":"J Can Chiropractic Assoc","language":"English","author":[{"family":"Lawrence","given":"Dana"},{"family":"Ebrall","given":"Phillip"}],"issued":{"date-parts":[["2008",12]]}}}],"schema":"https://github.com/citation-style-language/schema/raw/master/csl-citation.json"} </w:instrText>
            </w:r>
            <w:r w:rsidR="00B23F4C">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3)</w:t>
            </w:r>
            <w:r w:rsidR="00B23F4C">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48EAE71"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10C6F14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B23A0FA"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the Canandian Chiropractice Association</w:t>
            </w:r>
          </w:p>
        </w:tc>
        <w:tc>
          <w:tcPr>
            <w:tcW w:w="674" w:type="dxa"/>
            <w:shd w:val="clear" w:color="auto" w:fill="auto"/>
            <w:noWrap/>
            <w:vAlign w:val="bottom"/>
            <w:hideMark/>
          </w:tcPr>
          <w:p w14:paraId="60E36708"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0EF475B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363C1242" w14:textId="68E8DF4B" w:rsidR="00172F61"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1515148A" w14:textId="77777777"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p w14:paraId="53550F8D" w14:textId="147BB6B5" w:rsidR="007A1C74" w:rsidRPr="003A648F" w:rsidRDefault="007A1C7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014269CB" w14:textId="35E482CC" w:rsidR="00172F61"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3, </w:t>
            </w:r>
            <w:r w:rsidR="007A1C74" w:rsidRPr="003A648F">
              <w:rPr>
                <w:rFonts w:ascii="Calibri" w:eastAsia="Times New Roman" w:hAnsi="Calibri" w:cs="Times New Roman"/>
                <w:color w:val="000000"/>
                <w:sz w:val="16"/>
                <w:szCs w:val="16"/>
                <w:lang w:val="en-GB"/>
              </w:rPr>
              <w:t>18, 70, 73</w:t>
            </w:r>
          </w:p>
        </w:tc>
        <w:tc>
          <w:tcPr>
            <w:tcW w:w="816" w:type="dxa"/>
          </w:tcPr>
          <w:p w14:paraId="6BE154D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w:t>
            </w:r>
          </w:p>
        </w:tc>
      </w:tr>
      <w:tr w:rsidR="00172F61" w:rsidRPr="003A648F" w14:paraId="7AD5603C" w14:textId="77777777" w:rsidTr="005A4534">
        <w:trPr>
          <w:trHeight w:val="300"/>
        </w:trPr>
        <w:tc>
          <w:tcPr>
            <w:tcW w:w="1146" w:type="dxa"/>
            <w:shd w:val="clear" w:color="auto" w:fill="auto"/>
            <w:noWrap/>
            <w:vAlign w:val="bottom"/>
            <w:hideMark/>
          </w:tcPr>
          <w:p w14:paraId="7DA811E4" w14:textId="1F22E2DF"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Lovejoy, T. I.</w:t>
            </w:r>
            <w:r w:rsidR="00B23F4C">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16UApmRK","properties":{"formattedCitation":"(24)","plainCitation":"(24)","noteIndex":0},"citationItems":[{"id":4145,"uris":["http://zotero.org/users/3447303/items/FGJRX6T2"],"uri":["http://zotero.org/users/3447303/items/FGJRX6T2"],"itemData":{"id":4145,"type":"article-journal","title":"Reviewing Manuscripts for Peer-Review Journals: A Primer for Novice and Seasoned Reviewers","container-title":"Annals of Behavioral Medicine","page":"1-13","volume":"42","issue":"1","archive_location":"WOS:000292926600001","abstract":"Background The importance of peer review in the furthering of science cannot be overstated. However, most doctoral students and early career professionals receive little formal or informal training in conducting peer reviews. Purpose In recognition of this deficit in peer reviewer training, the present article was developed to provide an overview of the peer-review process at Annals of Behavioral Medicine and describe the general and specific elements that should be included in a high-quality review for the journal. Conclusion We conclude by offering exemplar reviews of a manuscript that was ultimately accepted for publication in the journal and provide commentary on specific aspects of these reviews.","ISSN":"0883-6612","journalAbbreviation":"Ann. Behav. Med.","language":"English","author":[{"family":"Lovejoy","given":"T. I."},{"family":"Revenson","given":"T. A."},{"family":"France","given":"C. R."}],"issued":{"date-parts":[["2011",8]]}}}],"schema":"https://github.com/citation-style-language/schema/raw/master/csl-citation.json"} </w:instrText>
            </w:r>
            <w:r w:rsidR="00B23F4C">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4)</w:t>
            </w:r>
            <w:r w:rsidR="00B23F4C">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3C351D0"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6726674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7563E3B"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nnals of Behavioral Medicine</w:t>
            </w:r>
          </w:p>
        </w:tc>
        <w:tc>
          <w:tcPr>
            <w:tcW w:w="674" w:type="dxa"/>
            <w:shd w:val="clear" w:color="auto" w:fill="auto"/>
            <w:noWrap/>
            <w:vAlign w:val="bottom"/>
            <w:hideMark/>
          </w:tcPr>
          <w:p w14:paraId="529E32ED"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1</w:t>
            </w:r>
          </w:p>
        </w:tc>
        <w:tc>
          <w:tcPr>
            <w:tcW w:w="1027" w:type="dxa"/>
            <w:shd w:val="clear" w:color="auto" w:fill="auto"/>
            <w:noWrap/>
            <w:vAlign w:val="bottom"/>
            <w:hideMark/>
          </w:tcPr>
          <w:p w14:paraId="1A14919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68642477" w14:textId="48CB1EF5" w:rsidR="002D566F"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1260D445" w14:textId="336F6742" w:rsidR="004F4921" w:rsidRPr="003A648F" w:rsidRDefault="004F492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14B1C929" w14:textId="53D9290A"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74F7803B" w14:textId="77777777" w:rsidR="00E9702D" w:rsidRPr="003A648F" w:rsidRDefault="00E9702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Skilled critics,</w:t>
            </w:r>
          </w:p>
          <w:p w14:paraId="1FCB0B67" w14:textId="4D084B36" w:rsidR="00E9702D" w:rsidRPr="003A648F" w:rsidRDefault="00E9702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2222A32E" w14:textId="32C73863" w:rsidR="00E9702D" w:rsidRPr="003A648F" w:rsidRDefault="00E9702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25DAD435" w14:textId="1E960196" w:rsidR="00172F61"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 xml:space="preserve">13, </w:t>
            </w:r>
            <w:r w:rsidR="004F4921" w:rsidRPr="003A648F">
              <w:rPr>
                <w:rFonts w:ascii="Calibri" w:eastAsia="Times New Roman" w:hAnsi="Calibri" w:cs="Times New Roman"/>
                <w:color w:val="000000"/>
                <w:sz w:val="16"/>
                <w:szCs w:val="16"/>
                <w:lang w:val="en-GB"/>
              </w:rPr>
              <w:t xml:space="preserve">31, </w:t>
            </w:r>
            <w:r w:rsidR="008118DC" w:rsidRPr="003A648F">
              <w:rPr>
                <w:rFonts w:ascii="Calibri" w:eastAsia="Times New Roman" w:hAnsi="Calibri" w:cs="Times New Roman"/>
                <w:color w:val="000000"/>
                <w:sz w:val="16"/>
                <w:szCs w:val="16"/>
                <w:lang w:val="en-GB"/>
              </w:rPr>
              <w:t xml:space="preserve">36, 38, </w:t>
            </w:r>
            <w:r w:rsidR="00E9702D" w:rsidRPr="003A648F">
              <w:rPr>
                <w:rFonts w:ascii="Calibri" w:eastAsia="Times New Roman" w:hAnsi="Calibri" w:cs="Times New Roman"/>
                <w:color w:val="000000"/>
                <w:sz w:val="16"/>
                <w:szCs w:val="16"/>
                <w:lang w:val="en-GB"/>
              </w:rPr>
              <w:t>43, 57, 70</w:t>
            </w:r>
          </w:p>
        </w:tc>
        <w:tc>
          <w:tcPr>
            <w:tcW w:w="816" w:type="dxa"/>
          </w:tcPr>
          <w:p w14:paraId="570BCD72" w14:textId="77777777" w:rsidR="00172F61" w:rsidRPr="003A648F" w:rsidRDefault="005704C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7</w:t>
            </w:r>
          </w:p>
        </w:tc>
      </w:tr>
      <w:tr w:rsidR="00172F61" w:rsidRPr="003A648F" w14:paraId="66EBC2D7" w14:textId="77777777" w:rsidTr="005A4534">
        <w:trPr>
          <w:trHeight w:val="300"/>
        </w:trPr>
        <w:tc>
          <w:tcPr>
            <w:tcW w:w="1146" w:type="dxa"/>
            <w:shd w:val="clear" w:color="auto" w:fill="auto"/>
            <w:noWrap/>
            <w:vAlign w:val="bottom"/>
            <w:hideMark/>
          </w:tcPr>
          <w:p w14:paraId="66D9C51F" w14:textId="473F6C2D"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Lyne, P.</w:t>
            </w:r>
            <w:r w:rsidR="005F5C6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9VWJBm1o","properties":{"formattedCitation":"(25)","plainCitation":"(25)","noteIndex":0},"citationItems":[{"id":6392,"uris":["http://zotero.org/users/3447303/items/2VB7VFHX"],"uri":["http://zotero.org/users/3447303/items/2VB7VFHX"],"itemData":{"id":6392,"type":"article-journal","title":"Writing for publication. Peer review of papers submitted for publication","container-title":"Physiotherapy Theory &amp; Practice","page":"17-23","volume":"5","issue":"1","source":"EBSCOhost","archive":"rzh","archive_location":"107155957. Language: English. Entry Date: 19990101. Revision Date: 20150711. Publication Type: Journal Article. Journal Subset: Allied Health","abstract":"This paper describes some of the stages in the process of reviewing papers submitted for publication and presents a personal view of the responsibilities of the reviewer. Particular attention is paid to some of the commonly occurring inadequacies in the statistical quality of research reports. The author emphasises the need to make the purposes and nature of any paper submitted explicit and the responsibility of the editor to ensure an appropriate choice of reviewer.","ISSN":"0959-3985","author":[{"family":"Lyne","given":"P."}],"issued":{"date-parts":[["1989"]]}}}],"schema":"https://github.com/citation-style-language/schema/raw/master/csl-citation.json"} </w:instrText>
            </w:r>
            <w:r w:rsidR="005F5C6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5)</w:t>
            </w:r>
            <w:r w:rsidR="005F5C6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B6C22AF"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0E7B670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F2CF82C"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hysiotherapy Practice</w:t>
            </w:r>
          </w:p>
        </w:tc>
        <w:tc>
          <w:tcPr>
            <w:tcW w:w="674" w:type="dxa"/>
            <w:shd w:val="clear" w:color="auto" w:fill="auto"/>
            <w:noWrap/>
            <w:vAlign w:val="bottom"/>
            <w:hideMark/>
          </w:tcPr>
          <w:p w14:paraId="6B398E64" w14:textId="77777777" w:rsidR="00172F61" w:rsidRPr="003A648F" w:rsidRDefault="000432F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989</w:t>
            </w:r>
          </w:p>
        </w:tc>
        <w:tc>
          <w:tcPr>
            <w:tcW w:w="1027" w:type="dxa"/>
            <w:shd w:val="clear" w:color="auto" w:fill="auto"/>
            <w:noWrap/>
            <w:vAlign w:val="bottom"/>
            <w:hideMark/>
          </w:tcPr>
          <w:p w14:paraId="1A188D70" w14:textId="4546AB7A"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62E091B7" w14:textId="523A23A5"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36B75306" w14:textId="1B76404B" w:rsidR="00F31090"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3AF6C5F3" w14:textId="10786BC2" w:rsidR="00E9702D" w:rsidRPr="003A648F" w:rsidRDefault="00E9702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ducators</w:t>
            </w:r>
          </w:p>
        </w:tc>
        <w:tc>
          <w:tcPr>
            <w:tcW w:w="851" w:type="dxa"/>
            <w:shd w:val="clear" w:color="auto" w:fill="auto"/>
            <w:noWrap/>
            <w:vAlign w:val="bottom"/>
          </w:tcPr>
          <w:p w14:paraId="2814C0F6" w14:textId="42CC8AA7"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F31090" w:rsidRPr="003A648F">
              <w:rPr>
                <w:rFonts w:ascii="Calibri" w:eastAsia="Times New Roman" w:hAnsi="Calibri" w:cs="Times New Roman"/>
                <w:color w:val="000000"/>
                <w:sz w:val="16"/>
                <w:szCs w:val="16"/>
                <w:lang w:val="en-GB"/>
              </w:rPr>
              <w:t xml:space="preserve">17, </w:t>
            </w:r>
            <w:r w:rsidR="00E9702D" w:rsidRPr="003A648F">
              <w:rPr>
                <w:rFonts w:ascii="Calibri" w:eastAsia="Times New Roman" w:hAnsi="Calibri" w:cs="Times New Roman"/>
                <w:color w:val="000000"/>
                <w:sz w:val="16"/>
                <w:szCs w:val="16"/>
                <w:lang w:val="en-GB"/>
              </w:rPr>
              <w:t>66</w:t>
            </w:r>
          </w:p>
        </w:tc>
        <w:tc>
          <w:tcPr>
            <w:tcW w:w="816" w:type="dxa"/>
          </w:tcPr>
          <w:p w14:paraId="3F3B745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238E74E1" w14:textId="77777777" w:rsidTr="005A4534">
        <w:trPr>
          <w:trHeight w:val="300"/>
        </w:trPr>
        <w:tc>
          <w:tcPr>
            <w:tcW w:w="1146" w:type="dxa"/>
            <w:shd w:val="clear" w:color="auto" w:fill="auto"/>
            <w:noWrap/>
            <w:vAlign w:val="bottom"/>
            <w:hideMark/>
          </w:tcPr>
          <w:p w14:paraId="7D9E8EA3" w14:textId="7616EACD"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Matthews, J. B.</w:t>
            </w:r>
            <w:r w:rsidR="005F5C6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j0nigTrL","properties":{"formattedCitation":"(26)","plainCitation":"(26)","noteIndex":0},"citationItems":[{"id":3450,"uris":["http://zotero.org/users/3447303/items/2DVYSPDY"],"uri":["http://zotero.org/users/3447303/items/2DVYSPDY"],"itemData":{"id":3450,"type":"article-journal","title":"2013 SSAT Presidential Address: Peer Review","container-title":"Journal of Gastrointestinal Surgery","page":"1-6","volume":"18","issue":"1","archive_location":"WOS:000329405400001","ISSN":"1091-255X","journalAbbreviation":"J. Gastrointest. Surg.","language":"English","author":[{"family":"Matthews","given":"J. B."}],"issued":{"date-parts":[["2014",1]]}}}],"schema":"https://github.com/citation-style-language/schema/raw/master/csl-citation.json"} </w:instrText>
            </w:r>
            <w:r w:rsidR="005F5C6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6)</w:t>
            </w:r>
            <w:r w:rsidR="005F5C6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6D30FEE"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A16FC19" w14:textId="73C6089E"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ED20E5E"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Gastrointestinal Surgery</w:t>
            </w:r>
          </w:p>
        </w:tc>
        <w:tc>
          <w:tcPr>
            <w:tcW w:w="674" w:type="dxa"/>
            <w:shd w:val="clear" w:color="auto" w:fill="auto"/>
            <w:noWrap/>
            <w:vAlign w:val="bottom"/>
            <w:hideMark/>
          </w:tcPr>
          <w:p w14:paraId="6B7E0A5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5D5F4514" w14:textId="432D32D9"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AEA072E" w14:textId="786798DE" w:rsidR="00172F61" w:rsidRPr="003A648F" w:rsidRDefault="00431BE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tc>
        <w:tc>
          <w:tcPr>
            <w:tcW w:w="851" w:type="dxa"/>
            <w:shd w:val="clear" w:color="auto" w:fill="auto"/>
            <w:noWrap/>
            <w:vAlign w:val="bottom"/>
          </w:tcPr>
          <w:p w14:paraId="6F222D4D" w14:textId="7F970F26" w:rsidR="00172F61"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4, </w:t>
            </w:r>
            <w:r w:rsidR="00431BE4" w:rsidRPr="003A648F">
              <w:rPr>
                <w:rFonts w:ascii="Calibri" w:eastAsia="Times New Roman" w:hAnsi="Calibri" w:cs="Times New Roman"/>
                <w:color w:val="000000"/>
                <w:sz w:val="16"/>
                <w:szCs w:val="16"/>
                <w:lang w:val="en-GB"/>
              </w:rPr>
              <w:t>5</w:t>
            </w:r>
          </w:p>
        </w:tc>
        <w:tc>
          <w:tcPr>
            <w:tcW w:w="816" w:type="dxa"/>
          </w:tcPr>
          <w:p w14:paraId="0D30C8A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w:t>
            </w:r>
          </w:p>
        </w:tc>
      </w:tr>
      <w:tr w:rsidR="00172F61" w:rsidRPr="003A648F" w14:paraId="1431CA70" w14:textId="77777777" w:rsidTr="005A4534">
        <w:trPr>
          <w:trHeight w:val="300"/>
        </w:trPr>
        <w:tc>
          <w:tcPr>
            <w:tcW w:w="1146" w:type="dxa"/>
            <w:shd w:val="clear" w:color="auto" w:fill="auto"/>
            <w:noWrap/>
            <w:vAlign w:val="bottom"/>
            <w:hideMark/>
          </w:tcPr>
          <w:p w14:paraId="2B2696C9" w14:textId="4F8A54DD"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Mayden, K.</w:t>
            </w:r>
            <w:r w:rsidR="005F5C6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qCrtHEMl","properties":{"formattedCitation":"(27)","plainCitation":"(27)","noteIndex":0},"citationItems":[{"id":927,"uris":["http://zotero.org/users/3447303/items/U5EKJIAT"],"uri":["http://zotero.org/users/3447303/items/U5EKJIAT"],"itemData":{"id":927,"type":"article-journal","title":"Peer review: publication's gold standard.","container-title":"Journal of the Advanced Practitioner in Oncology","page":"117-122","volume":"3","issue":"2","source":"EBSCOhost","archive":"rzh","ISSN":"2150-0878","journalAbbreviation":"Journal of the Advanced Practitioner in Oncology","author":[{"family":"Mayden","given":"Kelley D"}],"issued":{"date-parts":[["2012",3]]}}}],"schema":"https://github.com/citation-style-language/schema/raw/master/csl-citation.json"} </w:instrText>
            </w:r>
            <w:r w:rsidR="005F5C6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7)</w:t>
            </w:r>
            <w:r w:rsidR="005F5C6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2735598"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1DA76104" w14:textId="0F45948E"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941A428"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the Advanced Practitioner in Oncology</w:t>
            </w:r>
          </w:p>
        </w:tc>
        <w:tc>
          <w:tcPr>
            <w:tcW w:w="674" w:type="dxa"/>
            <w:shd w:val="clear" w:color="auto" w:fill="auto"/>
            <w:noWrap/>
            <w:vAlign w:val="bottom"/>
            <w:hideMark/>
          </w:tcPr>
          <w:p w14:paraId="26436AE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2</w:t>
            </w:r>
          </w:p>
        </w:tc>
        <w:tc>
          <w:tcPr>
            <w:tcW w:w="1027" w:type="dxa"/>
            <w:shd w:val="clear" w:color="auto" w:fill="auto"/>
            <w:noWrap/>
            <w:vAlign w:val="bottom"/>
            <w:hideMark/>
          </w:tcPr>
          <w:p w14:paraId="0367CCC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0009129" w14:textId="228D3E70"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7350A3EE" w14:textId="1FA10337" w:rsidR="008D1E2C"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6A6F8877" w14:textId="7F05151E"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6BDF1386" w14:textId="01080C53" w:rsidR="00353FA8" w:rsidRPr="003A648F" w:rsidRDefault="00353FA8"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10CE8135" w14:textId="77777777" w:rsidR="00694D4F"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6B8049FF" w14:textId="77777777" w:rsidR="00172F61" w:rsidRPr="003A648F" w:rsidRDefault="00694D4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7C65A208" w14:textId="2CCD7956" w:rsidR="001C4309" w:rsidRPr="003A648F" w:rsidRDefault="001C430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30C4C924" w14:textId="77777777" w:rsidR="001C4309" w:rsidRPr="003A648F" w:rsidRDefault="001C430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ocates,</w:t>
            </w:r>
          </w:p>
          <w:p w14:paraId="6F4AE6DF" w14:textId="77777777" w:rsidR="001C4309" w:rsidRPr="003A648F" w:rsidRDefault="001C430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p w14:paraId="467F4D66" w14:textId="6085E1F6" w:rsidR="001C4309" w:rsidRPr="003A648F" w:rsidRDefault="001C430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1CC92DE1" w14:textId="612D1FE9"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w:t>
            </w:r>
            <w:r w:rsidR="007C024D" w:rsidRPr="003A648F">
              <w:rPr>
                <w:rFonts w:ascii="Calibri" w:eastAsia="Times New Roman" w:hAnsi="Calibri" w:cs="Times New Roman"/>
                <w:color w:val="000000"/>
                <w:sz w:val="16"/>
                <w:szCs w:val="16"/>
                <w:lang w:val="en-GB"/>
              </w:rPr>
              <w:t xml:space="preserve"> 2,</w:t>
            </w:r>
            <w:r w:rsidRPr="003A648F">
              <w:rPr>
                <w:rFonts w:ascii="Calibri" w:eastAsia="Times New Roman" w:hAnsi="Calibri" w:cs="Times New Roman"/>
                <w:color w:val="000000"/>
                <w:sz w:val="16"/>
                <w:szCs w:val="16"/>
                <w:lang w:val="en-GB"/>
              </w:rPr>
              <w:t xml:space="preserve"> </w:t>
            </w:r>
            <w:r w:rsidR="008D1E2C" w:rsidRPr="003A648F">
              <w:rPr>
                <w:rFonts w:ascii="Calibri" w:eastAsia="Times New Roman" w:hAnsi="Calibri" w:cs="Times New Roman"/>
                <w:color w:val="000000"/>
                <w:sz w:val="16"/>
                <w:szCs w:val="16"/>
                <w:lang w:val="en-GB"/>
              </w:rPr>
              <w:t xml:space="preserve">4, </w:t>
            </w:r>
            <w:r w:rsidR="00A90D26" w:rsidRPr="003A648F">
              <w:rPr>
                <w:rFonts w:ascii="Calibri" w:eastAsia="Times New Roman" w:hAnsi="Calibri" w:cs="Times New Roman"/>
                <w:color w:val="000000"/>
                <w:sz w:val="16"/>
                <w:szCs w:val="16"/>
                <w:lang w:val="en-GB"/>
              </w:rPr>
              <w:t xml:space="preserve">11, </w:t>
            </w:r>
            <w:r w:rsidR="00353FA8" w:rsidRPr="003A648F">
              <w:rPr>
                <w:rFonts w:ascii="Calibri" w:eastAsia="Times New Roman" w:hAnsi="Calibri" w:cs="Times New Roman"/>
                <w:color w:val="000000"/>
                <w:sz w:val="16"/>
                <w:szCs w:val="16"/>
                <w:lang w:val="en-GB"/>
              </w:rPr>
              <w:t xml:space="preserve">14, </w:t>
            </w:r>
            <w:r w:rsidR="00F31090" w:rsidRPr="003A648F">
              <w:rPr>
                <w:rFonts w:ascii="Calibri" w:eastAsia="Times New Roman" w:hAnsi="Calibri" w:cs="Times New Roman"/>
                <w:color w:val="000000"/>
                <w:sz w:val="16"/>
                <w:szCs w:val="16"/>
                <w:lang w:val="en-GB"/>
              </w:rPr>
              <w:t xml:space="preserve">15, </w:t>
            </w:r>
            <w:r w:rsidR="002E7D19" w:rsidRPr="003A648F">
              <w:rPr>
                <w:rFonts w:ascii="Calibri" w:eastAsia="Times New Roman" w:hAnsi="Calibri" w:cs="Times New Roman"/>
                <w:color w:val="000000"/>
                <w:sz w:val="16"/>
                <w:szCs w:val="16"/>
                <w:lang w:val="en-GB"/>
              </w:rPr>
              <w:t>16,</w:t>
            </w:r>
            <w:r w:rsidR="00694D4F" w:rsidRPr="003A648F">
              <w:rPr>
                <w:rFonts w:ascii="Calibri" w:eastAsia="Times New Roman" w:hAnsi="Calibri" w:cs="Times New Roman"/>
                <w:color w:val="000000"/>
                <w:sz w:val="16"/>
                <w:szCs w:val="16"/>
                <w:lang w:val="en-GB"/>
              </w:rPr>
              <w:t xml:space="preserve"> 18,</w:t>
            </w:r>
            <w:r w:rsidR="002E7D19" w:rsidRPr="003A648F">
              <w:rPr>
                <w:rFonts w:ascii="Calibri" w:eastAsia="Times New Roman" w:hAnsi="Calibri" w:cs="Times New Roman"/>
                <w:color w:val="000000"/>
                <w:sz w:val="16"/>
                <w:szCs w:val="16"/>
                <w:lang w:val="en-GB"/>
              </w:rPr>
              <w:t xml:space="preserve"> </w:t>
            </w:r>
            <w:r w:rsidR="008118DC" w:rsidRPr="003A648F">
              <w:rPr>
                <w:rFonts w:ascii="Calibri" w:eastAsia="Times New Roman" w:hAnsi="Calibri" w:cs="Times New Roman"/>
                <w:color w:val="000000"/>
                <w:sz w:val="16"/>
                <w:szCs w:val="16"/>
                <w:lang w:val="en-GB"/>
              </w:rPr>
              <w:t xml:space="preserve">35, </w:t>
            </w:r>
            <w:r w:rsidR="00866C5F" w:rsidRPr="003A648F">
              <w:rPr>
                <w:rFonts w:ascii="Calibri" w:eastAsia="Times New Roman" w:hAnsi="Calibri" w:cs="Times New Roman"/>
                <w:color w:val="000000"/>
                <w:sz w:val="16"/>
                <w:szCs w:val="16"/>
                <w:lang w:val="en-GB"/>
              </w:rPr>
              <w:t>37,</w:t>
            </w:r>
            <w:r w:rsidR="001C4309" w:rsidRPr="003A648F">
              <w:rPr>
                <w:rFonts w:ascii="Calibri" w:eastAsia="Times New Roman" w:hAnsi="Calibri" w:cs="Times New Roman"/>
                <w:color w:val="000000"/>
                <w:sz w:val="16"/>
                <w:szCs w:val="16"/>
                <w:lang w:val="en-GB"/>
              </w:rPr>
              <w:t xml:space="preserve"> 42, 43, 44, 45, 48, 50, 55, 59, 68, 70, 75</w:t>
            </w:r>
          </w:p>
        </w:tc>
        <w:tc>
          <w:tcPr>
            <w:tcW w:w="816" w:type="dxa"/>
          </w:tcPr>
          <w:p w14:paraId="6CF1D2D3" w14:textId="681B1BD1" w:rsidR="00172F61" w:rsidRPr="003A648F" w:rsidRDefault="001C4309"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1</w:t>
            </w:r>
          </w:p>
        </w:tc>
      </w:tr>
      <w:tr w:rsidR="00172F61" w:rsidRPr="003A648F" w14:paraId="4C9851A4" w14:textId="77777777" w:rsidTr="005A4534">
        <w:trPr>
          <w:trHeight w:val="300"/>
        </w:trPr>
        <w:tc>
          <w:tcPr>
            <w:tcW w:w="1146" w:type="dxa"/>
            <w:shd w:val="clear" w:color="auto" w:fill="auto"/>
            <w:noWrap/>
            <w:vAlign w:val="bottom"/>
            <w:hideMark/>
          </w:tcPr>
          <w:p w14:paraId="552FDFD0" w14:textId="77DC986F"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hAnsi="Calibri" w:cs="Times New Roman"/>
                <w:sz w:val="16"/>
                <w:szCs w:val="16"/>
                <w:lang w:val="en-GB"/>
              </w:rPr>
              <w:t>Manchikanti, L.</w:t>
            </w:r>
            <w:r w:rsidR="005F5C6D">
              <w:rPr>
                <w:rFonts w:ascii="Calibri" w:hAnsi="Calibri" w:cs="Times New Roman"/>
                <w:sz w:val="16"/>
                <w:szCs w:val="16"/>
                <w:lang w:val="en-GB"/>
              </w:rPr>
              <w:fldChar w:fldCharType="begin"/>
            </w:r>
            <w:r w:rsidR="005D77F9">
              <w:rPr>
                <w:rFonts w:ascii="Calibri" w:hAnsi="Calibri" w:cs="Times New Roman"/>
                <w:sz w:val="16"/>
                <w:szCs w:val="16"/>
                <w:lang w:val="en-GB"/>
              </w:rPr>
              <w:instrText xml:space="preserve"> ADDIN ZOTERO_ITEM CSL_CITATION {"citationID":"6y0DyQd0","properties":{"formattedCitation":"(28)","plainCitation":"(28)","noteIndex":0},"citationItems":[{"id":3253,"uris":["http://zotero.org/users/3447303/items/QZP4YU3P"],"uri":["http://zotero.org/users/3447303/items/QZP4YU3P"],"itemData":{"id":3253,"type":"article-journal","title":"Medical journal peer review: Process and bias","container-title":"Pain Physician","page":"E1-E14","volume":"18","issue":"1","archive":"Scopus","abstract":"Scientific peer review is pivotal in health care research in that it facilitates the evaluation of findings for competence, significance, and originality by qualified experts. While the origins of peer review can be traced to the societies of the eighteenth century, it became an institutionalized part of the scholarly process in the latter half of the twentieth century. This was a response to the growth of research and greater subject specialization. With the current increase in the number of specialty journals, the peer review process continues to evolve to meet the needs of patients, clinicians, and policy makers. The peer review process itself faces challenges. Unblinded peer review might suffer from positive or negative bias towards certain authors, specialties, and institutions. Peer review can also suffer when editors and/or reviewers might be unable to understand the contents of the submitted manuscript. This can result in an inability to detect major flaws, or revelations of major flaws after acceptance of publication by the editors. Other concerns include potentially long delays in publication and challenges uncovering plagiarism, duplication, corruption and scientific misconduct. Conversely, a multitude of these challenges have led to claims of scientific misconduct and an erosion of faith. These challenges have invited criticism of the peer review process itself. However, despite its imperfections, the peer review process enjoys widespread support in the scientific community. Peer review bias is one of the major focuses of today’s scientific assessment of the literature. Various types of peer review bias include content-based bias, confirmation bias, bias due to conservatism, bias against interdisciplinary research, publication bias, and the bias of conflicts of interest. Consequently, peer review would benefit from various changes and improvements with appropriate training of reviewers to provide quality reviews to maintain the quality and integrity of research without bias. Thus, an appropriate, transparent peer review is not only ideal, but necessary for the future to facilitate scientific progress. © 2015 American Society of Interventional Pain Physicians. All rights reserved.","ISSN":"15333159 (ISSN)","language":"English","author":[{"family":"Manchikanti","given":"L."},{"family":"Kaye","given":"A. D."},{"family":"Boswell","given":"M."},{"family":"Hirsch","given":"J. A."}],"issued":{"date-parts":[["2015"]]}}}],"schema":"https://github.com/citation-style-language/schema/raw/master/csl-citation.json"} </w:instrText>
            </w:r>
            <w:r w:rsidR="005F5C6D">
              <w:rPr>
                <w:rFonts w:ascii="Calibri" w:hAnsi="Calibri" w:cs="Times New Roman"/>
                <w:sz w:val="16"/>
                <w:szCs w:val="16"/>
                <w:lang w:val="en-GB"/>
              </w:rPr>
              <w:fldChar w:fldCharType="separate"/>
            </w:r>
            <w:r w:rsidR="005D77F9" w:rsidRPr="005D77F9">
              <w:rPr>
                <w:rFonts w:ascii="Calibri" w:hAnsi="Calibri" w:cs="Calibri"/>
                <w:sz w:val="16"/>
              </w:rPr>
              <w:t>(28)</w:t>
            </w:r>
            <w:r w:rsidR="005F5C6D">
              <w:rPr>
                <w:rFonts w:ascii="Calibri" w:hAnsi="Calibri" w:cs="Times New Roman"/>
                <w:sz w:val="16"/>
                <w:szCs w:val="16"/>
                <w:lang w:val="en-GB"/>
              </w:rPr>
              <w:fldChar w:fldCharType="end"/>
            </w:r>
          </w:p>
        </w:tc>
        <w:tc>
          <w:tcPr>
            <w:tcW w:w="851" w:type="dxa"/>
            <w:shd w:val="clear" w:color="auto" w:fill="auto"/>
            <w:noWrap/>
            <w:vAlign w:val="bottom"/>
            <w:hideMark/>
          </w:tcPr>
          <w:p w14:paraId="28AA0016"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1CD2177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2DA46E2"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ain Physician Journal</w:t>
            </w:r>
          </w:p>
        </w:tc>
        <w:tc>
          <w:tcPr>
            <w:tcW w:w="674" w:type="dxa"/>
            <w:shd w:val="clear" w:color="auto" w:fill="auto"/>
            <w:noWrap/>
            <w:vAlign w:val="bottom"/>
            <w:hideMark/>
          </w:tcPr>
          <w:p w14:paraId="4ADE171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452939D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66376CE" w14:textId="61B4A006" w:rsidR="00F31090"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599C5DBE" w14:textId="696BEBF8"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tc>
        <w:tc>
          <w:tcPr>
            <w:tcW w:w="851" w:type="dxa"/>
            <w:shd w:val="clear" w:color="auto" w:fill="auto"/>
            <w:noWrap/>
            <w:vAlign w:val="bottom"/>
          </w:tcPr>
          <w:p w14:paraId="5EC53928" w14:textId="270BEEDD" w:rsidR="00172F61"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5, 17,</w:t>
            </w:r>
            <w:r w:rsidR="008640A3" w:rsidRPr="003A648F">
              <w:rPr>
                <w:rFonts w:ascii="Calibri" w:eastAsia="Times New Roman" w:hAnsi="Calibri" w:cs="Times New Roman"/>
                <w:color w:val="000000"/>
                <w:sz w:val="16"/>
                <w:szCs w:val="16"/>
                <w:lang w:val="en-GB"/>
              </w:rPr>
              <w:t xml:space="preserve"> 26, </w:t>
            </w:r>
            <w:r w:rsidRPr="003A648F">
              <w:rPr>
                <w:rFonts w:ascii="Calibri" w:eastAsia="Times New Roman" w:hAnsi="Calibri" w:cs="Times New Roman"/>
                <w:color w:val="000000"/>
                <w:sz w:val="16"/>
                <w:szCs w:val="16"/>
                <w:lang w:val="en-GB"/>
              </w:rPr>
              <w:t xml:space="preserve"> </w:t>
            </w:r>
            <w:r w:rsidR="00163CBA" w:rsidRPr="003A648F">
              <w:rPr>
                <w:rFonts w:ascii="Calibri" w:eastAsia="Times New Roman" w:hAnsi="Calibri" w:cs="Times New Roman"/>
                <w:color w:val="000000"/>
                <w:sz w:val="16"/>
                <w:szCs w:val="16"/>
                <w:lang w:val="en-GB"/>
              </w:rPr>
              <w:t xml:space="preserve">30, </w:t>
            </w:r>
            <w:r w:rsidR="008640A3" w:rsidRPr="003A648F">
              <w:rPr>
                <w:rFonts w:ascii="Calibri" w:eastAsia="Times New Roman" w:hAnsi="Calibri" w:cs="Times New Roman"/>
                <w:color w:val="000000"/>
                <w:sz w:val="16"/>
                <w:szCs w:val="16"/>
                <w:lang w:val="en-GB"/>
              </w:rPr>
              <w:t>35</w:t>
            </w:r>
          </w:p>
        </w:tc>
        <w:tc>
          <w:tcPr>
            <w:tcW w:w="816" w:type="dxa"/>
          </w:tcPr>
          <w:p w14:paraId="4F2EAC6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5</w:t>
            </w:r>
          </w:p>
        </w:tc>
      </w:tr>
      <w:tr w:rsidR="00172F61" w:rsidRPr="003A648F" w14:paraId="59FC300E" w14:textId="77777777" w:rsidTr="005A4534">
        <w:trPr>
          <w:trHeight w:val="394"/>
        </w:trPr>
        <w:tc>
          <w:tcPr>
            <w:tcW w:w="1146" w:type="dxa"/>
            <w:shd w:val="clear" w:color="auto" w:fill="auto"/>
            <w:noWrap/>
            <w:vAlign w:val="bottom"/>
            <w:hideMark/>
          </w:tcPr>
          <w:p w14:paraId="0A80EE34" w14:textId="12D9DA4E"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eale, A. V.</w:t>
            </w:r>
            <w:r w:rsidR="005F5C6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CyjtDELg","properties":{"formattedCitation":"(29)","plainCitation":"(29)","noteIndex":0},"citationItems":[{"id":4787,"uris":["http://zotero.org/users/3447303/items/ZG83W86I"],"uri":["http://zotero.org/users/3447303/items/ZG83W86I"],"itemData":{"id":4787,"type":"article-journal","title":"Peer reviewing for the Journal of the American Board of Family Medicine: What does it take?","container-title":"Journal of the American Board of Family Medicine","page":"643-647","volume":"19","issue":"6","archive_location":"WOS:000241857400015","ISSN":"1557-2625","journalAbbreviation":"J. Am. Board Fam. Med.","language":"English","author":[{"family":"Neale","given":"A. V."},{"family":"Schwartz","given":"K. L."},{"family":"Bowman","given":"M. A."}],"issued":{"date-parts":[["2006",11]]}}}],"schema":"https://github.com/citation-style-language/schema/raw/master/csl-citation.json"} </w:instrText>
            </w:r>
            <w:r w:rsidR="005F5C6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9)</w:t>
            </w:r>
            <w:r w:rsidR="005F5C6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F3EEA67"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A</w:t>
            </w:r>
          </w:p>
        </w:tc>
        <w:tc>
          <w:tcPr>
            <w:tcW w:w="1142" w:type="dxa"/>
            <w:shd w:val="clear" w:color="auto" w:fill="auto"/>
            <w:noWrap/>
            <w:vAlign w:val="bottom"/>
            <w:hideMark/>
          </w:tcPr>
          <w:p w14:paraId="7BB33D0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638CD39"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the American Board of Family Medicine</w:t>
            </w:r>
          </w:p>
        </w:tc>
        <w:tc>
          <w:tcPr>
            <w:tcW w:w="674" w:type="dxa"/>
            <w:shd w:val="clear" w:color="auto" w:fill="auto"/>
            <w:noWrap/>
            <w:vAlign w:val="bottom"/>
            <w:hideMark/>
          </w:tcPr>
          <w:p w14:paraId="6C25C67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6</w:t>
            </w:r>
          </w:p>
        </w:tc>
        <w:tc>
          <w:tcPr>
            <w:tcW w:w="1027" w:type="dxa"/>
            <w:shd w:val="clear" w:color="auto" w:fill="auto"/>
            <w:noWrap/>
            <w:vAlign w:val="bottom"/>
            <w:hideMark/>
          </w:tcPr>
          <w:p w14:paraId="003BBD5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6A215154" w14:textId="6C486CE5"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1E5F991B" w14:textId="31868B4C" w:rsidR="002D566F"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37FA11F8" w14:textId="119AB110" w:rsidR="004F4921" w:rsidRPr="003A648F" w:rsidRDefault="004F492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1C7AE85B" w14:textId="76876D1B" w:rsidR="00685FB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r w:rsidR="00685FB1" w:rsidRPr="003A648F">
              <w:rPr>
                <w:rFonts w:ascii="Calibri" w:eastAsia="Times New Roman" w:hAnsi="Calibri" w:cs="Times New Roman"/>
                <w:color w:val="000000"/>
                <w:sz w:val="16"/>
                <w:szCs w:val="16"/>
                <w:lang w:val="en-GB"/>
              </w:rPr>
              <w:t xml:space="preserve"> Skilled critics,</w:t>
            </w:r>
          </w:p>
          <w:p w14:paraId="0EDC75A0" w14:textId="3230B5B0" w:rsidR="00172F61" w:rsidRPr="003A648F" w:rsidRDefault="00685FB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3A9930A0" w14:textId="66AE307E" w:rsidR="00172F61"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1, </w:t>
            </w:r>
            <w:r w:rsidR="002D566F" w:rsidRPr="003A648F">
              <w:rPr>
                <w:rFonts w:ascii="Calibri" w:eastAsia="Times New Roman" w:hAnsi="Calibri" w:cs="Times New Roman"/>
                <w:color w:val="000000"/>
                <w:sz w:val="16"/>
                <w:szCs w:val="16"/>
                <w:lang w:val="en-GB"/>
              </w:rPr>
              <w:t xml:space="preserve">13, </w:t>
            </w:r>
            <w:r w:rsidR="00353FA8" w:rsidRPr="003A648F">
              <w:rPr>
                <w:rFonts w:ascii="Calibri" w:eastAsia="Times New Roman" w:hAnsi="Calibri" w:cs="Times New Roman"/>
                <w:color w:val="000000"/>
                <w:sz w:val="16"/>
                <w:szCs w:val="16"/>
                <w:lang w:val="en-GB"/>
              </w:rPr>
              <w:t xml:space="preserve">14, </w:t>
            </w:r>
            <w:r w:rsidR="002E7D19" w:rsidRPr="003A648F">
              <w:rPr>
                <w:rFonts w:ascii="Calibri" w:eastAsia="Times New Roman" w:hAnsi="Calibri" w:cs="Times New Roman"/>
                <w:color w:val="000000"/>
                <w:sz w:val="16"/>
                <w:szCs w:val="16"/>
                <w:lang w:val="en-GB"/>
              </w:rPr>
              <w:t xml:space="preserve">16, </w:t>
            </w:r>
            <w:r w:rsidR="002A2209" w:rsidRPr="003A648F">
              <w:rPr>
                <w:rFonts w:ascii="Calibri" w:eastAsia="Times New Roman" w:hAnsi="Calibri" w:cs="Times New Roman"/>
                <w:color w:val="000000"/>
                <w:sz w:val="16"/>
                <w:szCs w:val="16"/>
                <w:lang w:val="en-GB"/>
              </w:rPr>
              <w:t xml:space="preserve">20, </w:t>
            </w:r>
            <w:r w:rsidR="00685FB1" w:rsidRPr="003A648F">
              <w:rPr>
                <w:rFonts w:ascii="Calibri" w:eastAsia="Times New Roman" w:hAnsi="Calibri" w:cs="Times New Roman"/>
                <w:color w:val="000000"/>
                <w:sz w:val="16"/>
                <w:szCs w:val="16"/>
                <w:lang w:val="en-GB"/>
              </w:rPr>
              <w:t xml:space="preserve">21, 22, </w:t>
            </w:r>
            <w:r w:rsidR="004F4921" w:rsidRPr="003A648F">
              <w:rPr>
                <w:rFonts w:ascii="Calibri" w:eastAsia="Times New Roman" w:hAnsi="Calibri" w:cs="Times New Roman"/>
                <w:color w:val="000000"/>
                <w:sz w:val="16"/>
                <w:szCs w:val="16"/>
                <w:lang w:val="en-GB"/>
              </w:rPr>
              <w:t xml:space="preserve">31, </w:t>
            </w:r>
            <w:r w:rsidR="00F24E0A" w:rsidRPr="003A648F">
              <w:rPr>
                <w:rFonts w:ascii="Calibri" w:eastAsia="Times New Roman" w:hAnsi="Calibri" w:cs="Times New Roman"/>
                <w:color w:val="000000"/>
                <w:sz w:val="16"/>
                <w:szCs w:val="16"/>
                <w:lang w:val="en-GB"/>
              </w:rPr>
              <w:t xml:space="preserve">33, </w:t>
            </w:r>
            <w:r w:rsidR="008118DC" w:rsidRPr="003A648F">
              <w:rPr>
                <w:rFonts w:ascii="Calibri" w:eastAsia="Times New Roman" w:hAnsi="Calibri" w:cs="Times New Roman"/>
                <w:color w:val="000000"/>
                <w:sz w:val="16"/>
                <w:szCs w:val="16"/>
                <w:lang w:val="en-GB"/>
              </w:rPr>
              <w:t xml:space="preserve">35, </w:t>
            </w:r>
            <w:r w:rsidR="00685FB1" w:rsidRPr="003A648F">
              <w:rPr>
                <w:rFonts w:ascii="Calibri" w:eastAsia="Times New Roman" w:hAnsi="Calibri" w:cs="Times New Roman"/>
                <w:color w:val="000000"/>
                <w:sz w:val="16"/>
                <w:szCs w:val="16"/>
                <w:lang w:val="en-GB"/>
              </w:rPr>
              <w:t>43, 52, 71</w:t>
            </w:r>
          </w:p>
        </w:tc>
        <w:tc>
          <w:tcPr>
            <w:tcW w:w="816" w:type="dxa"/>
          </w:tcPr>
          <w:p w14:paraId="21EB467F" w14:textId="5A6CCC36" w:rsidR="00172F61" w:rsidRPr="003A648F" w:rsidRDefault="00685FB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3</w:t>
            </w:r>
          </w:p>
        </w:tc>
      </w:tr>
      <w:tr w:rsidR="00172F61" w:rsidRPr="003A648F" w14:paraId="14494ED1" w14:textId="77777777" w:rsidTr="005A4534">
        <w:trPr>
          <w:trHeight w:val="300"/>
        </w:trPr>
        <w:tc>
          <w:tcPr>
            <w:tcW w:w="1146" w:type="dxa"/>
            <w:shd w:val="clear" w:color="auto" w:fill="auto"/>
            <w:noWrap/>
            <w:vAlign w:val="bottom"/>
            <w:hideMark/>
          </w:tcPr>
          <w:p w14:paraId="3ACC7296" w14:textId="04107F40"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Onitilo, A. A.</w:t>
            </w:r>
            <w:r w:rsidR="005F5C6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vOmbLkmf","properties":{"formattedCitation":"(30)","plainCitation":"(30)","noteIndex":0},"citationItems":[{"id":3564,"uris":["http://zotero.org/users/3447303/items/8MKZY2IH"],"uri":["http://zotero.org/users/3447303/items/8MKZY2IH"],"itemData":{"id":3564,"type":"article-journal","title":"Reliability of Reviewer Ratings in the Manuscript Peer Review Process: An Opportunity for Improvement","container-title":"Accountability in Research-Policies and Quality Assurance","page":"270-284","volume":"20","issue":"4","archive_location":"WOS:000321172300002","abstract":"Accountability to authors and readers cannot exist without proper peer review practices. Thus, the information a journal seeks from its peer reviewers and how it makes use of this information is paramount. Disagreement amongst peer reviewers can be considerable, resulting in very diverse comments to authors. Incorporating a clear scoring system for key concrete items and requiring referees to provide justification for scores may ensure that reviewers contribute in a consistently fair and effective manner. This article evaluates information collected from reviewers and proposes an example of a system that aims to improve accountability, while having the potential to make it easier for reviewers to perform a more objective review.","ISSN":"0898-9621","journalAbbreviation":"Account. Res.","language":"English","author":[{"family":"Onitilo","given":"A. A."},{"family":"Engel","given":"J. M."},{"family":"Salzman-Scott","given":"S. A."},{"family":"Stankowski","given":"R. V."},{"family":"Doi","given":"S. A. R."}],"issued":{"date-parts":[["2013",7]]}}}],"schema":"https://github.com/citation-style-language/schema/raw/master/csl-citation.json"} </w:instrText>
            </w:r>
            <w:r w:rsidR="005F5C6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0)</w:t>
            </w:r>
            <w:r w:rsidR="005F5C6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054B4BD"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5CA6A51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018CC9D"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ccountability in Research-Policies and Quality Assurance</w:t>
            </w:r>
          </w:p>
        </w:tc>
        <w:tc>
          <w:tcPr>
            <w:tcW w:w="674" w:type="dxa"/>
            <w:shd w:val="clear" w:color="auto" w:fill="auto"/>
            <w:noWrap/>
            <w:vAlign w:val="bottom"/>
            <w:hideMark/>
          </w:tcPr>
          <w:p w14:paraId="526E414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3</w:t>
            </w:r>
          </w:p>
        </w:tc>
        <w:tc>
          <w:tcPr>
            <w:tcW w:w="1027" w:type="dxa"/>
            <w:shd w:val="clear" w:color="auto" w:fill="auto"/>
            <w:noWrap/>
            <w:vAlign w:val="bottom"/>
            <w:hideMark/>
          </w:tcPr>
          <w:p w14:paraId="6ACC35D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0EFDECF" w14:textId="44718AC9" w:rsidR="00172F61" w:rsidRPr="003A648F" w:rsidRDefault="00372D5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373B2F4F" w14:textId="2C841513" w:rsidR="00372D5D" w:rsidRPr="003A648F" w:rsidRDefault="00372D5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7492C33C" w14:textId="605E054C" w:rsidR="00172F61" w:rsidRPr="003A648F" w:rsidRDefault="00372D5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3, 70, 71</w:t>
            </w:r>
          </w:p>
        </w:tc>
        <w:tc>
          <w:tcPr>
            <w:tcW w:w="816" w:type="dxa"/>
          </w:tcPr>
          <w:p w14:paraId="3D58D75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1F99E624" w14:textId="77777777" w:rsidTr="005A4534">
        <w:trPr>
          <w:trHeight w:val="300"/>
        </w:trPr>
        <w:tc>
          <w:tcPr>
            <w:tcW w:w="1146" w:type="dxa"/>
            <w:shd w:val="clear" w:color="auto" w:fill="auto"/>
            <w:noWrap/>
            <w:vAlign w:val="bottom"/>
            <w:hideMark/>
          </w:tcPr>
          <w:p w14:paraId="5B615C39" w14:textId="2EDAAE09"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iqué Angordans, J.</w:t>
            </w:r>
            <w:r w:rsidR="005F5C6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PkyUJrn2","properties":{"formattedCitation":"(31)","plainCitation":"(31)","noteIndex":0},"citationItems":[{"id":4558,"uris":["http://zotero.org/users/3447303/items/6I77BQFV"],"uri":["http://zotero.org/users/3447303/items/6I77BQFV"],"itemData":{"id":4558,"type":"article-journal","title":"Nursing research and peer review","container-title":"Index de Enfermeria","volume":"17","issue":"3","archive":"Scopus","abstract":"Through peer review a journal tries to guarantee the quality of published articles. This paper intends to analyze the difficult assessment task in the Spanish nursing area. We also present some suggestions on how to develop this task, based on data gathered from Spanish nursing journals, and thus contribute to enhance nursing publications. We also give the results of a questionnaire made by personal contact with relevant Spanish journals, along with specific recommendations for nursing professionals. © 2009.","URL":"https://www.scopus.com/inward/record.uri?eid=2-s2.0-66249133965&amp;partnerID=40&amp;md5=9ef41b7a52f33f7884ea323bb315ca82","ISSN":"11321296 (ISSN)","language":"English; Spanish","author":[{"family":"Piqué Angordans","given":"J."},{"family":"Camaño Puig","given":"R."}],"issued":{"date-parts":[["2008"]]}}}],"schema":"https://github.com/citation-style-language/schema/raw/master/csl-citation.json"} </w:instrText>
            </w:r>
            <w:r w:rsidR="005F5C6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1)</w:t>
            </w:r>
            <w:r w:rsidR="005F5C6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11BEEAB" w14:textId="7B60C880"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679FE88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CA8EED7"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Index de Enfermeria</w:t>
            </w:r>
          </w:p>
        </w:tc>
        <w:tc>
          <w:tcPr>
            <w:tcW w:w="674" w:type="dxa"/>
            <w:shd w:val="clear" w:color="auto" w:fill="auto"/>
            <w:noWrap/>
            <w:vAlign w:val="bottom"/>
            <w:hideMark/>
          </w:tcPr>
          <w:p w14:paraId="77DF9FD8"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5904177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5CC3945A" w14:textId="52E6231A"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47E9CD73" w14:textId="61DD6D5E" w:rsidR="002D1A1C"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1EFFCBA1" w14:textId="06B98F96" w:rsidR="00F31090"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1688A902" w14:textId="17C61834"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16A55374" w14:textId="77777777" w:rsidR="00685FB1" w:rsidRPr="003A648F" w:rsidRDefault="00832CA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0D05A6D3" w14:textId="1BB0922D" w:rsidR="00832CAF" w:rsidRPr="003A648F" w:rsidRDefault="00832CA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tc>
        <w:tc>
          <w:tcPr>
            <w:tcW w:w="851" w:type="dxa"/>
            <w:shd w:val="clear" w:color="auto" w:fill="auto"/>
            <w:noWrap/>
            <w:vAlign w:val="bottom"/>
          </w:tcPr>
          <w:p w14:paraId="2CDD97AA" w14:textId="70A8FA95"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7C024D" w:rsidRPr="003A648F">
              <w:rPr>
                <w:rFonts w:ascii="Calibri" w:eastAsia="Times New Roman" w:hAnsi="Calibri" w:cs="Times New Roman"/>
                <w:color w:val="000000"/>
                <w:sz w:val="16"/>
                <w:szCs w:val="16"/>
                <w:lang w:val="en-GB"/>
              </w:rPr>
              <w:t xml:space="preserve">2, </w:t>
            </w:r>
            <w:r w:rsidR="00F31090" w:rsidRPr="003A648F">
              <w:rPr>
                <w:rFonts w:ascii="Calibri" w:eastAsia="Times New Roman" w:hAnsi="Calibri" w:cs="Times New Roman"/>
                <w:color w:val="000000"/>
                <w:sz w:val="16"/>
                <w:szCs w:val="16"/>
                <w:lang w:val="en-GB"/>
              </w:rPr>
              <w:t xml:space="preserve">17, </w:t>
            </w:r>
            <w:r w:rsidR="00832CAF" w:rsidRPr="003A648F">
              <w:rPr>
                <w:rFonts w:ascii="Calibri" w:eastAsia="Times New Roman" w:hAnsi="Calibri" w:cs="Times New Roman"/>
                <w:color w:val="000000"/>
                <w:sz w:val="16"/>
                <w:szCs w:val="16"/>
                <w:lang w:val="en-GB"/>
              </w:rPr>
              <w:t>25, 32</w:t>
            </w:r>
            <w:r w:rsidR="002D1A1C" w:rsidRPr="003A648F">
              <w:rPr>
                <w:rFonts w:ascii="Calibri" w:eastAsia="Times New Roman" w:hAnsi="Calibri" w:cs="Times New Roman"/>
                <w:color w:val="000000"/>
                <w:sz w:val="16"/>
                <w:szCs w:val="16"/>
                <w:lang w:val="en-GB"/>
              </w:rPr>
              <w:t>,</w:t>
            </w:r>
            <w:r w:rsidR="00F24E0A" w:rsidRPr="003A648F">
              <w:rPr>
                <w:rFonts w:ascii="Calibri" w:eastAsia="Times New Roman" w:hAnsi="Calibri" w:cs="Times New Roman"/>
                <w:color w:val="000000"/>
                <w:sz w:val="16"/>
                <w:szCs w:val="16"/>
                <w:lang w:val="en-GB"/>
              </w:rPr>
              <w:t xml:space="preserve"> 33, </w:t>
            </w:r>
            <w:r w:rsidR="008118DC" w:rsidRPr="003A648F">
              <w:rPr>
                <w:rFonts w:ascii="Calibri" w:eastAsia="Times New Roman" w:hAnsi="Calibri" w:cs="Times New Roman"/>
                <w:color w:val="000000"/>
                <w:sz w:val="16"/>
                <w:szCs w:val="16"/>
                <w:lang w:val="en-GB"/>
              </w:rPr>
              <w:t xml:space="preserve">35, </w:t>
            </w:r>
            <w:r w:rsidR="00832CAF" w:rsidRPr="003A648F">
              <w:rPr>
                <w:rFonts w:ascii="Calibri" w:eastAsia="Times New Roman" w:hAnsi="Calibri" w:cs="Times New Roman"/>
                <w:color w:val="000000"/>
                <w:sz w:val="16"/>
                <w:szCs w:val="16"/>
                <w:lang w:val="en-GB"/>
              </w:rPr>
              <w:t>42, 57</w:t>
            </w:r>
          </w:p>
        </w:tc>
        <w:tc>
          <w:tcPr>
            <w:tcW w:w="816" w:type="dxa"/>
          </w:tcPr>
          <w:p w14:paraId="4C10124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9</w:t>
            </w:r>
          </w:p>
        </w:tc>
      </w:tr>
      <w:tr w:rsidR="00172F61" w:rsidRPr="003A648F" w14:paraId="20ED30AB" w14:textId="77777777" w:rsidTr="005A4534">
        <w:trPr>
          <w:trHeight w:val="300"/>
        </w:trPr>
        <w:tc>
          <w:tcPr>
            <w:tcW w:w="1146" w:type="dxa"/>
            <w:shd w:val="clear" w:color="auto" w:fill="auto"/>
            <w:noWrap/>
            <w:vAlign w:val="bottom"/>
            <w:hideMark/>
          </w:tcPr>
          <w:p w14:paraId="6E1EBD54" w14:textId="2D382D52" w:rsidR="00172F61" w:rsidRPr="003A648F" w:rsidRDefault="00172F61" w:rsidP="00551BD8">
            <w:pPr>
              <w:spacing w:after="0" w:line="240" w:lineRule="auto"/>
              <w:ind w:right="-108" w:hanging="96"/>
              <w:rPr>
                <w:rFonts w:ascii="Calibri" w:eastAsia="Times New Roman" w:hAnsi="Calibri" w:cs="Times New Roman"/>
                <w:color w:val="000000"/>
                <w:sz w:val="16"/>
                <w:szCs w:val="16"/>
                <w:lang w:val="en-GB"/>
              </w:rPr>
            </w:pPr>
            <w:r w:rsidRPr="003A648F">
              <w:rPr>
                <w:rFonts w:ascii="Calibri" w:hAnsi="Calibri" w:cs="Times New Roman"/>
                <w:sz w:val="16"/>
                <w:szCs w:val="16"/>
                <w:lang w:val="en-GB"/>
              </w:rPr>
              <w:t>Ribera, J. M.</w:t>
            </w:r>
            <w:r w:rsidR="005F5C6D">
              <w:rPr>
                <w:rFonts w:ascii="Calibri" w:hAnsi="Calibri" w:cs="Times New Roman"/>
                <w:sz w:val="16"/>
                <w:szCs w:val="16"/>
                <w:lang w:val="en-GB"/>
              </w:rPr>
              <w:fldChar w:fldCharType="begin"/>
            </w:r>
            <w:r w:rsidR="005D77F9">
              <w:rPr>
                <w:rFonts w:ascii="Calibri" w:hAnsi="Calibri" w:cs="Times New Roman"/>
                <w:sz w:val="16"/>
                <w:szCs w:val="16"/>
                <w:lang w:val="en-GB"/>
              </w:rPr>
              <w:instrText xml:space="preserve"> ADDIN ZOTERO_ITEM CSL_CITATION {"citationID":"e167kLOT","properties":{"formattedCitation":"(32)","plainCitation":"(32)","noteIndex":0},"citationItems":[{"id":4887,"uris":["http://zotero.org/users/3447303/items/ZRBYJBGC"],"uri":["http://zotero.org/users/3447303/items/ZRBYJBGC"],"itemData":{"id":4887,"type":"article-journal","title":"The processes of manuscript evaluation and publication in Medicina Clinica. [Spanish] Procesos de revision y de edicion en Medicina Clinica","container-title":"Medicina Clinica","page":"3-7","volume":"125","issue":"SUPPL. 1","source":"Ovid Technologies","archive":"Embase","archive_location":"47242736","abstract":"The decision-making process includes a series of activities undertaken in biomedical journals from the moment a manuscript is received until it is accepted or rejected. Firstly, the manuscript is evaluated by the members of the Editorial Board, who analyze both its suitability for the journal and its scientific quality. After this initial evaluation, the article is evaluated by peer reviewers, an essential process to guarantee its scientific validity. Both the Editorial Board and the peer reviewers usually use checklists which are of enormous help in this task. Once the biomedical article has been accepted, the publication process is started, which in turn includes a series of steps, beginning with technical and medical review of the article's contents and ending with the article's publication in the journal. The present article provides a detailed description of the main technical and ethical issues involved in the processes of decision-making and publication of biomedical articles.","ISSN":"0025-7753 1578-8989","language":"Spanish","author":[{"family":"Ribera","given":"J. M."},{"family":"Cardellach","given":"F."},{"family":"Selva","given":"A."}],"issued":{"date-parts":[["2005",12]]}}}],"schema":"https://github.com/citation-style-language/schema/raw/master/csl-citation.json"} </w:instrText>
            </w:r>
            <w:r w:rsidR="005F5C6D">
              <w:rPr>
                <w:rFonts w:ascii="Calibri" w:hAnsi="Calibri" w:cs="Times New Roman"/>
                <w:sz w:val="16"/>
                <w:szCs w:val="16"/>
                <w:lang w:val="en-GB"/>
              </w:rPr>
              <w:fldChar w:fldCharType="separate"/>
            </w:r>
            <w:r w:rsidR="005D77F9" w:rsidRPr="005D77F9">
              <w:rPr>
                <w:rFonts w:ascii="Calibri" w:hAnsi="Calibri" w:cs="Calibri"/>
                <w:sz w:val="16"/>
              </w:rPr>
              <w:t>(32)</w:t>
            </w:r>
            <w:r w:rsidR="005F5C6D">
              <w:rPr>
                <w:rFonts w:ascii="Calibri" w:hAnsi="Calibri" w:cs="Times New Roman"/>
                <w:sz w:val="16"/>
                <w:szCs w:val="16"/>
                <w:lang w:val="en-GB"/>
              </w:rPr>
              <w:fldChar w:fldCharType="end"/>
            </w:r>
          </w:p>
        </w:tc>
        <w:tc>
          <w:tcPr>
            <w:tcW w:w="851" w:type="dxa"/>
            <w:shd w:val="clear" w:color="auto" w:fill="auto"/>
            <w:noWrap/>
            <w:vAlign w:val="bottom"/>
            <w:hideMark/>
          </w:tcPr>
          <w:p w14:paraId="2C523FF2"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6A6BE74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89469C1"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Medicina Clinica</w:t>
            </w:r>
          </w:p>
        </w:tc>
        <w:tc>
          <w:tcPr>
            <w:tcW w:w="674" w:type="dxa"/>
            <w:shd w:val="clear" w:color="auto" w:fill="auto"/>
            <w:noWrap/>
            <w:vAlign w:val="bottom"/>
            <w:hideMark/>
          </w:tcPr>
          <w:p w14:paraId="00A9FE9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5</w:t>
            </w:r>
          </w:p>
        </w:tc>
        <w:tc>
          <w:tcPr>
            <w:tcW w:w="1027" w:type="dxa"/>
            <w:shd w:val="clear" w:color="auto" w:fill="auto"/>
            <w:noWrap/>
            <w:vAlign w:val="bottom"/>
            <w:hideMark/>
          </w:tcPr>
          <w:p w14:paraId="1498826F" w14:textId="38048C45"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39D089CF" w14:textId="49E0A818" w:rsidR="00172F61" w:rsidRPr="003A648F" w:rsidRDefault="00685FB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A</w:t>
            </w:r>
          </w:p>
        </w:tc>
        <w:tc>
          <w:tcPr>
            <w:tcW w:w="851" w:type="dxa"/>
            <w:shd w:val="clear" w:color="auto" w:fill="auto"/>
            <w:noWrap/>
            <w:vAlign w:val="bottom"/>
          </w:tcPr>
          <w:p w14:paraId="104392FF" w14:textId="28E5B7FE" w:rsidR="00172F61" w:rsidRPr="003A648F" w:rsidRDefault="00685FB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A</w:t>
            </w:r>
          </w:p>
        </w:tc>
        <w:tc>
          <w:tcPr>
            <w:tcW w:w="816" w:type="dxa"/>
          </w:tcPr>
          <w:p w14:paraId="0B6AF2B1"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0</w:t>
            </w:r>
          </w:p>
        </w:tc>
      </w:tr>
      <w:tr w:rsidR="00172F61" w:rsidRPr="003A648F" w14:paraId="3E1A437B" w14:textId="77777777" w:rsidTr="005A4534">
        <w:trPr>
          <w:trHeight w:val="300"/>
        </w:trPr>
        <w:tc>
          <w:tcPr>
            <w:tcW w:w="1146" w:type="dxa"/>
            <w:shd w:val="clear" w:color="auto" w:fill="auto"/>
            <w:noWrap/>
            <w:vAlign w:val="bottom"/>
            <w:hideMark/>
          </w:tcPr>
          <w:p w14:paraId="4670C4B8" w14:textId="1940AE83"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uben, R. J.</w:t>
            </w:r>
            <w:r w:rsidR="00C975D7">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0FUVVxiu","properties":{"formattedCitation":"(33)","plainCitation":"(33)","noteIndex":0},"citationItems":[{"id":5071,"uris":["http://zotero.org/users/3447303/items/2RDSTKQV"],"uri":["http://zotero.org/users/3447303/items/2RDSTKQV"],"itemData":{"id":5071,"type":"article-journal","title":"The promotion of academic pediatric otolaryngology by journal peer review","container-title":"International Journal of Pediatric Otorhinolaryngology","page":"S165-S169","volume":"67","archive_location":"WOS:000187789900024","abstract":"The professional journal promotes and sustains academic departments through several mechanisms that include peer review, editing, timing, and solicitation of works. The ways in which peer review strengthens and augments academic pediatric otolaryngology are through: the creation of new knowledge; knowledge transfer-teaching; the establishment and development of quality medical/surgical standards; scholarship; and the fostering of the development of the next generation of academic physicians is detailed. (C) 2003 British Association for Paediatric Otorhinolaryngology. Published by Elsevier Ireland Ltd. All rights reserved.","ISSN":"0165-5876","journalAbbreviation":"Int. J. Pediatr. Otorhinolaryngol.","language":"English","author":[{"family":"Ruben","given":"R. J."}],"issued":{"date-parts":[["2003",12]]}}}],"schema":"https://github.com/citation-style-language/schema/raw/master/csl-citation.json"} </w:instrText>
            </w:r>
            <w:r w:rsidR="00C975D7">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3)</w:t>
            </w:r>
            <w:r w:rsidR="00C975D7">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6F37B450"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470D495D"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63C448A1"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International Journal of Pediatric </w:t>
            </w:r>
            <w:r w:rsidRPr="003A648F">
              <w:rPr>
                <w:rFonts w:ascii="Calibri" w:eastAsia="Times New Roman" w:hAnsi="Calibri" w:cs="Times New Roman"/>
                <w:color w:val="000000"/>
                <w:sz w:val="16"/>
                <w:szCs w:val="16"/>
                <w:lang w:val="en-GB"/>
              </w:rPr>
              <w:lastRenderedPageBreak/>
              <w:t>Otorhinolaryngology</w:t>
            </w:r>
          </w:p>
        </w:tc>
        <w:tc>
          <w:tcPr>
            <w:tcW w:w="674" w:type="dxa"/>
            <w:shd w:val="clear" w:color="auto" w:fill="auto"/>
            <w:noWrap/>
            <w:vAlign w:val="bottom"/>
            <w:hideMark/>
          </w:tcPr>
          <w:p w14:paraId="7C232C2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2003</w:t>
            </w:r>
          </w:p>
        </w:tc>
        <w:tc>
          <w:tcPr>
            <w:tcW w:w="1027" w:type="dxa"/>
            <w:shd w:val="clear" w:color="auto" w:fill="auto"/>
            <w:noWrap/>
            <w:vAlign w:val="bottom"/>
            <w:hideMark/>
          </w:tcPr>
          <w:p w14:paraId="6C61513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638A0304" w14:textId="259B4AE6"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46E1E8C9" w14:textId="51952262"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6C76B494" w14:textId="26416521" w:rsidR="007E38BD" w:rsidRPr="003A648F" w:rsidRDefault="007E38B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Educators</w:t>
            </w:r>
          </w:p>
        </w:tc>
        <w:tc>
          <w:tcPr>
            <w:tcW w:w="851" w:type="dxa"/>
            <w:shd w:val="clear" w:color="auto" w:fill="auto"/>
            <w:noWrap/>
            <w:vAlign w:val="bottom"/>
          </w:tcPr>
          <w:p w14:paraId="20FA71C0" w14:textId="1B2E1845"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 xml:space="preserve">1, </w:t>
            </w:r>
            <w:r w:rsidR="008118DC" w:rsidRPr="003A648F">
              <w:rPr>
                <w:rFonts w:ascii="Calibri" w:eastAsia="Times New Roman" w:hAnsi="Calibri" w:cs="Times New Roman"/>
                <w:color w:val="000000"/>
                <w:sz w:val="16"/>
                <w:szCs w:val="16"/>
                <w:lang w:val="en-GB"/>
              </w:rPr>
              <w:t xml:space="preserve">35, </w:t>
            </w:r>
            <w:r w:rsidR="007E38BD" w:rsidRPr="003A648F">
              <w:rPr>
                <w:rFonts w:ascii="Calibri" w:eastAsia="Times New Roman" w:hAnsi="Calibri" w:cs="Times New Roman"/>
                <w:color w:val="000000"/>
                <w:sz w:val="16"/>
                <w:szCs w:val="16"/>
                <w:lang w:val="en-GB"/>
              </w:rPr>
              <w:t>65</w:t>
            </w:r>
          </w:p>
        </w:tc>
        <w:tc>
          <w:tcPr>
            <w:tcW w:w="816" w:type="dxa"/>
          </w:tcPr>
          <w:p w14:paraId="42EAA07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48622B43" w14:textId="77777777" w:rsidTr="005A4534">
        <w:trPr>
          <w:trHeight w:val="300"/>
        </w:trPr>
        <w:tc>
          <w:tcPr>
            <w:tcW w:w="1146" w:type="dxa"/>
            <w:shd w:val="clear" w:color="auto" w:fill="auto"/>
            <w:noWrap/>
            <w:vAlign w:val="bottom"/>
            <w:hideMark/>
          </w:tcPr>
          <w:p w14:paraId="109B8826" w14:textId="02F7E805"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chriger, D. L.</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LS1eVExs","properties":{"formattedCitation":"(34)","plainCitation":"(34)","noteIndex":0},"citationItems":[{"id":158,"uris":["http://zotero.org/users/3447303/items/BRX3CHH3"],"uri":["http://zotero.org/users/3447303/items/BRX3CHH3"],"itemData":{"id":158,"type":"article-journal","title":"Are Reviewers' Scores Influenced by Citations to Their Own Work? An Analysis of Submitted Manuscripts and Peer Reviewer Reports.","container-title":"Annals of Emergency Medicine","page":"401-406.e6","volume":"67","issue":"3","source":"EBSCOhost","archive":"rzh","abstract":"Study Objective: Academic medical researchers are judged by how often their publications are cited in the literature. When serving as journal reviewers, they may be more favorably disposed to manuscripts that cite their work. We investigate whether manuscripts that contain a citation to the reviewer's work receive higher evaluations than those that do not and whether peer reviewers encourage authors to cite that reviewer's work.Methods: We analyzed all research manuscripts submitted in 2012 to Annals of Emergency Medicine to determine whether they contained citations to each reviewer's work. To determine whether citation affected reviewer scores, we obtained each reviewer's score of the manuscript's overall desirability (1=worst to 5=best) and used descriptive statistics and regression modeling to compare scores of cited and noncited reviewers. We also enumerated how often reviewers suggested that authors add citations to the reviewer's work or other work.Results: There were 395 manuscripts and 999 corresponding reviews with an manuscript desirability score. The 83 reviews by cited reviewers (8.3%) had a mean score of 2.8 (SD 1.4); the 916 reviews by noncited reviewers (91.7%), 2.5 (1.2; Δ=0.3; 95% confidence interval [CI] 0 to 0.6). The mean score in the 117 reviews of the noncited reviewers of the 57 manuscripts that had both cited and noncited reviewers was 2.9 (SD 1.2) compared with 2.9 (SD 1.1) for the 68 reviews by cited reviewers (Δ=0; 95% CI -0.3 to 0.4). In the final ordinal regression model, the unadjusted OR for the manuscript desirability score was 1.6 (95% CI 1.0 to 2.7); when adjusting for the manuscripts' mean desirability score, it was 1.4 (95% CI 0.8 to 2.2), demonstrating that manuscript quality was a confounder. Authors were asked to add a citation to the reviewer's work in 28 reviews (3%) but to others' work in 98 (10%).Conclusion: In a leading specialty journal, cited reviewers gave higher scores than noncited reviewers. However, this was likely due to their being assigned higher-quality manuscripts and not because they were cited in the manuscript. Reviewer requests that their work be cited were rare.","DOI":"10.1016/j.annemergmed.2015.09.003","ISSN":"0196-0644","journalAbbreviation":"Annals of Emergency Medicine","author":[{"family":"Schriger","given":"David L."},{"family":"Kadera","given":"Samantha P."},{"family":"Elm","given":"Erik","non-dropping-particle":"von"}],"issued":{"date-parts":[["2016",3]]}}}],"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4)</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9C2D1B4"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01F3AD3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C4849F3"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nnals of Emergency Medicine</w:t>
            </w:r>
          </w:p>
        </w:tc>
        <w:tc>
          <w:tcPr>
            <w:tcW w:w="674" w:type="dxa"/>
            <w:shd w:val="clear" w:color="auto" w:fill="auto"/>
            <w:noWrap/>
            <w:vAlign w:val="bottom"/>
            <w:hideMark/>
          </w:tcPr>
          <w:p w14:paraId="7C49F9F8"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3D079841" w14:textId="2185F9F3"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797C0123" w14:textId="6154F8B8" w:rsidR="00172F61"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3C747883" w14:textId="77777777" w:rsidR="00832CAF" w:rsidRPr="003A648F" w:rsidRDefault="00832CA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6768C483" w14:textId="6B419A59" w:rsidR="00832CAF" w:rsidRPr="003A648F" w:rsidRDefault="00832CA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3947B9B2" w14:textId="389FE5FA" w:rsidR="00172F61"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7,</w:t>
            </w:r>
            <w:r w:rsidR="00832CAF" w:rsidRPr="003A648F">
              <w:rPr>
                <w:rFonts w:ascii="Calibri" w:eastAsia="Times New Roman" w:hAnsi="Calibri" w:cs="Times New Roman"/>
                <w:color w:val="000000"/>
                <w:sz w:val="16"/>
                <w:szCs w:val="16"/>
                <w:lang w:val="en-GB"/>
              </w:rPr>
              <w:t xml:space="preserve"> 43, 70</w:t>
            </w:r>
          </w:p>
        </w:tc>
        <w:tc>
          <w:tcPr>
            <w:tcW w:w="816" w:type="dxa"/>
          </w:tcPr>
          <w:p w14:paraId="0FABAEE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2B969882" w14:textId="77777777" w:rsidTr="005A4534">
        <w:trPr>
          <w:trHeight w:val="300"/>
        </w:trPr>
        <w:tc>
          <w:tcPr>
            <w:tcW w:w="1146" w:type="dxa"/>
            <w:shd w:val="clear" w:color="auto" w:fill="auto"/>
            <w:noWrap/>
            <w:vAlign w:val="bottom"/>
            <w:hideMark/>
          </w:tcPr>
          <w:p w14:paraId="79228486" w14:textId="0D8ECD50"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hashok, K.</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hliZh0xQ","properties":{"formattedCitation":"(35)","plainCitation":"(35)","noteIndex":0},"citationItems":[{"id":1322,"uris":["http://zotero.org/users/3447303/items/ZF3I6DFS"],"uri":["http://zotero.org/users/3447303/items/ZF3I6DFS"],"itemData":{"id":1322,"type":"article-journal","title":"Standardization vs Diversity: How Can We Push Peer Review Research Forward?","container-title":"Medscape General Medicine","page":"11","volume":"7","issue":"1","source":"PubMed Central","ISSN":"1531-0132","note":"PMID: 16369316\nPMCID: PMC1681382","title-short":"Standardization vs Diversity","journalAbbreviation":"MedGenMed","author":[{"family":"Shashok","given":"Karen"}],"issued":{"date-parts":[["2005",2,16]]}}}],"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5)</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C430B0E"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730BF405" w14:textId="4AF8CA30"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C9D5F26" w14:textId="2E04C578"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Medscape General Medicine</w:t>
            </w:r>
          </w:p>
        </w:tc>
        <w:tc>
          <w:tcPr>
            <w:tcW w:w="674" w:type="dxa"/>
            <w:shd w:val="clear" w:color="auto" w:fill="auto"/>
            <w:noWrap/>
            <w:vAlign w:val="bottom"/>
            <w:hideMark/>
          </w:tcPr>
          <w:p w14:paraId="2C580E0C"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5</w:t>
            </w:r>
          </w:p>
        </w:tc>
        <w:tc>
          <w:tcPr>
            <w:tcW w:w="1027" w:type="dxa"/>
            <w:shd w:val="clear" w:color="auto" w:fill="auto"/>
            <w:noWrap/>
            <w:vAlign w:val="bottom"/>
            <w:hideMark/>
          </w:tcPr>
          <w:p w14:paraId="491FA2A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3D878A3" w14:textId="5006BCD2" w:rsidR="00832CAF" w:rsidRPr="003A648F" w:rsidRDefault="00832CA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5DAF8E4C" w14:textId="09CF2968" w:rsidR="00172F61" w:rsidRPr="003A648F" w:rsidRDefault="00172F61" w:rsidP="00551BD8">
            <w:pPr>
              <w:spacing w:after="0" w:line="240" w:lineRule="auto"/>
              <w:rPr>
                <w:rFonts w:ascii="Calibri" w:eastAsia="Times New Roman" w:hAnsi="Calibri" w:cs="Times New Roman"/>
                <w:color w:val="000000"/>
                <w:sz w:val="16"/>
                <w:szCs w:val="16"/>
                <w:lang w:val="en-GB"/>
              </w:rPr>
            </w:pPr>
          </w:p>
        </w:tc>
        <w:tc>
          <w:tcPr>
            <w:tcW w:w="851" w:type="dxa"/>
            <w:shd w:val="clear" w:color="auto" w:fill="auto"/>
            <w:noWrap/>
            <w:vAlign w:val="bottom"/>
          </w:tcPr>
          <w:p w14:paraId="32F2EB34" w14:textId="1868326C" w:rsidR="00172F61" w:rsidRPr="003A648F" w:rsidRDefault="00832CA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3</w:t>
            </w:r>
          </w:p>
        </w:tc>
        <w:tc>
          <w:tcPr>
            <w:tcW w:w="816" w:type="dxa"/>
          </w:tcPr>
          <w:p w14:paraId="2C35EB7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w:t>
            </w:r>
          </w:p>
        </w:tc>
      </w:tr>
      <w:tr w:rsidR="00172F61" w:rsidRPr="003A648F" w14:paraId="1601934A" w14:textId="77777777" w:rsidTr="005A4534">
        <w:trPr>
          <w:trHeight w:val="300"/>
        </w:trPr>
        <w:tc>
          <w:tcPr>
            <w:tcW w:w="1146" w:type="dxa"/>
            <w:shd w:val="clear" w:color="auto" w:fill="auto"/>
            <w:noWrap/>
            <w:vAlign w:val="bottom"/>
            <w:hideMark/>
          </w:tcPr>
          <w:p w14:paraId="4B65851F" w14:textId="6E0AEB10"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iedlecki, S. L.</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QGtDAZK","properties":{"formattedCitation":"(36)","plainCitation":"(36)","noteIndex":0},"citationItems":[{"id":435,"uris":["http://zotero.org/users/3447303/items/PH24QPJG"],"uri":["http://zotero.org/users/3447303/items/PH24QPJG"],"itemData":{"id":435,"type":"article-journal","title":"The ethics of peer review: What to know before saying \"yes\".","container-title":"Nursing","page":"51-54","volume":"45","issue":"12","source":"EBSCOhost","archive":"rzh","abstract":"The article discusses the ethical principles supporting peer reviews, the responsibilities of nurses who serve as peer reviewers, and ethical challenges they need to avoid. Topics covered include the use of peer review in academia, similarity in characteristics of fair and unbiased reviews, and examples of unethical behaviors by peer reviewers.","DOI":"10.1097/01.NURSE.0000473395.43930.46","ISSN":"0360-4039","journalAbbreviation":"Nursing","author":[{"family":"Siedlecki","given":"Sandra L."}],"issued":{"date-parts":[["2015",12]]}}}],"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6)</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0B0E48F"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6D3D03C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8C80F70"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ursing</w:t>
            </w:r>
          </w:p>
        </w:tc>
        <w:tc>
          <w:tcPr>
            <w:tcW w:w="674" w:type="dxa"/>
            <w:shd w:val="clear" w:color="auto" w:fill="auto"/>
            <w:noWrap/>
            <w:vAlign w:val="bottom"/>
            <w:hideMark/>
          </w:tcPr>
          <w:p w14:paraId="0E05239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7634156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4761FEC2" w14:textId="13D692FF"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75823E29" w14:textId="29D2068C"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69CCD232" w14:textId="7951EE64" w:rsidR="002D566F"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10A5F4D9" w14:textId="573361BF" w:rsidR="00823E60" w:rsidRPr="003A648F" w:rsidRDefault="00823E6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7205E151" w14:textId="6939BA1F"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52B19AA2" w14:textId="77777777" w:rsidR="00104FA3" w:rsidRPr="003A648F" w:rsidRDefault="00104F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3F97B25B" w14:textId="66A61A04" w:rsidR="00104FA3" w:rsidRPr="003A648F" w:rsidRDefault="00104F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4725E251" w14:textId="0E2BC0FF" w:rsidR="00104FA3" w:rsidRPr="003A648F" w:rsidRDefault="00104FA3"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1368056F" w14:textId="335F6C74"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A90D26" w:rsidRPr="003A648F">
              <w:rPr>
                <w:rFonts w:ascii="Calibri" w:eastAsia="Times New Roman" w:hAnsi="Calibri" w:cs="Times New Roman"/>
                <w:color w:val="000000"/>
                <w:sz w:val="16"/>
                <w:szCs w:val="16"/>
                <w:lang w:val="en-GB"/>
              </w:rPr>
              <w:t>11,</w:t>
            </w:r>
            <w:r w:rsidR="002D566F" w:rsidRPr="003A648F">
              <w:rPr>
                <w:rFonts w:ascii="Calibri" w:eastAsia="Times New Roman" w:hAnsi="Calibri" w:cs="Times New Roman"/>
                <w:color w:val="000000"/>
                <w:sz w:val="16"/>
                <w:szCs w:val="16"/>
                <w:lang w:val="en-GB"/>
              </w:rPr>
              <w:t xml:space="preserve"> 13,</w:t>
            </w:r>
            <w:r w:rsidR="00353FA8" w:rsidRPr="003A648F">
              <w:rPr>
                <w:rFonts w:ascii="Calibri" w:eastAsia="Times New Roman" w:hAnsi="Calibri" w:cs="Times New Roman"/>
                <w:color w:val="000000"/>
                <w:sz w:val="16"/>
                <w:szCs w:val="16"/>
                <w:lang w:val="en-GB"/>
              </w:rPr>
              <w:t xml:space="preserve"> 14,</w:t>
            </w:r>
            <w:r w:rsidR="002E7D19" w:rsidRPr="003A648F">
              <w:rPr>
                <w:rFonts w:ascii="Calibri" w:eastAsia="Times New Roman" w:hAnsi="Calibri" w:cs="Times New Roman"/>
                <w:color w:val="000000"/>
                <w:sz w:val="16"/>
                <w:szCs w:val="16"/>
                <w:lang w:val="en-GB"/>
              </w:rPr>
              <w:t xml:space="preserve"> </w:t>
            </w:r>
            <w:r w:rsidR="00F31090" w:rsidRPr="003A648F">
              <w:rPr>
                <w:rFonts w:ascii="Calibri" w:eastAsia="Times New Roman" w:hAnsi="Calibri" w:cs="Times New Roman"/>
                <w:color w:val="000000"/>
                <w:sz w:val="16"/>
                <w:szCs w:val="16"/>
                <w:lang w:val="en-GB"/>
              </w:rPr>
              <w:t xml:space="preserve">15, </w:t>
            </w:r>
            <w:r w:rsidR="002E7D19" w:rsidRPr="003A648F">
              <w:rPr>
                <w:rFonts w:ascii="Calibri" w:eastAsia="Times New Roman" w:hAnsi="Calibri" w:cs="Times New Roman"/>
                <w:color w:val="000000"/>
                <w:sz w:val="16"/>
                <w:szCs w:val="16"/>
                <w:lang w:val="en-GB"/>
              </w:rPr>
              <w:t>16,</w:t>
            </w:r>
            <w:r w:rsidR="00104FA3" w:rsidRPr="003A648F">
              <w:rPr>
                <w:rFonts w:ascii="Calibri" w:eastAsia="Times New Roman" w:hAnsi="Calibri" w:cs="Times New Roman"/>
                <w:color w:val="000000"/>
                <w:sz w:val="16"/>
                <w:szCs w:val="16"/>
                <w:lang w:val="en-GB"/>
              </w:rPr>
              <w:t xml:space="preserve"> 22,</w:t>
            </w:r>
            <w:r w:rsidR="002E7D19" w:rsidRPr="003A648F">
              <w:rPr>
                <w:rFonts w:ascii="Calibri" w:eastAsia="Times New Roman" w:hAnsi="Calibri" w:cs="Times New Roman"/>
                <w:color w:val="000000"/>
                <w:sz w:val="16"/>
                <w:szCs w:val="16"/>
                <w:lang w:val="en-GB"/>
              </w:rPr>
              <w:t xml:space="preserve"> </w:t>
            </w:r>
            <w:r w:rsidR="00823E60" w:rsidRPr="003A648F">
              <w:rPr>
                <w:rFonts w:ascii="Calibri" w:eastAsia="Times New Roman" w:hAnsi="Calibri" w:cs="Times New Roman"/>
                <w:color w:val="000000"/>
                <w:sz w:val="16"/>
                <w:szCs w:val="16"/>
                <w:lang w:val="en-GB"/>
              </w:rPr>
              <w:t xml:space="preserve">31, </w:t>
            </w:r>
            <w:r w:rsidR="008118DC" w:rsidRPr="003A648F">
              <w:rPr>
                <w:rFonts w:ascii="Calibri" w:eastAsia="Times New Roman" w:hAnsi="Calibri" w:cs="Times New Roman"/>
                <w:color w:val="000000"/>
                <w:sz w:val="16"/>
                <w:szCs w:val="16"/>
                <w:lang w:val="en-GB"/>
              </w:rPr>
              <w:t xml:space="preserve">35, 36, </w:t>
            </w:r>
            <w:r w:rsidR="00104FA3" w:rsidRPr="003A648F">
              <w:rPr>
                <w:rFonts w:ascii="Calibri" w:eastAsia="Times New Roman" w:hAnsi="Calibri" w:cs="Times New Roman"/>
                <w:color w:val="000000"/>
                <w:sz w:val="16"/>
                <w:szCs w:val="16"/>
                <w:lang w:val="en-GB"/>
              </w:rPr>
              <w:t>43, 44, 47, 59, 72</w:t>
            </w:r>
          </w:p>
        </w:tc>
        <w:tc>
          <w:tcPr>
            <w:tcW w:w="816" w:type="dxa"/>
          </w:tcPr>
          <w:p w14:paraId="18A53C28" w14:textId="4AFF838D" w:rsidR="00172F61" w:rsidRPr="003A648F" w:rsidRDefault="00104FA3" w:rsidP="00551BD8">
            <w:pPr>
              <w:spacing w:after="0" w:line="240" w:lineRule="auto"/>
              <w:rPr>
                <w:rFonts w:ascii="Calibri" w:eastAsia="Times New Roman" w:hAnsi="Calibri" w:cs="Times New Roman"/>
                <w:sz w:val="16"/>
                <w:szCs w:val="16"/>
                <w:lang w:val="en-GB"/>
              </w:rPr>
            </w:pPr>
            <w:r w:rsidRPr="003A648F">
              <w:rPr>
                <w:rFonts w:ascii="Calibri" w:eastAsia="Times New Roman" w:hAnsi="Calibri" w:cs="Times New Roman"/>
                <w:sz w:val="16"/>
                <w:szCs w:val="16"/>
                <w:lang w:val="en-GB"/>
              </w:rPr>
              <w:t>15</w:t>
            </w:r>
          </w:p>
        </w:tc>
      </w:tr>
      <w:tr w:rsidR="00172F61" w:rsidRPr="003A648F" w14:paraId="3229CBA2" w14:textId="77777777" w:rsidTr="005A4534">
        <w:trPr>
          <w:trHeight w:val="300"/>
        </w:trPr>
        <w:tc>
          <w:tcPr>
            <w:tcW w:w="1146" w:type="dxa"/>
            <w:shd w:val="clear" w:color="auto" w:fill="auto"/>
            <w:noWrap/>
            <w:vAlign w:val="bottom"/>
            <w:hideMark/>
          </w:tcPr>
          <w:p w14:paraId="557C3FA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p>
          <w:p w14:paraId="1AA36F65" w14:textId="645AB0DC"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iegel, V</w:t>
            </w:r>
            <w:r w:rsidR="00D622F8">
              <w:rPr>
                <w:rFonts w:ascii="Calibri" w:eastAsia="Times New Roman" w:hAnsi="Calibri" w:cs="Times New Roman"/>
                <w:color w:val="000000"/>
                <w:sz w:val="16"/>
                <w:szCs w:val="16"/>
                <w:lang w:val="en-GB"/>
              </w:rPr>
              <w:t>.</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1RiDs5pT","properties":{"formattedCitation":"(37)","plainCitation":"(37)","noteIndex":0},"citationItems":[{"id":4545,"uris":["http://zotero.org/users/3447303/items/K9DVSKEX"],"uri":["http://zotero.org/users/3447303/items/K9DVSKEX"],"itemData":{"id":4545,"type":"article-journal","title":"The promise of peer review","container-title":"Disease Models &amp; Mechanisms","page":"73-77","volume":"1","issue":"2-3","archive_location":"WOS:000268254100001","ISSN":"1754-8403","journalAbbreviation":"Dis. Model. Mech.","language":"English","author":[{"family":"Siegel","given":"V."}],"issued":{"date-parts":[["2008",9]]}}}],"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7)</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AF53B3A"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CEDE91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E154E49"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isease Models &amp; Mechanisms</w:t>
            </w:r>
          </w:p>
        </w:tc>
        <w:tc>
          <w:tcPr>
            <w:tcW w:w="674" w:type="dxa"/>
            <w:shd w:val="clear" w:color="auto" w:fill="auto"/>
            <w:noWrap/>
            <w:vAlign w:val="bottom"/>
            <w:hideMark/>
          </w:tcPr>
          <w:p w14:paraId="2269227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365BB779" w14:textId="2BD2B2AD"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74283AF4" w14:textId="0D40F4BB"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779A760B" w14:textId="5D2469EB"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tc>
        <w:tc>
          <w:tcPr>
            <w:tcW w:w="851" w:type="dxa"/>
            <w:shd w:val="clear" w:color="auto" w:fill="auto"/>
            <w:noWrap/>
            <w:vAlign w:val="bottom"/>
          </w:tcPr>
          <w:p w14:paraId="7BAF8312" w14:textId="01724720"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D65226" w:rsidRPr="003A648F">
              <w:rPr>
                <w:rFonts w:ascii="Calibri" w:eastAsia="Times New Roman" w:hAnsi="Calibri" w:cs="Times New Roman"/>
                <w:color w:val="000000"/>
                <w:sz w:val="16"/>
                <w:szCs w:val="16"/>
                <w:lang w:val="en-GB"/>
              </w:rPr>
              <w:t>11</w:t>
            </w:r>
          </w:p>
        </w:tc>
        <w:tc>
          <w:tcPr>
            <w:tcW w:w="816" w:type="dxa"/>
          </w:tcPr>
          <w:p w14:paraId="17444C2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w:t>
            </w:r>
          </w:p>
        </w:tc>
      </w:tr>
      <w:tr w:rsidR="00172F61" w:rsidRPr="003A648F" w14:paraId="5006BB7D" w14:textId="77777777" w:rsidTr="005A4534">
        <w:trPr>
          <w:trHeight w:val="300"/>
        </w:trPr>
        <w:tc>
          <w:tcPr>
            <w:tcW w:w="1146" w:type="dxa"/>
            <w:shd w:val="clear" w:color="auto" w:fill="auto"/>
            <w:noWrap/>
            <w:vAlign w:val="bottom"/>
            <w:hideMark/>
          </w:tcPr>
          <w:p w14:paraId="0875D56E" w14:textId="55DB3960"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imons-Morton, B.</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HHm6FGJR","properties":{"formattedCitation":"(38)","plainCitation":"(38)","noteIndex":0},"citationItems":[{"id":3808,"uris":["http://zotero.org/users/3447303/items/8XEAR297"],"uri":["http://zotero.org/users/3447303/items/8XEAR297"],"itemData":{"id":3808,"type":"webpage","title":"Demystifying peer review","genre":"Promotion &amp; Maintenance of Health &amp; Wellness 3365","abstract":"This issue carries our annual homage to the many heretofore anonymous colleagues who during the last year have volunteered their valuable time and expertise in reviewing manuscripts for Health Education &amp; Behavior (HE&amp;B). The purposes of peer review of manuscripts submitted to HE&amp;B are to select and prioritize articles with promise and then to improve their quality through the peer review process. Peer review is the primary process by which professional and scientific communities assess quality and maintain standards in professional practice and scholarship. At a minimum, it is employed in the academic world to inform judgments in promotion and tenure, in the scientific world to ensure that only the most important and meritorious research is funded, and in the publishing world to assess, improve, and control the quality of articles published in academic journals. HE&amp;B has long been committed to the highest standards of peer review. HE&amp;B's goal is to be the best journal of its kind in the health-related behavioral and social sciences. (PsycINFO Database Record (c) 2016 APA, all rights reserved)","URL":"http://ovidsp.ovid.com/ovidweb.cgi?T=JS&amp;PAGE=reference&amp;D=psyc9&amp;NEWS=N&amp;AN=2012-03231-001","author":[{"family":"Simons-Morton","given":"Bruce"},{"family":"Abraido-Lanza","given":"Ana F."},{"family":"Bernhardt","given":"Jay M."},{"family":"Schoenthaler","given":"Antoinette"},{"family":"Schnitzer","given":"Amanda"},{"family":"Allegrante","given":"John P."}],"issued":{"date-parts":[["2012"]]},"accessed":{"date-parts":[["2002",1,11]]}}}],"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8)</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B898CB1"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56E730D3"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E48F646"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Health Education &amp; Behavior</w:t>
            </w:r>
          </w:p>
        </w:tc>
        <w:tc>
          <w:tcPr>
            <w:tcW w:w="674" w:type="dxa"/>
            <w:shd w:val="clear" w:color="auto" w:fill="auto"/>
            <w:noWrap/>
            <w:vAlign w:val="bottom"/>
            <w:hideMark/>
          </w:tcPr>
          <w:p w14:paraId="501CE3A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2</w:t>
            </w:r>
          </w:p>
        </w:tc>
        <w:tc>
          <w:tcPr>
            <w:tcW w:w="1027" w:type="dxa"/>
            <w:shd w:val="clear" w:color="auto" w:fill="auto"/>
            <w:noWrap/>
            <w:vAlign w:val="bottom"/>
            <w:hideMark/>
          </w:tcPr>
          <w:p w14:paraId="7F5639D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1D9DD569" w14:textId="0FF96548" w:rsidR="00823E60" w:rsidRPr="003A648F" w:rsidRDefault="00823E6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348FC8EB" w14:textId="6DAF293C"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4433E579" w14:textId="77777777" w:rsidR="00D65226" w:rsidRPr="003A648F" w:rsidRDefault="00D652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291EC71B" w14:textId="73CDD7D5" w:rsidR="00D65226" w:rsidRPr="003A648F" w:rsidRDefault="00D652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29F59B1D" w14:textId="76334D06" w:rsidR="00D65226" w:rsidRPr="003A648F" w:rsidRDefault="00D652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4E4C6F64" w14:textId="10812585"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5, 38,</w:t>
            </w:r>
            <w:r w:rsidR="00D65226" w:rsidRPr="003A648F">
              <w:rPr>
                <w:rFonts w:ascii="Calibri" w:eastAsia="Times New Roman" w:hAnsi="Calibri" w:cs="Times New Roman"/>
                <w:color w:val="000000"/>
                <w:sz w:val="16"/>
                <w:szCs w:val="16"/>
                <w:lang w:val="en-GB"/>
              </w:rPr>
              <w:t xml:space="preserve"> 42, 43, 46, 59, 60, 62, 75</w:t>
            </w:r>
          </w:p>
        </w:tc>
        <w:tc>
          <w:tcPr>
            <w:tcW w:w="816" w:type="dxa"/>
          </w:tcPr>
          <w:p w14:paraId="655A309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9</w:t>
            </w:r>
          </w:p>
        </w:tc>
      </w:tr>
      <w:tr w:rsidR="00172F61" w:rsidRPr="003A648F" w14:paraId="48EF5159" w14:textId="77777777" w:rsidTr="005A4534">
        <w:trPr>
          <w:trHeight w:val="300"/>
        </w:trPr>
        <w:tc>
          <w:tcPr>
            <w:tcW w:w="1146" w:type="dxa"/>
            <w:shd w:val="clear" w:color="auto" w:fill="auto"/>
            <w:noWrap/>
            <w:vAlign w:val="bottom"/>
            <w:hideMark/>
          </w:tcPr>
          <w:p w14:paraId="2D5391D0" w14:textId="00975F00"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impson, K. J.</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Xmeevm9","properties":{"formattedCitation":"(39)","plainCitation":"(39)","noteIndex":0},"citationItems":[{"id":4543,"uris":["http://zotero.org/users/3447303/items/XFPSQ4QE"],"uri":["http://zotero.org/users/3447303/items/XFPSQ4QE"],"itemData":{"id":4543,"type":"article-journal","title":"Reviewing an Original Research Manuscript for the International Journal of Exercise Science: A Guide for Students and Professionals","container-title":"International Journal of Exercise Science","page":"43-49","volume":"1","issue":"2","source":"Ovid Technologies","archive":"MEDLINE","archive_location":"27182294","abstract":"Considerations for the review process of manuscripts submitted to the International Journal of Exercise Science are presented. Initial steps to evaluation include reading the abstract to determine your ability as a reviewer, becoming familiar with the journal requirements, and formulating an initial impression of the manuscript. At this point an assessment is made to determine how the reviewer should treat the manuscript. If it is determined that the manuscript is acceptable with minor revisions, or may be acceptable with major changes, a full review should be performed. A full review of the manuscript requires a thorough examination of the major headings including the Introduction, Methods, Results, and Discussion. The written review is composed of two parts, a section with the decision that is composed of comments only for the editor, and a section that provides feedback to the authors. Specific comments to the authors should include an honest critique that aids in improving the manuscript.","journalAbbreviation":"Int","language":"English","author":[{"family":"Simpson","given":"Kathy J."}],"issued":{"date-parts":[["2008"]]}}}],"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9)</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A0DA583"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8938155" w14:textId="45717EA9"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DD585B3"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International Journal of Exercise Science</w:t>
            </w:r>
          </w:p>
        </w:tc>
        <w:tc>
          <w:tcPr>
            <w:tcW w:w="674" w:type="dxa"/>
            <w:shd w:val="clear" w:color="auto" w:fill="auto"/>
            <w:noWrap/>
            <w:vAlign w:val="bottom"/>
            <w:hideMark/>
          </w:tcPr>
          <w:p w14:paraId="13770C8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592965F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67B9E16" w14:textId="77777777" w:rsidR="00A90D26"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09A82085" w14:textId="3ADDFC18" w:rsidR="00172F61"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58C855C5" w14:textId="3A9D4C1E" w:rsidR="00265E12" w:rsidRPr="003A648F" w:rsidRDefault="00265E1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3F7DDFFC" w14:textId="711CE5FB" w:rsidR="00265E12" w:rsidRPr="003A648F" w:rsidRDefault="00265E1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29D4E99D" w14:textId="050145F6" w:rsidR="00265E12" w:rsidRPr="003A648F" w:rsidRDefault="00265E1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atekeepers,</w:t>
            </w:r>
          </w:p>
          <w:p w14:paraId="1CE592C9" w14:textId="7A6681B9" w:rsidR="00265E12" w:rsidRPr="003A648F" w:rsidRDefault="00265E1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p w14:paraId="310482B4" w14:textId="57839BA6" w:rsidR="00265E12" w:rsidRPr="003A648F" w:rsidRDefault="00265E1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p w14:paraId="5A3D08AD" w14:textId="77AA3BE2" w:rsidR="00265E12" w:rsidRPr="003A648F" w:rsidRDefault="00265E12" w:rsidP="00551BD8">
            <w:pPr>
              <w:spacing w:after="0" w:line="240" w:lineRule="auto"/>
              <w:rPr>
                <w:rFonts w:ascii="Calibri" w:eastAsia="Times New Roman" w:hAnsi="Calibri" w:cs="Times New Roman"/>
                <w:color w:val="000000"/>
                <w:sz w:val="16"/>
                <w:szCs w:val="16"/>
                <w:lang w:val="en-GB"/>
              </w:rPr>
            </w:pPr>
          </w:p>
        </w:tc>
        <w:tc>
          <w:tcPr>
            <w:tcW w:w="851" w:type="dxa"/>
            <w:shd w:val="clear" w:color="auto" w:fill="auto"/>
            <w:noWrap/>
            <w:vAlign w:val="bottom"/>
          </w:tcPr>
          <w:p w14:paraId="7282C743" w14:textId="5B0E61C5" w:rsidR="00172F61"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4, </w:t>
            </w:r>
            <w:r w:rsidR="00A90D26" w:rsidRPr="003A648F">
              <w:rPr>
                <w:rFonts w:ascii="Calibri" w:eastAsia="Times New Roman" w:hAnsi="Calibri" w:cs="Times New Roman"/>
                <w:color w:val="000000"/>
                <w:sz w:val="16"/>
                <w:szCs w:val="16"/>
                <w:lang w:val="en-GB"/>
              </w:rPr>
              <w:t>11,</w:t>
            </w:r>
            <w:r w:rsidR="00265E12" w:rsidRPr="003A648F">
              <w:rPr>
                <w:rFonts w:ascii="Calibri" w:eastAsia="Times New Roman" w:hAnsi="Calibri" w:cs="Times New Roman"/>
                <w:color w:val="000000"/>
                <w:sz w:val="16"/>
                <w:szCs w:val="16"/>
                <w:lang w:val="en-GB"/>
              </w:rPr>
              <w:t xml:space="preserve"> 31, 42, 43, 59, 63, 71, 75</w:t>
            </w:r>
          </w:p>
        </w:tc>
        <w:tc>
          <w:tcPr>
            <w:tcW w:w="816" w:type="dxa"/>
          </w:tcPr>
          <w:p w14:paraId="1E233D31"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9</w:t>
            </w:r>
          </w:p>
        </w:tc>
      </w:tr>
      <w:tr w:rsidR="00172F61" w:rsidRPr="003A648F" w14:paraId="0A5CE737" w14:textId="77777777" w:rsidTr="005A4534">
        <w:trPr>
          <w:trHeight w:val="300"/>
        </w:trPr>
        <w:tc>
          <w:tcPr>
            <w:tcW w:w="1146" w:type="dxa"/>
            <w:shd w:val="clear" w:color="auto" w:fill="auto"/>
            <w:noWrap/>
            <w:vAlign w:val="bottom"/>
            <w:hideMark/>
          </w:tcPr>
          <w:p w14:paraId="2010A74A" w14:textId="2C4B70B2"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aik, Y.</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PSWDCwze","properties":{"formattedCitation":"(40)","plainCitation":"(40)","noteIndex":0},"citationItems":[{"id":3214,"uris":["http://zotero.org/users/3447303/items/3CD2UUQX"],"uri":["http://zotero.org/users/3447303/items/3CD2UUQX"],"itemData":{"id":3214,"type":"article-journal","title":"The panacea statistical toolbox of a biomedical peer reviewer","container-title":"Pakistan Journal of Medical Sciences","page":"999-1001","volume":"31","issue":"4","archive":"Scopus","abstract":"The main role of a peer reviewer is to make judgments on the research articles by asking a number of questions to evaluate the quality of the research article. Statistics is a major part of any biomedical research article, and most reviewers gain their experiences in manuscript reviewing by undertaking it but not through an educational process. Therefore, reviewers of the biomedical journals normally do not have enough knowledge and skills to evaluate the validity of statistical methods used in biomedical research articles submitted for consideration. Hence, inappropriate statistical analysis in medical journals can lead to misleading conclusions and incorrect results. In this paper, the most common basic statistical guidelines are described that might be a road map to the biomedical reviewers. It is not meant for statisticians or medical editors who have special interest and expertise in statistical analysis. © 2015, Professional Medical Publications. All rights reserved.","DOI":"10.12669/pjms.314.8611","ISSN":"1682024X (ISSN)","language":"English","author":[{"family":"Skaik","given":"Y."}],"issued":{"date-parts":[["2015"]]}}}],"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0)</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9EE8133"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alestine</w:t>
            </w:r>
          </w:p>
        </w:tc>
        <w:tc>
          <w:tcPr>
            <w:tcW w:w="1142" w:type="dxa"/>
            <w:shd w:val="clear" w:color="auto" w:fill="auto"/>
            <w:noWrap/>
            <w:vAlign w:val="bottom"/>
            <w:hideMark/>
          </w:tcPr>
          <w:p w14:paraId="0DDF47A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9CCF8D5"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akistan Journal of Medical Sciences</w:t>
            </w:r>
          </w:p>
        </w:tc>
        <w:tc>
          <w:tcPr>
            <w:tcW w:w="674" w:type="dxa"/>
            <w:shd w:val="clear" w:color="auto" w:fill="auto"/>
            <w:noWrap/>
            <w:vAlign w:val="bottom"/>
            <w:hideMark/>
          </w:tcPr>
          <w:p w14:paraId="5772E66F"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6DFF0F1B"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1B8A8D3D" w14:textId="7CAFB009"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70293A5A" w14:textId="2F6658F8" w:rsidR="00D65226" w:rsidRPr="003A648F" w:rsidRDefault="00D652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p w14:paraId="6CF37664" w14:textId="06FBAC30" w:rsidR="00D65226" w:rsidRPr="003A648F" w:rsidRDefault="00D652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5311D6A2" w14:textId="32BFE4E7"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D65226" w:rsidRPr="003A648F">
              <w:rPr>
                <w:rFonts w:ascii="Calibri" w:eastAsia="Times New Roman" w:hAnsi="Calibri" w:cs="Times New Roman"/>
                <w:color w:val="000000"/>
                <w:sz w:val="16"/>
                <w:szCs w:val="16"/>
                <w:lang w:val="en-GB"/>
              </w:rPr>
              <w:t>70, 72</w:t>
            </w:r>
          </w:p>
        </w:tc>
        <w:tc>
          <w:tcPr>
            <w:tcW w:w="816" w:type="dxa"/>
          </w:tcPr>
          <w:p w14:paraId="6E63EBE0" w14:textId="32BE8B6A" w:rsidR="00172F61" w:rsidRPr="003A648F" w:rsidRDefault="00D652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3A648F" w14:paraId="1874B16B" w14:textId="77777777" w:rsidTr="005A4534">
        <w:trPr>
          <w:trHeight w:val="300"/>
        </w:trPr>
        <w:tc>
          <w:tcPr>
            <w:tcW w:w="1146" w:type="dxa"/>
            <w:shd w:val="clear" w:color="auto" w:fill="auto"/>
            <w:noWrap/>
            <w:vAlign w:val="bottom"/>
            <w:hideMark/>
          </w:tcPr>
          <w:p w14:paraId="291EDFC1" w14:textId="2B9E5A54"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tahel, P. F.</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0mulK001","properties":{"formattedCitation":"(41)","plainCitation":"(41)","noteIndex":0},"citationItems":[{"id":149,"uris":["http://zotero.org/users/3447303/items/VGCPHQXQ"],"uri":["http://zotero.org/users/3447303/items/VGCPHQXQ"],"itemData":{"id":149,"type":"article-journal","title":"How to review a surgical paper: a guide for junior referees.","container-title":"BMC Medicine","page":"1-6","volume":"14","source":"EBSCOhost","archive":"rzh","abstract":"Reviewing a surgical manuscript is not an easy task, and there is no formal training available for young referees in the early stage of their careers. Accepting a peer review assignment represents a personal honor for the invited referee and a fundamental ethical responsibility towards the scientific community. Designated reviewers must be accomplished and knowledgeable in the area of the respective topic of investigation. More importantly, they must be aware and cognizant about the cardinal ethical responsibility and stewardship for ensuring the preservation of scientific knowledge of unbiased and unquestionable accuracy in the published literature. Accepting a review assignment should never be taken lightly or considered a simple task, regardless of the reviewer's level of seniority and expertise. Indeed, there are multiple challenges, difficulties, and 'hidden dangers' that jeopardize the completion of a high-quality review, particularly in the hands of less experienced or novice reviewers. The present article was designed to provide a brief, concise, and practical guide on how to review manuscripts for the 'junior referee' in the field of surgery.","DOI":"10.1186/s12916-016-0578-6","ISSN":"1741-7015","journalAbbreviation":"BMC Medicine","author":[{"family":"Stahel","given":"Philip F."},{"family":"Moore","given":"Ernest E."}],"issued":{"date-parts":[["2016",2,14]]}}}],"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1)</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07AC07D"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03738EE"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18FBAD0"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BMC Medicine</w:t>
            </w:r>
          </w:p>
        </w:tc>
        <w:tc>
          <w:tcPr>
            <w:tcW w:w="674" w:type="dxa"/>
            <w:shd w:val="clear" w:color="auto" w:fill="auto"/>
            <w:noWrap/>
            <w:vAlign w:val="bottom"/>
            <w:hideMark/>
          </w:tcPr>
          <w:p w14:paraId="01FE617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16ED7935" w14:textId="4D1D50B1"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FBBE2C3" w14:textId="7B015229" w:rsidR="00374BD5"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12779BD8" w14:textId="7CB9E9B3" w:rsidR="00431BE4" w:rsidRPr="003A648F" w:rsidRDefault="00431BE4"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37A72111" w14:textId="03476D25" w:rsidR="00F31090"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3FF7DF1B" w14:textId="77777777" w:rsidR="00265E12"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2F4FB1F8" w14:textId="6632D452" w:rsidR="00172F61" w:rsidRPr="003A648F" w:rsidRDefault="00265E1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atekeepers</w:t>
            </w:r>
          </w:p>
        </w:tc>
        <w:tc>
          <w:tcPr>
            <w:tcW w:w="851" w:type="dxa"/>
            <w:shd w:val="clear" w:color="auto" w:fill="auto"/>
            <w:noWrap/>
            <w:vAlign w:val="bottom"/>
          </w:tcPr>
          <w:p w14:paraId="1F6B3BC5" w14:textId="11AE4C67" w:rsidR="00172F61" w:rsidRPr="003A648F" w:rsidRDefault="00374BD5"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8D1E2C" w:rsidRPr="003A648F">
              <w:rPr>
                <w:rFonts w:ascii="Calibri" w:eastAsia="Times New Roman" w:hAnsi="Calibri" w:cs="Times New Roman"/>
                <w:color w:val="000000"/>
                <w:sz w:val="16"/>
                <w:szCs w:val="16"/>
                <w:lang w:val="en-GB"/>
              </w:rPr>
              <w:t xml:space="preserve">4, </w:t>
            </w:r>
            <w:r w:rsidR="00431BE4" w:rsidRPr="003A648F">
              <w:rPr>
                <w:rFonts w:ascii="Calibri" w:eastAsia="Times New Roman" w:hAnsi="Calibri" w:cs="Times New Roman"/>
                <w:color w:val="000000"/>
                <w:sz w:val="16"/>
                <w:szCs w:val="16"/>
                <w:lang w:val="en-GB"/>
              </w:rPr>
              <w:t xml:space="preserve">5, </w:t>
            </w:r>
            <w:r w:rsidR="00F31090" w:rsidRPr="003A648F">
              <w:rPr>
                <w:rFonts w:ascii="Calibri" w:eastAsia="Times New Roman" w:hAnsi="Calibri" w:cs="Times New Roman"/>
                <w:color w:val="000000"/>
                <w:sz w:val="16"/>
                <w:szCs w:val="16"/>
                <w:lang w:val="en-GB"/>
              </w:rPr>
              <w:t xml:space="preserve">17, </w:t>
            </w:r>
            <w:r w:rsidR="008118DC" w:rsidRPr="003A648F">
              <w:rPr>
                <w:rFonts w:ascii="Calibri" w:eastAsia="Times New Roman" w:hAnsi="Calibri" w:cs="Times New Roman"/>
                <w:color w:val="000000"/>
                <w:sz w:val="16"/>
                <w:szCs w:val="16"/>
                <w:lang w:val="en-GB"/>
              </w:rPr>
              <w:t xml:space="preserve">35, 38, </w:t>
            </w:r>
            <w:r w:rsidR="00265E12" w:rsidRPr="003A648F">
              <w:rPr>
                <w:rFonts w:ascii="Calibri" w:eastAsia="Times New Roman" w:hAnsi="Calibri" w:cs="Times New Roman"/>
                <w:color w:val="000000"/>
                <w:sz w:val="16"/>
                <w:szCs w:val="16"/>
                <w:lang w:val="en-GB"/>
              </w:rPr>
              <w:t>63</w:t>
            </w:r>
          </w:p>
        </w:tc>
        <w:tc>
          <w:tcPr>
            <w:tcW w:w="816" w:type="dxa"/>
          </w:tcPr>
          <w:p w14:paraId="6FE0A70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7</w:t>
            </w:r>
          </w:p>
        </w:tc>
      </w:tr>
      <w:tr w:rsidR="00172F61" w:rsidRPr="003A648F" w14:paraId="56ABC6F2" w14:textId="77777777" w:rsidTr="005A4534">
        <w:trPr>
          <w:trHeight w:val="300"/>
        </w:trPr>
        <w:tc>
          <w:tcPr>
            <w:tcW w:w="1146" w:type="dxa"/>
            <w:shd w:val="clear" w:color="auto" w:fill="auto"/>
            <w:noWrap/>
            <w:vAlign w:val="bottom"/>
            <w:hideMark/>
          </w:tcPr>
          <w:p w14:paraId="4FC70719" w14:textId="5F2F6DF1" w:rsidR="00172F61" w:rsidRPr="003A648F" w:rsidRDefault="00172F61" w:rsidP="00551BD8">
            <w:pPr>
              <w:spacing w:after="0" w:line="240" w:lineRule="auto"/>
              <w:ind w:right="-108" w:hanging="9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Tandon, R.</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W82yvwkB","properties":{"formattedCitation":"(42)","plainCitation":"(42)","noteIndex":0},"citationItems":[{"id":3390,"uris":["http://zotero.org/users/3447303/items/TWM8BTAZ"],"uri":["http://zotero.org/users/3447303/items/TWM8BTAZ"],"itemData":{"id":3390,"type":"article-journal","title":"How to review a scientific paper","container-title":"Asian Journal of Psychiatry","page":"124-7","volume":"11","source":"Ovid Technologies","archive":"MEDLINE","archive_location":"25248566","abstract":"Scientific observations must survive the scrutiny of experts before they are disseminated to the broader community because their publication in a scientific journal provides a stamp of validity. Although critical review of a manuscript by peers prior to publication in a scientific journal is a central element in this process, virtually no formal guidance is provided to reviewers about the nature of the task. In this article, the essence of peer review is described and critical steps in the process are summarized. The role of the peer reviewer as an intermediary and arbiter in the process of scientific communication between the authors and the readers via the vehicle of the particular journal is discussed and the responsibilities of the reviewer to each of the three parties (the author/s, readers, and the Journal editor) are defined. The two formal products of this activity are separate sets of reviewer comments to the editor and the authors and these are described. Ethical aspects of the process are considered and rewards accruing to the reviewer summarized.\nCopyright © 2014 Elsevier B.V. All rights reserved.","DOI":"10.1016/j.ajp.2014.08.007","ISSN":"1876-2026","journalAbbreviation":"Asian J Psychiatr","language":"English","author":[{"family":"Tandon","given":"Rajiv"}],"issued":{"date-parts":[["2014",10]]}}}],"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2)</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16830E3"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3528300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61C78C41"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sian Journal of Psychiatry</w:t>
            </w:r>
          </w:p>
        </w:tc>
        <w:tc>
          <w:tcPr>
            <w:tcW w:w="674" w:type="dxa"/>
            <w:shd w:val="clear" w:color="auto" w:fill="auto"/>
            <w:noWrap/>
            <w:vAlign w:val="bottom"/>
            <w:hideMark/>
          </w:tcPr>
          <w:p w14:paraId="3F5C824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5AFF2134"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02951F7C" w14:textId="47082A41" w:rsidR="008D1E2C"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1A753711" w14:textId="1F49CFA4" w:rsidR="002D566F"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Unbiased and ethical professionals,</w:t>
            </w:r>
          </w:p>
          <w:p w14:paraId="355683A8" w14:textId="6DAF79C0" w:rsidR="00172F61" w:rsidRPr="003A648F" w:rsidRDefault="002D1A1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5E00CF4C" w14:textId="77777777" w:rsidR="00F67632"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1F727464" w14:textId="7FDEBD46" w:rsidR="00F67632"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spectful communicators,</w:t>
            </w:r>
          </w:p>
          <w:p w14:paraId="08A9BD4F" w14:textId="3103B348" w:rsidR="00F67632"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isors</w:t>
            </w:r>
          </w:p>
        </w:tc>
        <w:tc>
          <w:tcPr>
            <w:tcW w:w="851" w:type="dxa"/>
            <w:shd w:val="clear" w:color="auto" w:fill="auto"/>
            <w:noWrap/>
            <w:vAlign w:val="bottom"/>
          </w:tcPr>
          <w:p w14:paraId="1FF3C096" w14:textId="410EAA98" w:rsidR="00172F61"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 xml:space="preserve">4, </w:t>
            </w:r>
            <w:r w:rsidR="002D566F" w:rsidRPr="003A648F">
              <w:rPr>
                <w:rFonts w:ascii="Calibri" w:eastAsia="Times New Roman" w:hAnsi="Calibri" w:cs="Times New Roman"/>
                <w:color w:val="000000"/>
                <w:sz w:val="16"/>
                <w:szCs w:val="16"/>
                <w:lang w:val="en-GB"/>
              </w:rPr>
              <w:t xml:space="preserve">13, </w:t>
            </w:r>
            <w:r w:rsidR="00F36D45" w:rsidRPr="003A648F">
              <w:rPr>
                <w:rFonts w:ascii="Calibri" w:eastAsia="Times New Roman" w:hAnsi="Calibri" w:cs="Times New Roman"/>
                <w:color w:val="000000"/>
                <w:sz w:val="16"/>
                <w:szCs w:val="16"/>
                <w:lang w:val="en-GB"/>
              </w:rPr>
              <w:t xml:space="preserve">21, </w:t>
            </w:r>
            <w:r w:rsidR="002D1A1C" w:rsidRPr="003A648F">
              <w:rPr>
                <w:rFonts w:ascii="Calibri" w:eastAsia="Times New Roman" w:hAnsi="Calibri" w:cs="Times New Roman"/>
                <w:color w:val="000000"/>
                <w:sz w:val="16"/>
                <w:szCs w:val="16"/>
                <w:lang w:val="en-GB"/>
              </w:rPr>
              <w:t xml:space="preserve">32, </w:t>
            </w:r>
            <w:r w:rsidR="00F67632" w:rsidRPr="003A648F">
              <w:rPr>
                <w:rFonts w:ascii="Calibri" w:eastAsia="Times New Roman" w:hAnsi="Calibri" w:cs="Times New Roman"/>
                <w:color w:val="000000"/>
                <w:sz w:val="16"/>
                <w:szCs w:val="16"/>
                <w:lang w:val="en-GB"/>
              </w:rPr>
              <w:t xml:space="preserve">43, </w:t>
            </w:r>
            <w:r w:rsidR="00F67632" w:rsidRPr="003A648F">
              <w:rPr>
                <w:rFonts w:ascii="Calibri" w:eastAsia="Times New Roman" w:hAnsi="Calibri" w:cs="Times New Roman"/>
                <w:color w:val="000000"/>
                <w:sz w:val="16"/>
                <w:szCs w:val="16"/>
                <w:lang w:val="en-GB"/>
              </w:rPr>
              <w:lastRenderedPageBreak/>
              <w:t>46, 57, 71</w:t>
            </w:r>
          </w:p>
          <w:p w14:paraId="72D02503" w14:textId="076099AA" w:rsidR="00F67632" w:rsidRPr="003A648F" w:rsidRDefault="00F67632" w:rsidP="00551BD8">
            <w:pPr>
              <w:spacing w:after="0" w:line="240" w:lineRule="auto"/>
              <w:rPr>
                <w:rFonts w:ascii="Calibri" w:eastAsia="Times New Roman" w:hAnsi="Calibri" w:cs="Times New Roman"/>
                <w:color w:val="000000"/>
                <w:sz w:val="16"/>
                <w:szCs w:val="16"/>
                <w:lang w:val="en-GB"/>
              </w:rPr>
            </w:pPr>
          </w:p>
        </w:tc>
        <w:tc>
          <w:tcPr>
            <w:tcW w:w="816" w:type="dxa"/>
          </w:tcPr>
          <w:p w14:paraId="3628CF77" w14:textId="45086E5A" w:rsidR="00172F61"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lastRenderedPageBreak/>
              <w:t>8</w:t>
            </w:r>
          </w:p>
        </w:tc>
      </w:tr>
      <w:tr w:rsidR="00172F61" w:rsidRPr="003A648F" w14:paraId="3ACE3DFF" w14:textId="77777777" w:rsidTr="005A4534">
        <w:trPr>
          <w:trHeight w:val="300"/>
        </w:trPr>
        <w:tc>
          <w:tcPr>
            <w:tcW w:w="1146" w:type="dxa"/>
            <w:shd w:val="clear" w:color="auto" w:fill="auto"/>
            <w:noWrap/>
            <w:vAlign w:val="bottom"/>
            <w:hideMark/>
          </w:tcPr>
          <w:p w14:paraId="16FC0D08" w14:textId="1EAF4F73"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Triaridis, S.</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leFan44z","properties":{"formattedCitation":"(43)","plainCitation":"(43)","noteIndex":0},"citationItems":[{"id":4256,"uris":["http://zotero.org/users/3447303/items/EI763UPA"],"uri":["http://zotero.org/users/3447303/items/EI763UPA"],"itemData":{"id":4256,"type":"article-journal","title":"Peer review and journal impact factor: the two pillars of contemporary medical publishing","container-title":"Hippokratia","page":"5-12","volume":"14","issue":"1","archive_location":"WOS:000286068400002","abstract":"The appraisal of scientific quality is a particularly difficult problem. Editorial boards resort to secondary criteria including crude publication counts, journal prestige, the reputation of authors and institutions, and estimated importance and relevance of the research field, making peer review a controversial rather than a rigorous process. On this background different methods for evaluating research may become required, including citation rates and journal impact factors (IF), which are thought to be more quantitative and objective indicators, directly related to published science. The aim of this review is to go into the two pillars of contemporary medical publishing, that is the peer review process and the IF. Qualified experts' reviewing the publications appears to be the only way for the evaluation of medical publication quality. To improve and standardise the principles, procedures and criteria used in peer review evaluation is of great importance. Standardizing and improving training techniques for peer reviewers, would allow for the magnification of a journal's impact factor. This may be a very important reason that impact factor and peer review need to be analyzed simultaneously. Improving a journal's IF would be difficult without improving peer-review efficiency. Peer-reviewers need to understand the fundamental principles of contemporary medical publishing, that is peer-review and impact factors. The current supplement of the Hippokratia for supporting its seminar for reviewers will help to fulfil some of these scopes. Hippokratia 2010; 14 (Suppl 1): 5-12","ISSN":"1108-4189","journalAbbreviation":"Hippokratia","language":"English","author":[{"family":"Triaridis","given":"S."},{"family":"Kyrgidis","given":"A."}],"issued":{"date-parts":[["2010"]]}}}],"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3)</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E8C9A96"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Greece</w:t>
            </w:r>
          </w:p>
        </w:tc>
        <w:tc>
          <w:tcPr>
            <w:tcW w:w="1142" w:type="dxa"/>
            <w:shd w:val="clear" w:color="auto" w:fill="auto"/>
            <w:noWrap/>
            <w:vAlign w:val="bottom"/>
            <w:hideMark/>
          </w:tcPr>
          <w:p w14:paraId="53134C8D"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66C91D2"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Hippokratia</w:t>
            </w:r>
          </w:p>
        </w:tc>
        <w:tc>
          <w:tcPr>
            <w:tcW w:w="674" w:type="dxa"/>
            <w:shd w:val="clear" w:color="auto" w:fill="auto"/>
            <w:noWrap/>
            <w:vAlign w:val="bottom"/>
            <w:hideMark/>
          </w:tcPr>
          <w:p w14:paraId="2E22DB8A"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10</w:t>
            </w:r>
          </w:p>
        </w:tc>
        <w:tc>
          <w:tcPr>
            <w:tcW w:w="1027" w:type="dxa"/>
            <w:shd w:val="clear" w:color="auto" w:fill="auto"/>
            <w:noWrap/>
            <w:vAlign w:val="bottom"/>
            <w:hideMark/>
          </w:tcPr>
          <w:p w14:paraId="0A4D0418"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388B449C" w14:textId="1F101075" w:rsidR="008D1E2C"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Dutiful/altruistic towards scientific community,</w:t>
            </w:r>
          </w:p>
          <w:p w14:paraId="0A2944DA" w14:textId="46540CE1" w:rsidR="002D566F" w:rsidRPr="003A648F" w:rsidRDefault="002D566F"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4C2732C5" w14:textId="217EEC4E" w:rsidR="00823E60" w:rsidRPr="003A648F" w:rsidRDefault="00823E6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elf-critical professionals,</w:t>
            </w:r>
          </w:p>
          <w:p w14:paraId="7500E794" w14:textId="1D3C3AA3" w:rsidR="00172F61"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779156EF" w14:textId="77777777" w:rsidR="00F67632"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47A2C0B8" w14:textId="20CB6521" w:rsidR="00F67632"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dvocates</w:t>
            </w:r>
          </w:p>
        </w:tc>
        <w:tc>
          <w:tcPr>
            <w:tcW w:w="851" w:type="dxa"/>
            <w:shd w:val="clear" w:color="auto" w:fill="auto"/>
            <w:noWrap/>
            <w:vAlign w:val="bottom"/>
          </w:tcPr>
          <w:p w14:paraId="49C82EEE" w14:textId="3416AFA3" w:rsidR="00172F61" w:rsidRPr="003A648F" w:rsidRDefault="008D1E2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4,</w:t>
            </w:r>
            <w:r w:rsidR="002D566F" w:rsidRPr="003A648F">
              <w:rPr>
                <w:rFonts w:ascii="Calibri" w:eastAsia="Times New Roman" w:hAnsi="Calibri" w:cs="Times New Roman"/>
                <w:color w:val="000000"/>
                <w:sz w:val="16"/>
                <w:szCs w:val="16"/>
                <w:lang w:val="en-GB"/>
              </w:rPr>
              <w:t xml:space="preserve"> 13,</w:t>
            </w:r>
            <w:r w:rsidRPr="003A648F">
              <w:rPr>
                <w:rFonts w:ascii="Calibri" w:eastAsia="Times New Roman" w:hAnsi="Calibri" w:cs="Times New Roman"/>
                <w:color w:val="000000"/>
                <w:sz w:val="16"/>
                <w:szCs w:val="16"/>
                <w:lang w:val="en-GB"/>
              </w:rPr>
              <w:t xml:space="preserve"> </w:t>
            </w:r>
            <w:r w:rsidR="00F36D45" w:rsidRPr="003A648F">
              <w:rPr>
                <w:rFonts w:ascii="Calibri" w:eastAsia="Times New Roman" w:hAnsi="Calibri" w:cs="Times New Roman"/>
                <w:color w:val="000000"/>
                <w:sz w:val="16"/>
                <w:szCs w:val="16"/>
                <w:lang w:val="en-GB"/>
              </w:rPr>
              <w:t xml:space="preserve">14, </w:t>
            </w:r>
            <w:r w:rsidR="00F31090" w:rsidRPr="003A648F">
              <w:rPr>
                <w:rFonts w:ascii="Calibri" w:eastAsia="Times New Roman" w:hAnsi="Calibri" w:cs="Times New Roman"/>
                <w:color w:val="000000"/>
                <w:sz w:val="16"/>
                <w:szCs w:val="16"/>
                <w:lang w:val="en-GB"/>
              </w:rPr>
              <w:t xml:space="preserve">19, </w:t>
            </w:r>
            <w:r w:rsidR="00F36D45" w:rsidRPr="003A648F">
              <w:rPr>
                <w:rFonts w:ascii="Calibri" w:eastAsia="Times New Roman" w:hAnsi="Calibri" w:cs="Times New Roman"/>
                <w:color w:val="000000"/>
                <w:sz w:val="16"/>
                <w:szCs w:val="16"/>
                <w:lang w:val="en-GB"/>
              </w:rPr>
              <w:t xml:space="preserve">21, </w:t>
            </w:r>
            <w:r w:rsidR="00823E60" w:rsidRPr="003A648F">
              <w:rPr>
                <w:rFonts w:ascii="Calibri" w:eastAsia="Times New Roman" w:hAnsi="Calibri" w:cs="Times New Roman"/>
                <w:color w:val="000000"/>
                <w:sz w:val="16"/>
                <w:szCs w:val="16"/>
                <w:lang w:val="en-GB"/>
              </w:rPr>
              <w:t xml:space="preserve">31, </w:t>
            </w:r>
            <w:r w:rsidR="002D1A1C" w:rsidRPr="003A648F">
              <w:rPr>
                <w:rFonts w:ascii="Calibri" w:eastAsia="Times New Roman" w:hAnsi="Calibri" w:cs="Times New Roman"/>
                <w:color w:val="000000"/>
                <w:sz w:val="16"/>
                <w:szCs w:val="16"/>
                <w:lang w:val="en-GB"/>
              </w:rPr>
              <w:t xml:space="preserve">32, </w:t>
            </w:r>
            <w:r w:rsidR="008118DC" w:rsidRPr="003A648F">
              <w:rPr>
                <w:rFonts w:ascii="Calibri" w:eastAsia="Times New Roman" w:hAnsi="Calibri" w:cs="Times New Roman"/>
                <w:color w:val="000000"/>
                <w:sz w:val="16"/>
                <w:szCs w:val="16"/>
                <w:lang w:val="en-GB"/>
              </w:rPr>
              <w:t xml:space="preserve">36, </w:t>
            </w:r>
            <w:r w:rsidR="00F67632" w:rsidRPr="003A648F">
              <w:rPr>
                <w:rFonts w:ascii="Calibri" w:eastAsia="Times New Roman" w:hAnsi="Calibri" w:cs="Times New Roman"/>
                <w:color w:val="000000"/>
                <w:sz w:val="16"/>
                <w:szCs w:val="16"/>
                <w:lang w:val="en-GB"/>
              </w:rPr>
              <w:t>42, 45, 47, 68</w:t>
            </w:r>
          </w:p>
        </w:tc>
        <w:tc>
          <w:tcPr>
            <w:tcW w:w="816" w:type="dxa"/>
          </w:tcPr>
          <w:p w14:paraId="1FBD435E" w14:textId="037534EA" w:rsidR="00172F61" w:rsidRPr="003A648F" w:rsidRDefault="00F67632"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2</w:t>
            </w:r>
          </w:p>
        </w:tc>
      </w:tr>
      <w:tr w:rsidR="00172F61" w:rsidRPr="003A648F" w14:paraId="3C691326" w14:textId="77777777" w:rsidTr="005A4534">
        <w:trPr>
          <w:trHeight w:val="300"/>
        </w:trPr>
        <w:tc>
          <w:tcPr>
            <w:tcW w:w="1146" w:type="dxa"/>
            <w:shd w:val="clear" w:color="auto" w:fill="auto"/>
            <w:noWrap/>
            <w:vAlign w:val="bottom"/>
            <w:hideMark/>
          </w:tcPr>
          <w:p w14:paraId="152D391B" w14:textId="39999782" w:rsidR="00172F61" w:rsidRPr="003A648F" w:rsidRDefault="00172F61" w:rsidP="00551BD8">
            <w:pPr>
              <w:spacing w:after="0" w:line="240" w:lineRule="auto"/>
              <w:ind w:left="-9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Wagner A. K.</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BPFF62BQ","properties":{"formattedCitation":"(44)","plainCitation":"(44)","noteIndex":0},"citationItems":[{"id":1117,"uris":["http://zotero.org/users/3447303/items/XJ87A3SX"],"uri":["http://zotero.org/users/3447303/items/XJ87A3SX"],"itemData":{"id":1117,"type":"article-journal","title":"Peer review: issues in physical medicine and rehabilitation.","container-title":"American Journal of Physical Medicine &amp; Rehabilitation","page":"790-802","volume":"82","issue":"10","source":"EBSCOhost","archive":"rzh","abstract":"Peer review, although the standard for evaluating scientific research, is not without flaws. Peer reviewers have been shown to be inconsistent and to miss major strengths and deficiencies in studies. Both reviewer and author biases, including conflicts of interest and positive outcome publication biases, are frequent topics of study and debate. Additional concerns have been raised regarding inappropriate authorship and adequate reporting of the ethical process involving human and animal experimentation. Despite these issues, a good peer review can provide positive feedback to authors and improve the quality of research reported in medical journals. This article reviews some issues and points of concern regarding the peer-review process, and it suggests guidelines for new (and established) reviewers in the area of physical medicine and rehabilitation. It also provides suggestions for editorial considerations and improvements in the peer-review process for physical medicine and rehabilitation research journals.","ISSN":"0894-9115","journalAbbreviation":"American Journal of Physical Medicine &amp; Rehabilitation","author":[{"literal":"Wagner AK"},{"literal":"Boninger ML"},{"literal":"Levy C"},{"literal":"Chan L"},{"literal":"Gater D"},{"literal":"Kirby RL"}],"issued":{"date-parts":[["2003",10]]}}}],"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4)</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2F46FA5"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66BAE35"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C0719F9"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American Journal of Physical Medicine and Rehabilitation</w:t>
            </w:r>
          </w:p>
        </w:tc>
        <w:tc>
          <w:tcPr>
            <w:tcW w:w="674" w:type="dxa"/>
            <w:shd w:val="clear" w:color="auto" w:fill="auto"/>
            <w:noWrap/>
            <w:vAlign w:val="bottom"/>
            <w:hideMark/>
          </w:tcPr>
          <w:p w14:paraId="577C3375"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52CEECB7"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1DC03B3C" w14:textId="2AA251F0" w:rsidR="007C024D" w:rsidRPr="003A648F" w:rsidRDefault="007C024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0E7496C7" w14:textId="302E2C0C" w:rsidR="00F31090" w:rsidRPr="003A648F" w:rsidRDefault="00F31090"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Unbiased and ethical professionals,</w:t>
            </w:r>
          </w:p>
          <w:p w14:paraId="7A5085AA" w14:textId="77777777" w:rsidR="005B0FF7" w:rsidRPr="003A648F" w:rsidRDefault="008118DC"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liable professionals,</w:t>
            </w:r>
          </w:p>
          <w:p w14:paraId="60A7C196" w14:textId="77777777" w:rsidR="00172F61" w:rsidRPr="003A648F" w:rsidRDefault="005B0FF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p w14:paraId="675C00D2" w14:textId="0AC2C290" w:rsidR="005B0FF7" w:rsidRPr="003A648F" w:rsidRDefault="005B0FF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ers should not</w:t>
            </w:r>
          </w:p>
        </w:tc>
        <w:tc>
          <w:tcPr>
            <w:tcW w:w="851" w:type="dxa"/>
            <w:shd w:val="clear" w:color="auto" w:fill="auto"/>
            <w:noWrap/>
            <w:vAlign w:val="bottom"/>
          </w:tcPr>
          <w:p w14:paraId="4F98580C" w14:textId="5265D4C0" w:rsidR="00172F61" w:rsidRPr="003A648F" w:rsidRDefault="007C024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1, 2,</w:t>
            </w:r>
            <w:r w:rsidR="005B0FF7" w:rsidRPr="003A648F">
              <w:rPr>
                <w:rFonts w:ascii="Calibri" w:eastAsia="Times New Roman" w:hAnsi="Calibri" w:cs="Times New Roman"/>
                <w:color w:val="000000"/>
                <w:sz w:val="16"/>
                <w:szCs w:val="16"/>
                <w:lang w:val="en-GB"/>
              </w:rPr>
              <w:t xml:space="preserve"> </w:t>
            </w:r>
            <w:r w:rsidR="008118DC" w:rsidRPr="003A648F">
              <w:rPr>
                <w:rFonts w:ascii="Calibri" w:eastAsia="Times New Roman" w:hAnsi="Calibri" w:cs="Times New Roman"/>
                <w:color w:val="000000"/>
                <w:sz w:val="16"/>
                <w:szCs w:val="16"/>
                <w:lang w:val="en-GB"/>
              </w:rPr>
              <w:t>36,</w:t>
            </w:r>
            <w:r w:rsidR="005B0FF7" w:rsidRPr="003A648F">
              <w:rPr>
                <w:rFonts w:ascii="Calibri" w:eastAsia="Times New Roman" w:hAnsi="Calibri" w:cs="Times New Roman"/>
                <w:color w:val="000000"/>
                <w:sz w:val="16"/>
                <w:szCs w:val="16"/>
                <w:lang w:val="en-GB"/>
              </w:rPr>
              <w:t xml:space="preserve"> 47, 74</w:t>
            </w:r>
          </w:p>
        </w:tc>
        <w:tc>
          <w:tcPr>
            <w:tcW w:w="816" w:type="dxa"/>
          </w:tcPr>
          <w:p w14:paraId="2276A372" w14:textId="2778FD7C" w:rsidR="00172F61" w:rsidRPr="003A648F" w:rsidRDefault="005B0FF7"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5</w:t>
            </w:r>
          </w:p>
        </w:tc>
      </w:tr>
      <w:tr w:rsidR="00172F61" w:rsidRPr="008466CD" w14:paraId="148605EF" w14:textId="77777777" w:rsidTr="005A4534">
        <w:trPr>
          <w:trHeight w:val="300"/>
        </w:trPr>
        <w:tc>
          <w:tcPr>
            <w:tcW w:w="1146" w:type="dxa"/>
            <w:shd w:val="clear" w:color="auto" w:fill="auto"/>
            <w:noWrap/>
            <w:vAlign w:val="bottom"/>
            <w:hideMark/>
          </w:tcPr>
          <w:p w14:paraId="26105E44" w14:textId="545631B7" w:rsidR="00172F61" w:rsidRPr="003A648F" w:rsidRDefault="00172F61" w:rsidP="00551BD8">
            <w:pPr>
              <w:spacing w:after="0" w:line="240" w:lineRule="auto"/>
              <w:ind w:left="-9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Weil, J.</w:t>
            </w:r>
            <w:r w:rsidR="00D622F8">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qQXCxvxO","properties":{"formattedCitation":"(45)","plainCitation":"(45)","noteIndex":0},"citationItems":[{"id":4962,"uris":["http://zotero.org/users/3447303/items/7DWVT5LS"],"uri":["http://zotero.org/users/3447303/items/7DWVT5LS"],"itemData":{"id":4962,"type":"article-journal","title":"Peer review: An essential step in the publishing process","container-title":"Journal of Genetic Counseling","page":"183-187","volume":"13","issue":"3","archive":"Scopus","abstract":"Among the many steps involved in publishing a professional paper, peer review of the submitted manuscript presents both a challenge and an opportunity. Peer review is essential to ensuring that published papers meet appropriate research, scholarship and journal criteria. Peer review is also a valuable resource, providing detailed, professional evaluations that help authors carry out and present scholarship of the highest quality. When combined with the commitment of the Journal of Genetic Counseling to encourage and mentor authors, it is also a resource for developing writing skills.","DOI":"10.1023/B:JOGC.0000028252.93942.40","ISSN":"10597700 (ISSN)","language":"English","author":[{"family":"Weil","given":"J."}],"issued":{"date-parts":[["2004"]]}}}],"schema":"https://github.com/citation-style-language/schema/raw/master/csl-citation.json"} </w:instrText>
            </w:r>
            <w:r w:rsidR="00D622F8">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5)</w:t>
            </w:r>
            <w:r w:rsidR="00D622F8">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CFD18CA" w14:textId="77777777" w:rsidR="00172F61" w:rsidRPr="003A648F" w:rsidRDefault="00172F61" w:rsidP="00551BD8">
            <w:pPr>
              <w:spacing w:after="0" w:line="240" w:lineRule="auto"/>
              <w:ind w:right="-376"/>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N/A</w:t>
            </w:r>
          </w:p>
        </w:tc>
        <w:tc>
          <w:tcPr>
            <w:tcW w:w="1142" w:type="dxa"/>
            <w:shd w:val="clear" w:color="auto" w:fill="auto"/>
            <w:noWrap/>
            <w:vAlign w:val="bottom"/>
            <w:hideMark/>
          </w:tcPr>
          <w:p w14:paraId="74ACDF29"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6FA29AC"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Journal of Genetic Counseling</w:t>
            </w:r>
          </w:p>
        </w:tc>
        <w:tc>
          <w:tcPr>
            <w:tcW w:w="674" w:type="dxa"/>
            <w:shd w:val="clear" w:color="auto" w:fill="auto"/>
            <w:noWrap/>
            <w:vAlign w:val="bottom"/>
            <w:hideMark/>
          </w:tcPr>
          <w:p w14:paraId="661D7609" w14:textId="77777777" w:rsidR="00172F61" w:rsidRPr="003A648F" w:rsidRDefault="00172F61" w:rsidP="00551BD8">
            <w:pPr>
              <w:spacing w:after="0" w:line="240" w:lineRule="auto"/>
              <w:ind w:right="-108"/>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2004</w:t>
            </w:r>
          </w:p>
        </w:tc>
        <w:tc>
          <w:tcPr>
            <w:tcW w:w="1027" w:type="dxa"/>
            <w:shd w:val="clear" w:color="auto" w:fill="auto"/>
            <w:noWrap/>
            <w:vAlign w:val="bottom"/>
            <w:hideMark/>
          </w:tcPr>
          <w:p w14:paraId="13462D36"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Review article</w:t>
            </w:r>
          </w:p>
        </w:tc>
        <w:tc>
          <w:tcPr>
            <w:tcW w:w="1446" w:type="dxa"/>
          </w:tcPr>
          <w:p w14:paraId="28B6B7C6" w14:textId="765C8340" w:rsidR="00172F61" w:rsidRPr="003A648F" w:rsidRDefault="007C024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Proficient experts in their field,</w:t>
            </w:r>
          </w:p>
          <w:p w14:paraId="3FEB4706" w14:textId="5624259C" w:rsidR="00A90D26" w:rsidRPr="003A648F" w:rsidRDefault="00A90D2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Familiar with journal,</w:t>
            </w:r>
          </w:p>
          <w:p w14:paraId="0641205A" w14:textId="32AAF58F" w:rsidR="009D2EC6" w:rsidRPr="003A648F" w:rsidRDefault="009D2EC6"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Skilled critics</w:t>
            </w:r>
          </w:p>
        </w:tc>
        <w:tc>
          <w:tcPr>
            <w:tcW w:w="851" w:type="dxa"/>
            <w:shd w:val="clear" w:color="auto" w:fill="auto"/>
            <w:noWrap/>
            <w:vAlign w:val="bottom"/>
          </w:tcPr>
          <w:p w14:paraId="0B82C4DC" w14:textId="22278240" w:rsidR="00172F61" w:rsidRPr="003A648F" w:rsidRDefault="007C024D"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 xml:space="preserve">1, </w:t>
            </w:r>
            <w:r w:rsidR="00A90D26" w:rsidRPr="003A648F">
              <w:rPr>
                <w:rFonts w:ascii="Calibri" w:eastAsia="Times New Roman" w:hAnsi="Calibri" w:cs="Times New Roman"/>
                <w:color w:val="000000"/>
                <w:sz w:val="16"/>
                <w:szCs w:val="16"/>
                <w:lang w:val="en-GB"/>
              </w:rPr>
              <w:t xml:space="preserve">11, </w:t>
            </w:r>
            <w:r w:rsidR="009D2EC6" w:rsidRPr="003A648F">
              <w:rPr>
                <w:rFonts w:ascii="Calibri" w:eastAsia="Times New Roman" w:hAnsi="Calibri" w:cs="Times New Roman"/>
                <w:color w:val="000000"/>
                <w:sz w:val="16"/>
                <w:szCs w:val="16"/>
                <w:lang w:val="en-GB"/>
              </w:rPr>
              <w:t>49</w:t>
            </w:r>
          </w:p>
        </w:tc>
        <w:tc>
          <w:tcPr>
            <w:tcW w:w="816" w:type="dxa"/>
          </w:tcPr>
          <w:p w14:paraId="32C6ED30" w14:textId="77777777" w:rsidR="00172F61" w:rsidRPr="003A648F" w:rsidRDefault="00172F61" w:rsidP="00551BD8">
            <w:pPr>
              <w:spacing w:after="0" w:line="240" w:lineRule="auto"/>
              <w:rPr>
                <w:rFonts w:ascii="Calibri" w:eastAsia="Times New Roman" w:hAnsi="Calibri" w:cs="Times New Roman"/>
                <w:color w:val="000000"/>
                <w:sz w:val="16"/>
                <w:szCs w:val="16"/>
                <w:lang w:val="en-GB"/>
              </w:rPr>
            </w:pPr>
            <w:r w:rsidRPr="003A648F">
              <w:rPr>
                <w:rFonts w:ascii="Calibri" w:eastAsia="Times New Roman" w:hAnsi="Calibri" w:cs="Times New Roman"/>
                <w:color w:val="000000"/>
                <w:sz w:val="16"/>
                <w:szCs w:val="16"/>
                <w:lang w:val="en-GB"/>
              </w:rPr>
              <w:t>3</w:t>
            </w:r>
          </w:p>
        </w:tc>
      </w:tr>
      <w:tr w:rsidR="00172F61" w:rsidRPr="008466CD" w14:paraId="5E1881A0" w14:textId="77777777" w:rsidTr="005A4534">
        <w:trPr>
          <w:trHeight w:val="300"/>
        </w:trPr>
        <w:tc>
          <w:tcPr>
            <w:tcW w:w="1146" w:type="dxa"/>
            <w:shd w:val="clear" w:color="auto" w:fill="auto"/>
            <w:noWrap/>
            <w:vAlign w:val="bottom"/>
            <w:hideMark/>
          </w:tcPr>
          <w:p w14:paraId="749E5DD7" w14:textId="77777777" w:rsidR="00172F61" w:rsidRPr="008466CD" w:rsidRDefault="00172F61" w:rsidP="001E7B49">
            <w:pPr>
              <w:spacing w:after="0" w:line="240" w:lineRule="auto"/>
              <w:ind w:left="-96"/>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 xml:space="preserve">Total </w:t>
            </w:r>
          </w:p>
        </w:tc>
        <w:tc>
          <w:tcPr>
            <w:tcW w:w="851" w:type="dxa"/>
            <w:shd w:val="clear" w:color="auto" w:fill="auto"/>
            <w:noWrap/>
            <w:vAlign w:val="bottom"/>
            <w:hideMark/>
          </w:tcPr>
          <w:p w14:paraId="7A82EDE6" w14:textId="77777777" w:rsidR="00172F61" w:rsidRPr="008466CD" w:rsidRDefault="00172F61" w:rsidP="001E7B49">
            <w:pPr>
              <w:spacing w:after="0" w:line="240" w:lineRule="auto"/>
              <w:ind w:right="-376"/>
              <w:rPr>
                <w:rFonts w:ascii="Calibri" w:eastAsia="Times New Roman" w:hAnsi="Calibri" w:cs="Times New Roman"/>
                <w:color w:val="000000"/>
                <w:sz w:val="16"/>
                <w:szCs w:val="16"/>
                <w:lang w:val="en-GB"/>
              </w:rPr>
            </w:pPr>
          </w:p>
        </w:tc>
        <w:tc>
          <w:tcPr>
            <w:tcW w:w="1142" w:type="dxa"/>
            <w:shd w:val="clear" w:color="auto" w:fill="auto"/>
            <w:noWrap/>
            <w:vAlign w:val="bottom"/>
            <w:hideMark/>
          </w:tcPr>
          <w:p w14:paraId="0BED86DF" w14:textId="77777777" w:rsidR="00172F61" w:rsidRPr="008466CD" w:rsidRDefault="00172F61" w:rsidP="001E7B49">
            <w:pPr>
              <w:spacing w:after="0" w:line="240" w:lineRule="auto"/>
              <w:rPr>
                <w:rFonts w:ascii="Calibri" w:eastAsia="Times New Roman" w:hAnsi="Calibri" w:cs="Times New Roman"/>
                <w:color w:val="000000"/>
                <w:sz w:val="16"/>
                <w:szCs w:val="16"/>
                <w:lang w:val="en-GB"/>
              </w:rPr>
            </w:pPr>
          </w:p>
        </w:tc>
        <w:tc>
          <w:tcPr>
            <w:tcW w:w="1126" w:type="dxa"/>
            <w:shd w:val="clear" w:color="auto" w:fill="auto"/>
            <w:noWrap/>
            <w:vAlign w:val="bottom"/>
            <w:hideMark/>
          </w:tcPr>
          <w:p w14:paraId="325BC54C" w14:textId="77777777" w:rsidR="00172F61" w:rsidRPr="008466CD" w:rsidRDefault="00172F61" w:rsidP="001E7B49">
            <w:pPr>
              <w:spacing w:after="0" w:line="240" w:lineRule="auto"/>
              <w:ind w:right="-108"/>
              <w:rPr>
                <w:rFonts w:ascii="Calibri" w:eastAsia="Times New Roman" w:hAnsi="Calibri" w:cs="Times New Roman"/>
                <w:color w:val="000000"/>
                <w:sz w:val="16"/>
                <w:szCs w:val="16"/>
                <w:lang w:val="en-GB"/>
              </w:rPr>
            </w:pPr>
          </w:p>
        </w:tc>
        <w:tc>
          <w:tcPr>
            <w:tcW w:w="674" w:type="dxa"/>
            <w:shd w:val="clear" w:color="auto" w:fill="auto"/>
            <w:noWrap/>
            <w:vAlign w:val="bottom"/>
            <w:hideMark/>
          </w:tcPr>
          <w:p w14:paraId="05ACB580" w14:textId="77777777" w:rsidR="00172F61" w:rsidRPr="008466CD" w:rsidRDefault="00172F61" w:rsidP="001E7B49">
            <w:pPr>
              <w:spacing w:after="0" w:line="240" w:lineRule="auto"/>
              <w:rPr>
                <w:rFonts w:ascii="Calibri" w:eastAsia="Times New Roman" w:hAnsi="Calibri" w:cs="Times New Roman"/>
                <w:color w:val="000000"/>
                <w:sz w:val="16"/>
                <w:szCs w:val="16"/>
                <w:lang w:val="en-GB"/>
              </w:rPr>
            </w:pPr>
          </w:p>
        </w:tc>
        <w:tc>
          <w:tcPr>
            <w:tcW w:w="1027" w:type="dxa"/>
            <w:shd w:val="clear" w:color="auto" w:fill="auto"/>
            <w:noWrap/>
            <w:vAlign w:val="bottom"/>
            <w:hideMark/>
          </w:tcPr>
          <w:p w14:paraId="4DBBAE84" w14:textId="77777777" w:rsidR="00172F61" w:rsidRPr="008466CD" w:rsidRDefault="00172F61" w:rsidP="001E7B49">
            <w:pPr>
              <w:spacing w:after="0" w:line="240" w:lineRule="auto"/>
              <w:rPr>
                <w:rFonts w:ascii="Calibri" w:eastAsia="Times New Roman" w:hAnsi="Calibri" w:cs="Times New Roman"/>
                <w:color w:val="000000"/>
                <w:sz w:val="16"/>
                <w:szCs w:val="16"/>
                <w:lang w:val="en-GB"/>
              </w:rPr>
            </w:pPr>
          </w:p>
        </w:tc>
        <w:tc>
          <w:tcPr>
            <w:tcW w:w="1446" w:type="dxa"/>
          </w:tcPr>
          <w:p w14:paraId="3422CE94" w14:textId="77777777" w:rsidR="00172F61" w:rsidRPr="008466CD" w:rsidRDefault="00172F61" w:rsidP="001E7B49">
            <w:pPr>
              <w:spacing w:after="0" w:line="240" w:lineRule="auto"/>
              <w:rPr>
                <w:rFonts w:ascii="Calibri" w:eastAsia="Times New Roman" w:hAnsi="Calibri" w:cs="Times New Roman"/>
                <w:color w:val="000000"/>
                <w:sz w:val="16"/>
                <w:szCs w:val="16"/>
                <w:lang w:val="en-GB"/>
              </w:rPr>
            </w:pPr>
          </w:p>
        </w:tc>
        <w:tc>
          <w:tcPr>
            <w:tcW w:w="851" w:type="dxa"/>
            <w:shd w:val="clear" w:color="auto" w:fill="auto"/>
            <w:noWrap/>
            <w:vAlign w:val="bottom"/>
            <w:hideMark/>
          </w:tcPr>
          <w:p w14:paraId="365BC853" w14:textId="77777777" w:rsidR="00172F61" w:rsidRPr="008466CD" w:rsidRDefault="00172F61" w:rsidP="00551BD8">
            <w:pPr>
              <w:spacing w:after="0" w:line="240" w:lineRule="auto"/>
              <w:rPr>
                <w:rFonts w:ascii="Calibri" w:eastAsia="Times New Roman" w:hAnsi="Calibri" w:cs="Times New Roman"/>
                <w:color w:val="000000"/>
                <w:sz w:val="16"/>
                <w:szCs w:val="16"/>
                <w:lang w:val="en-GB"/>
              </w:rPr>
            </w:pPr>
          </w:p>
        </w:tc>
        <w:tc>
          <w:tcPr>
            <w:tcW w:w="816" w:type="dxa"/>
          </w:tcPr>
          <w:p w14:paraId="7A20F9B5" w14:textId="03246E2D" w:rsidR="00172F61" w:rsidRPr="008466CD" w:rsidRDefault="00F67632" w:rsidP="001E7B49">
            <w:pPr>
              <w:spacing w:after="0" w:line="240" w:lineRule="auto"/>
              <w:rPr>
                <w:rFonts w:ascii="Calibri" w:eastAsia="Times New Roman" w:hAnsi="Calibri" w:cs="Times New Roman"/>
                <w:b/>
                <w:color w:val="000000"/>
                <w:sz w:val="16"/>
                <w:szCs w:val="16"/>
                <w:lang w:val="en-GB"/>
              </w:rPr>
            </w:pPr>
            <w:r>
              <w:rPr>
                <w:rFonts w:ascii="Calibri" w:eastAsia="Times New Roman" w:hAnsi="Calibri" w:cs="Times New Roman"/>
                <w:b/>
                <w:color w:val="000000"/>
                <w:sz w:val="16"/>
                <w:szCs w:val="16"/>
                <w:lang w:val="en-GB"/>
              </w:rPr>
              <w:t>306</w:t>
            </w:r>
          </w:p>
        </w:tc>
      </w:tr>
    </w:tbl>
    <w:p w14:paraId="6D31AE1D" w14:textId="7E6CA475" w:rsidR="0042388E" w:rsidRPr="008466CD" w:rsidRDefault="0042388E" w:rsidP="0042388E">
      <w:pPr>
        <w:spacing w:after="0"/>
        <w:rPr>
          <w:rFonts w:ascii="Calibri" w:hAnsi="Calibri" w:cs="Times New Roman"/>
          <w:sz w:val="16"/>
          <w:szCs w:val="16"/>
          <w:lang w:val="en-GB"/>
        </w:rPr>
      </w:pPr>
      <w:r w:rsidRPr="008466CD">
        <w:rPr>
          <w:rFonts w:ascii="Calibri" w:hAnsi="Calibri" w:cs="Times New Roman"/>
          <w:sz w:val="16"/>
          <w:szCs w:val="16"/>
          <w:vertAlign w:val="superscript"/>
          <w:lang w:val="en-GB"/>
        </w:rPr>
        <w:t>B</w:t>
      </w:r>
      <w:r w:rsidRPr="008466CD">
        <w:rPr>
          <w:rFonts w:ascii="Calibri" w:hAnsi="Calibri" w:cs="Times New Roman"/>
          <w:sz w:val="16"/>
          <w:szCs w:val="16"/>
          <w:lang w:val="en-GB"/>
        </w:rPr>
        <w:t xml:space="preserve"> Corresponds to item number</w:t>
      </w:r>
      <w:r w:rsidR="006038E1">
        <w:rPr>
          <w:rFonts w:ascii="Calibri" w:hAnsi="Calibri" w:cs="Times New Roman"/>
          <w:sz w:val="16"/>
          <w:szCs w:val="16"/>
          <w:lang w:val="en-GB"/>
        </w:rPr>
        <w:t xml:space="preserve"> from the list of roles (Table 1</w:t>
      </w:r>
      <w:r w:rsidRPr="008466CD">
        <w:rPr>
          <w:rFonts w:ascii="Calibri" w:hAnsi="Calibri" w:cs="Times New Roman"/>
          <w:sz w:val="16"/>
          <w:szCs w:val="16"/>
          <w:lang w:val="en-GB"/>
        </w:rPr>
        <w:t>)</w:t>
      </w:r>
    </w:p>
    <w:p w14:paraId="25F18A52" w14:textId="77777777" w:rsidR="009F6D89" w:rsidRPr="008466CD" w:rsidRDefault="0042388E" w:rsidP="0042388E">
      <w:pPr>
        <w:spacing w:after="0"/>
        <w:rPr>
          <w:rFonts w:ascii="Calibri" w:hAnsi="Calibri" w:cs="Times New Roman"/>
          <w:sz w:val="16"/>
          <w:szCs w:val="16"/>
          <w:lang w:val="en-GB"/>
        </w:rPr>
      </w:pPr>
      <w:r w:rsidRPr="008466CD">
        <w:rPr>
          <w:rFonts w:ascii="Calibri" w:hAnsi="Calibri" w:cs="Times New Roman"/>
          <w:sz w:val="16"/>
          <w:szCs w:val="16"/>
          <w:vertAlign w:val="superscript"/>
          <w:lang w:val="en-GB"/>
        </w:rPr>
        <w:t>C</w:t>
      </w:r>
      <w:r w:rsidRPr="008466CD">
        <w:rPr>
          <w:rFonts w:ascii="Calibri" w:hAnsi="Calibri" w:cs="Times New Roman"/>
          <w:sz w:val="16"/>
          <w:szCs w:val="16"/>
          <w:lang w:val="en-GB"/>
        </w:rPr>
        <w:t xml:space="preserve"> Number of extracted roles statements</w:t>
      </w:r>
    </w:p>
    <w:p w14:paraId="2C8BDB81" w14:textId="5BA69969" w:rsidR="00B25C3D" w:rsidRDefault="00B25C3D" w:rsidP="00A84341">
      <w:pPr>
        <w:rPr>
          <w:lang w:val="en-GB"/>
        </w:rPr>
      </w:pPr>
    </w:p>
    <w:p w14:paraId="21582C1C" w14:textId="0BB8128D" w:rsidR="00B34C12" w:rsidRDefault="00B34C12" w:rsidP="00A84341">
      <w:pPr>
        <w:rPr>
          <w:lang w:val="en-GB"/>
        </w:rPr>
      </w:pPr>
    </w:p>
    <w:p w14:paraId="2FAC65AB" w14:textId="2C7BF5B9" w:rsidR="00B34C12" w:rsidRDefault="00B34C12" w:rsidP="00A84341">
      <w:pPr>
        <w:rPr>
          <w:lang w:val="en-GB"/>
        </w:rPr>
      </w:pPr>
    </w:p>
    <w:p w14:paraId="2A8E72B4" w14:textId="5A154EFA" w:rsidR="00B34C12" w:rsidRDefault="00B34C12" w:rsidP="00A84341">
      <w:pPr>
        <w:rPr>
          <w:lang w:val="en-GB"/>
        </w:rPr>
      </w:pPr>
    </w:p>
    <w:p w14:paraId="7E83B006" w14:textId="35C0918C" w:rsidR="00B34C12" w:rsidRDefault="00B34C12" w:rsidP="00A84341">
      <w:pPr>
        <w:rPr>
          <w:lang w:val="en-GB"/>
        </w:rPr>
      </w:pPr>
    </w:p>
    <w:p w14:paraId="379C6CB8" w14:textId="3E154BF7" w:rsidR="00B34C12" w:rsidRDefault="00B34C12" w:rsidP="00A84341">
      <w:pPr>
        <w:rPr>
          <w:lang w:val="en-GB"/>
        </w:rPr>
      </w:pPr>
    </w:p>
    <w:p w14:paraId="52100C89" w14:textId="79F905D6" w:rsidR="00B34C12" w:rsidRDefault="00B34C12" w:rsidP="00A84341">
      <w:pPr>
        <w:rPr>
          <w:lang w:val="en-GB"/>
        </w:rPr>
      </w:pPr>
    </w:p>
    <w:p w14:paraId="6161D382" w14:textId="342C2D64" w:rsidR="00B34C12" w:rsidRDefault="00B34C12" w:rsidP="00A84341">
      <w:pPr>
        <w:rPr>
          <w:lang w:val="en-GB"/>
        </w:rPr>
      </w:pPr>
    </w:p>
    <w:p w14:paraId="1DD61AF0" w14:textId="13FC3C50" w:rsidR="00B34C12" w:rsidRDefault="00B34C12" w:rsidP="00A84341">
      <w:pPr>
        <w:rPr>
          <w:lang w:val="en-GB"/>
        </w:rPr>
      </w:pPr>
    </w:p>
    <w:p w14:paraId="4EA294D0" w14:textId="6B03DE17" w:rsidR="00B34C12" w:rsidRDefault="00B34C12" w:rsidP="00A84341">
      <w:pPr>
        <w:rPr>
          <w:lang w:val="en-GB"/>
        </w:rPr>
      </w:pPr>
    </w:p>
    <w:p w14:paraId="0E6C036E" w14:textId="501DE23B" w:rsidR="00B34C12" w:rsidRDefault="00B34C12" w:rsidP="00A84341">
      <w:pPr>
        <w:rPr>
          <w:lang w:val="en-GB"/>
        </w:rPr>
      </w:pPr>
    </w:p>
    <w:p w14:paraId="10FF0B2E" w14:textId="77777777" w:rsidR="005A4534" w:rsidRDefault="005A4534" w:rsidP="00A84341">
      <w:pPr>
        <w:rPr>
          <w:lang w:val="en-GB"/>
        </w:rPr>
      </w:pPr>
    </w:p>
    <w:p w14:paraId="58B05B72" w14:textId="61F8631C" w:rsidR="00A84341" w:rsidRPr="008466CD" w:rsidRDefault="00A84341" w:rsidP="00A84341">
      <w:pPr>
        <w:rPr>
          <w:rFonts w:ascii="Calibri" w:hAnsi="Calibri" w:cs="Times New Roman"/>
          <w:b/>
          <w:sz w:val="16"/>
          <w:szCs w:val="16"/>
          <w:lang w:val="en-GB"/>
        </w:rPr>
      </w:pPr>
      <w:r>
        <w:rPr>
          <w:rFonts w:ascii="Calibri" w:hAnsi="Calibri" w:cs="Times New Roman"/>
          <w:b/>
          <w:sz w:val="16"/>
          <w:szCs w:val="16"/>
          <w:lang w:val="en-GB"/>
        </w:rPr>
        <w:lastRenderedPageBreak/>
        <w:t>Table 2</w:t>
      </w:r>
      <w:r w:rsidRPr="008466CD">
        <w:rPr>
          <w:rFonts w:ascii="Calibri" w:hAnsi="Calibri" w:cs="Times New Roman"/>
          <w:b/>
          <w:sz w:val="16"/>
          <w:szCs w:val="16"/>
          <w:lang w:val="en-GB"/>
        </w:rPr>
        <w:t xml:space="preserve"> </w:t>
      </w:r>
      <w:r>
        <w:rPr>
          <w:rFonts w:ascii="Calibri" w:hAnsi="Calibri" w:cs="Times New Roman"/>
          <w:sz w:val="16"/>
          <w:szCs w:val="16"/>
          <w:lang w:val="en-GB"/>
        </w:rPr>
        <w:t>Tasks</w:t>
      </w:r>
      <w:r w:rsidRPr="008466CD">
        <w:rPr>
          <w:rFonts w:ascii="Calibri" w:hAnsi="Calibri" w:cs="Times New Roman"/>
          <w:sz w:val="16"/>
          <w:szCs w:val="16"/>
          <w:lang w:val="en-GB"/>
        </w:rPr>
        <w:t xml:space="preserve"> from review articles</w:t>
      </w:r>
      <w:r w:rsidRPr="008466CD">
        <w:rPr>
          <w:rFonts w:ascii="Calibri" w:hAnsi="Calibri" w:cs="Times New Roman"/>
          <w:b/>
          <w:sz w:val="16"/>
          <w:szCs w:val="16"/>
          <w:lang w:val="en-GB"/>
        </w:rPr>
        <w:t xml:space="preserve"> </w:t>
      </w:r>
    </w:p>
    <w:tbl>
      <w:tblPr>
        <w:tblW w:w="9079" w:type="dxa"/>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46"/>
        <w:gridCol w:w="851"/>
        <w:gridCol w:w="1142"/>
        <w:gridCol w:w="1126"/>
        <w:gridCol w:w="674"/>
        <w:gridCol w:w="1027"/>
        <w:gridCol w:w="1730"/>
        <w:gridCol w:w="708"/>
        <w:gridCol w:w="675"/>
      </w:tblGrid>
      <w:tr w:rsidR="00A84341" w:rsidRPr="008466CD" w14:paraId="3DD6E434" w14:textId="77777777" w:rsidTr="00BD51CA">
        <w:trPr>
          <w:trHeight w:val="300"/>
        </w:trPr>
        <w:tc>
          <w:tcPr>
            <w:tcW w:w="1146" w:type="dxa"/>
            <w:shd w:val="clear" w:color="auto" w:fill="7F7F7F" w:themeFill="text1" w:themeFillTint="80"/>
            <w:noWrap/>
            <w:vAlign w:val="bottom"/>
            <w:hideMark/>
          </w:tcPr>
          <w:p w14:paraId="00B10B38" w14:textId="77777777" w:rsidR="00A84341" w:rsidRPr="008466CD" w:rsidRDefault="00A84341" w:rsidP="00B14B24">
            <w:pPr>
              <w:tabs>
                <w:tab w:val="left" w:pos="613"/>
              </w:tabs>
              <w:spacing w:after="0" w:line="240" w:lineRule="auto"/>
              <w:ind w:right="176"/>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Author</w:t>
            </w:r>
          </w:p>
        </w:tc>
        <w:tc>
          <w:tcPr>
            <w:tcW w:w="851" w:type="dxa"/>
            <w:shd w:val="clear" w:color="auto" w:fill="7F7F7F" w:themeFill="text1" w:themeFillTint="80"/>
            <w:noWrap/>
            <w:vAlign w:val="bottom"/>
            <w:hideMark/>
          </w:tcPr>
          <w:p w14:paraId="23081EEA" w14:textId="77777777" w:rsidR="00A84341" w:rsidRPr="008466CD" w:rsidRDefault="00A84341" w:rsidP="00B14B24">
            <w:pPr>
              <w:spacing w:after="0" w:line="240" w:lineRule="auto"/>
              <w:ind w:right="-376"/>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Country</w:t>
            </w:r>
          </w:p>
        </w:tc>
        <w:tc>
          <w:tcPr>
            <w:tcW w:w="1142" w:type="dxa"/>
            <w:shd w:val="clear" w:color="auto" w:fill="7F7F7F" w:themeFill="text1" w:themeFillTint="80"/>
            <w:noWrap/>
            <w:vAlign w:val="bottom"/>
            <w:hideMark/>
          </w:tcPr>
          <w:p w14:paraId="0996BA00" w14:textId="77777777" w:rsidR="00A84341" w:rsidRPr="008466CD" w:rsidRDefault="00A84341" w:rsidP="00B14B24">
            <w:pPr>
              <w:spacing w:after="0" w:line="240" w:lineRule="auto"/>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Language</w:t>
            </w:r>
          </w:p>
        </w:tc>
        <w:tc>
          <w:tcPr>
            <w:tcW w:w="1126" w:type="dxa"/>
            <w:shd w:val="clear" w:color="auto" w:fill="7F7F7F" w:themeFill="text1" w:themeFillTint="80"/>
            <w:noWrap/>
            <w:vAlign w:val="bottom"/>
            <w:hideMark/>
          </w:tcPr>
          <w:p w14:paraId="766A3972" w14:textId="77777777" w:rsidR="00A84341" w:rsidRPr="008466CD" w:rsidRDefault="00A84341" w:rsidP="00B14B24">
            <w:pPr>
              <w:spacing w:after="0" w:line="240" w:lineRule="auto"/>
              <w:ind w:right="-108"/>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Journal</w:t>
            </w:r>
          </w:p>
        </w:tc>
        <w:tc>
          <w:tcPr>
            <w:tcW w:w="674" w:type="dxa"/>
            <w:shd w:val="clear" w:color="auto" w:fill="7F7F7F" w:themeFill="text1" w:themeFillTint="80"/>
            <w:noWrap/>
            <w:vAlign w:val="bottom"/>
            <w:hideMark/>
          </w:tcPr>
          <w:p w14:paraId="642ACFBF" w14:textId="77777777" w:rsidR="00A84341" w:rsidRPr="008466CD" w:rsidRDefault="00A84341" w:rsidP="00B14B24">
            <w:pPr>
              <w:spacing w:after="0" w:line="240" w:lineRule="auto"/>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Year</w:t>
            </w:r>
          </w:p>
        </w:tc>
        <w:tc>
          <w:tcPr>
            <w:tcW w:w="1027" w:type="dxa"/>
            <w:shd w:val="clear" w:color="auto" w:fill="7F7F7F" w:themeFill="text1" w:themeFillTint="80"/>
            <w:noWrap/>
            <w:vAlign w:val="bottom"/>
            <w:hideMark/>
          </w:tcPr>
          <w:p w14:paraId="5970C83F" w14:textId="77777777" w:rsidR="00A84341" w:rsidRPr="008466CD" w:rsidRDefault="00A84341" w:rsidP="00B14B24">
            <w:pPr>
              <w:spacing w:after="0" w:line="240" w:lineRule="auto"/>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Design</w:t>
            </w:r>
          </w:p>
        </w:tc>
        <w:tc>
          <w:tcPr>
            <w:tcW w:w="1730" w:type="dxa"/>
            <w:shd w:val="clear" w:color="auto" w:fill="7F7F7F" w:themeFill="text1" w:themeFillTint="80"/>
          </w:tcPr>
          <w:p w14:paraId="56BF0E60" w14:textId="77777777" w:rsidR="00A84341" w:rsidRPr="008466CD" w:rsidRDefault="00A84341" w:rsidP="00B14B24">
            <w:pPr>
              <w:spacing w:after="0" w:line="240" w:lineRule="auto"/>
              <w:ind w:right="37"/>
              <w:rPr>
                <w:rFonts w:ascii="Calibri" w:eastAsia="Times New Roman" w:hAnsi="Calibri" w:cs="Times New Roman"/>
                <w:b/>
                <w:color w:val="000000"/>
                <w:sz w:val="16"/>
                <w:szCs w:val="16"/>
                <w:lang w:val="en-GB"/>
              </w:rPr>
            </w:pPr>
            <w:r w:rsidRPr="008466CD">
              <w:rPr>
                <w:rFonts w:ascii="Calibri" w:eastAsia="Times New Roman" w:hAnsi="Calibri" w:cs="Times New Roman"/>
                <w:b/>
                <w:color w:val="000000"/>
                <w:sz w:val="16"/>
                <w:szCs w:val="16"/>
                <w:lang w:val="en-GB"/>
              </w:rPr>
              <w:t>Theme(s)</w:t>
            </w:r>
          </w:p>
        </w:tc>
        <w:tc>
          <w:tcPr>
            <w:tcW w:w="708" w:type="dxa"/>
            <w:shd w:val="clear" w:color="auto" w:fill="7F7F7F" w:themeFill="text1" w:themeFillTint="80"/>
            <w:noWrap/>
            <w:vAlign w:val="bottom"/>
            <w:hideMark/>
          </w:tcPr>
          <w:p w14:paraId="7A974B85" w14:textId="0489B7F9" w:rsidR="00A84341" w:rsidRPr="008466CD" w:rsidRDefault="00A84341" w:rsidP="00B14B24">
            <w:pPr>
              <w:spacing w:after="0" w:line="240" w:lineRule="auto"/>
              <w:ind w:right="37"/>
              <w:rPr>
                <w:rFonts w:ascii="Calibri" w:eastAsia="Times New Roman" w:hAnsi="Calibri" w:cs="Times New Roman"/>
                <w:b/>
                <w:color w:val="000000"/>
                <w:sz w:val="16"/>
                <w:szCs w:val="16"/>
                <w:vertAlign w:val="superscript"/>
                <w:lang w:val="en-GB"/>
              </w:rPr>
            </w:pPr>
            <w:r>
              <w:rPr>
                <w:rFonts w:ascii="Calibri" w:eastAsia="Times New Roman" w:hAnsi="Calibri" w:cs="Times New Roman"/>
                <w:b/>
                <w:color w:val="000000"/>
                <w:sz w:val="16"/>
                <w:szCs w:val="16"/>
                <w:lang w:val="en-GB"/>
              </w:rPr>
              <w:t>Task</w:t>
            </w:r>
            <w:r w:rsidR="00BD51CA">
              <w:rPr>
                <w:rFonts w:ascii="Calibri" w:eastAsia="Times New Roman" w:hAnsi="Calibri" w:cs="Times New Roman"/>
                <w:b/>
                <w:color w:val="000000"/>
                <w:sz w:val="16"/>
                <w:szCs w:val="16"/>
                <w:lang w:val="en-GB"/>
              </w:rPr>
              <w:t xml:space="preserve"> items</w:t>
            </w:r>
            <w:r w:rsidRPr="008466CD">
              <w:rPr>
                <w:rFonts w:ascii="Calibri" w:eastAsia="Times New Roman" w:hAnsi="Calibri" w:cs="Times New Roman"/>
                <w:b/>
                <w:color w:val="000000"/>
                <w:sz w:val="16"/>
                <w:szCs w:val="16"/>
                <w:vertAlign w:val="superscript"/>
                <w:lang w:val="en-GB"/>
              </w:rPr>
              <w:t>b</w:t>
            </w:r>
          </w:p>
        </w:tc>
        <w:tc>
          <w:tcPr>
            <w:tcW w:w="675" w:type="dxa"/>
            <w:shd w:val="clear" w:color="auto" w:fill="7F7F7F" w:themeFill="text1" w:themeFillTint="80"/>
          </w:tcPr>
          <w:p w14:paraId="19391492" w14:textId="33C6E553" w:rsidR="00A84341" w:rsidRPr="008466CD" w:rsidRDefault="00BD51CA" w:rsidP="00B14B24">
            <w:pPr>
              <w:spacing w:after="0" w:line="240" w:lineRule="auto"/>
              <w:ind w:right="37"/>
              <w:rPr>
                <w:rFonts w:ascii="Calibri" w:eastAsia="Times New Roman" w:hAnsi="Calibri" w:cs="Times New Roman"/>
                <w:b/>
                <w:color w:val="000000"/>
                <w:sz w:val="16"/>
                <w:szCs w:val="16"/>
                <w:lang w:val="en-GB"/>
              </w:rPr>
            </w:pPr>
            <w:r>
              <w:rPr>
                <w:rFonts w:ascii="Calibri" w:eastAsia="Times New Roman" w:hAnsi="Calibri" w:cs="Times New Roman"/>
                <w:b/>
                <w:color w:val="000000"/>
                <w:sz w:val="16"/>
                <w:szCs w:val="16"/>
                <w:lang w:val="en-GB"/>
              </w:rPr>
              <w:t># of tasks</w:t>
            </w:r>
            <w:r w:rsidR="00A84341" w:rsidRPr="008466CD">
              <w:rPr>
                <w:rFonts w:ascii="Calibri" w:eastAsia="Times New Roman" w:hAnsi="Calibri" w:cs="Times New Roman"/>
                <w:b/>
                <w:color w:val="000000"/>
                <w:sz w:val="16"/>
                <w:szCs w:val="16"/>
                <w:vertAlign w:val="superscript"/>
                <w:lang w:val="en-GB"/>
              </w:rPr>
              <w:t>c</w:t>
            </w:r>
          </w:p>
        </w:tc>
      </w:tr>
      <w:tr w:rsidR="00A84341" w:rsidRPr="00B10D73" w14:paraId="1C411F65" w14:textId="77777777" w:rsidTr="00BD51CA">
        <w:trPr>
          <w:trHeight w:val="300"/>
        </w:trPr>
        <w:tc>
          <w:tcPr>
            <w:tcW w:w="1146" w:type="dxa"/>
            <w:shd w:val="clear" w:color="auto" w:fill="auto"/>
            <w:noWrap/>
            <w:vAlign w:val="bottom"/>
            <w:hideMark/>
          </w:tcPr>
          <w:p w14:paraId="77FD7D72" w14:textId="4494F31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Alexander, G.</w:t>
            </w:r>
            <w:r w:rsidR="0029246F">
              <w:rPr>
                <w:rFonts w:ascii="Calibri" w:eastAsia="Times New Roman" w:hAnsi="Calibri" w:cs="Calibri"/>
                <w:color w:val="000000"/>
                <w:sz w:val="16"/>
                <w:szCs w:val="16"/>
                <w:lang w:val="en-GB"/>
              </w:rPr>
              <w:fldChar w:fldCharType="begin"/>
            </w:r>
            <w:r w:rsidR="0029246F">
              <w:rPr>
                <w:rFonts w:ascii="Calibri" w:eastAsia="Times New Roman" w:hAnsi="Calibri" w:cs="Calibri"/>
                <w:color w:val="000000"/>
                <w:sz w:val="16"/>
                <w:szCs w:val="16"/>
                <w:lang w:val="en-GB"/>
              </w:rPr>
              <w:instrText xml:space="preserve"> ADDIN ZOTERO_ITEM CSL_CITATION {"citationID":"se9lYWjk","properties":{"formattedCitation":"(1)","plainCitation":"(1)","noteIndex":0},"citationItems":[{"id":4950,"uris":["http://zotero.org/users/3447303/items/ILZGZQ85"],"uri":["http://zotero.org/users/3447303/items/ILZGZQ85"],"itemData":{"id":4950,"type":"article-journal","title":"A guide to reviewing manuscripts","container-title":"Maternal &amp; Child Health Journal","page":"113-7","volume":"9","issue":"1","source":"Ovid Technologies","archive":"MEDLINE","archive_location":"15880980","abstract":"MCH professionals play an invaluable role by serving as peer-reviewers for their professional journal. The peer-review process is a fundamental part of maintaining the scientific rigor and professional relevance of our field's literature. The purpose of this article is to provide guidance for the review of manuscripts submitted for publication to professional and scientific journals. In addition, a structure is proposed for undertaking a review and organizing the written response to the editor and the authors.","ISSN":"1092-7875","journalAbbreviation":"Matern Child Health J","language":"English","author":[{"family":"Alexander","given":"Greg R."}],"issued":{"date-parts":[["2005",3]]}}}],"schema":"https://github.com/citation-style-language/schema/raw/master/csl-citation.json"} </w:instrText>
            </w:r>
            <w:r w:rsidR="0029246F">
              <w:rPr>
                <w:rFonts w:ascii="Calibri" w:eastAsia="Times New Roman" w:hAnsi="Calibri" w:cs="Calibri"/>
                <w:color w:val="000000"/>
                <w:sz w:val="16"/>
                <w:szCs w:val="16"/>
                <w:lang w:val="en-GB"/>
              </w:rPr>
              <w:fldChar w:fldCharType="separate"/>
            </w:r>
            <w:r w:rsidR="0029246F" w:rsidRPr="0029246F">
              <w:rPr>
                <w:rFonts w:ascii="Calibri" w:hAnsi="Calibri" w:cs="Calibri"/>
                <w:sz w:val="16"/>
              </w:rPr>
              <w:t>(1)</w:t>
            </w:r>
            <w:r w:rsidR="0029246F">
              <w:rPr>
                <w:rFonts w:ascii="Calibri" w:eastAsia="Times New Roman" w:hAnsi="Calibri" w:cs="Calibri"/>
                <w:color w:val="000000"/>
                <w:sz w:val="16"/>
                <w:szCs w:val="16"/>
                <w:lang w:val="en-GB"/>
              </w:rPr>
              <w:fldChar w:fldCharType="end"/>
            </w:r>
          </w:p>
        </w:tc>
        <w:tc>
          <w:tcPr>
            <w:tcW w:w="851" w:type="dxa"/>
            <w:shd w:val="clear" w:color="auto" w:fill="auto"/>
            <w:noWrap/>
            <w:vAlign w:val="bottom"/>
            <w:hideMark/>
          </w:tcPr>
          <w:p w14:paraId="52C28775" w14:textId="77777777" w:rsidR="00A84341" w:rsidRPr="00B10D73" w:rsidRDefault="00A84341" w:rsidP="00C160AB">
            <w:pPr>
              <w:spacing w:after="0" w:line="240" w:lineRule="auto"/>
              <w:ind w:right="-376"/>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USA</w:t>
            </w:r>
          </w:p>
        </w:tc>
        <w:tc>
          <w:tcPr>
            <w:tcW w:w="1142" w:type="dxa"/>
            <w:shd w:val="clear" w:color="auto" w:fill="auto"/>
            <w:noWrap/>
            <w:vAlign w:val="bottom"/>
            <w:hideMark/>
          </w:tcPr>
          <w:p w14:paraId="0BD375E3"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English</w:t>
            </w:r>
          </w:p>
        </w:tc>
        <w:tc>
          <w:tcPr>
            <w:tcW w:w="1126" w:type="dxa"/>
            <w:shd w:val="clear" w:color="auto" w:fill="auto"/>
            <w:noWrap/>
            <w:vAlign w:val="bottom"/>
            <w:hideMark/>
          </w:tcPr>
          <w:p w14:paraId="4A5E4BE6" w14:textId="77777777" w:rsidR="00A84341" w:rsidRPr="00B10D73" w:rsidRDefault="00A84341" w:rsidP="00C160AB">
            <w:pPr>
              <w:spacing w:after="0" w:line="240" w:lineRule="auto"/>
              <w:ind w:right="-108"/>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Maternal &amp; Child Health Journal</w:t>
            </w:r>
          </w:p>
        </w:tc>
        <w:tc>
          <w:tcPr>
            <w:tcW w:w="674" w:type="dxa"/>
            <w:shd w:val="clear" w:color="auto" w:fill="auto"/>
            <w:noWrap/>
            <w:vAlign w:val="bottom"/>
            <w:hideMark/>
          </w:tcPr>
          <w:p w14:paraId="1E928681"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2005</w:t>
            </w:r>
          </w:p>
        </w:tc>
        <w:tc>
          <w:tcPr>
            <w:tcW w:w="1027" w:type="dxa"/>
            <w:shd w:val="clear" w:color="auto" w:fill="auto"/>
            <w:noWrap/>
            <w:vAlign w:val="bottom"/>
            <w:hideMark/>
          </w:tcPr>
          <w:p w14:paraId="763ED56E"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Review article</w:t>
            </w:r>
          </w:p>
        </w:tc>
        <w:tc>
          <w:tcPr>
            <w:tcW w:w="1730" w:type="dxa"/>
          </w:tcPr>
          <w:p w14:paraId="7BA70FF0" w14:textId="77777777" w:rsidR="00A84341" w:rsidRPr="00B10D73" w:rsidRDefault="007C6134"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Organization and approach to review,</w:t>
            </w:r>
          </w:p>
          <w:p w14:paraId="55C6E213" w14:textId="77777777" w:rsidR="00745E2E" w:rsidRPr="00B10D73" w:rsidRDefault="00745E2E"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Make general comments,</w:t>
            </w:r>
          </w:p>
          <w:p w14:paraId="745EC491" w14:textId="77777777" w:rsidR="00591BA9" w:rsidRPr="00B10D73" w:rsidRDefault="00591BA9"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Title is accurate,</w:t>
            </w:r>
          </w:p>
          <w:p w14:paraId="302C1BA5" w14:textId="485C3BFB" w:rsidR="00BD51CA" w:rsidRPr="00B10D73" w:rsidRDefault="00876ECE" w:rsidP="00C160AB">
            <w:pPr>
              <w:spacing w:after="0" w:line="240" w:lineRule="auto"/>
              <w:rPr>
                <w:rFonts w:ascii="Calibri" w:hAnsi="Calibri" w:cs="Calibri"/>
              </w:rPr>
            </w:pPr>
            <w:r w:rsidRPr="00B10D73">
              <w:rPr>
                <w:rFonts w:ascii="Calibri" w:eastAsia="Times New Roman" w:hAnsi="Calibri" w:cs="Calibri"/>
                <w:color w:val="000000"/>
                <w:sz w:val="16"/>
                <w:szCs w:val="16"/>
                <w:lang w:val="en-GB"/>
              </w:rPr>
              <w:t>Abstract,</w:t>
            </w:r>
          </w:p>
          <w:p w14:paraId="3AACED21" w14:textId="1575D4B8" w:rsidR="00BD51CA" w:rsidRPr="00B10D73" w:rsidRDefault="00585A82" w:rsidP="00C160AB">
            <w:pPr>
              <w:spacing w:after="0" w:line="240" w:lineRule="auto"/>
              <w:rPr>
                <w:rFonts w:ascii="Calibri" w:hAnsi="Calibri" w:cs="Calibri"/>
              </w:rPr>
            </w:pPr>
            <w:r w:rsidRPr="00B10D73">
              <w:rPr>
                <w:rFonts w:ascii="Calibri" w:eastAsia="Times New Roman" w:hAnsi="Calibri" w:cs="Calibri"/>
                <w:color w:val="000000"/>
                <w:sz w:val="16"/>
                <w:szCs w:val="16"/>
                <w:lang w:val="en-GB"/>
              </w:rPr>
              <w:t>Introduction,</w:t>
            </w:r>
            <w:r w:rsidR="00BD5ADF" w:rsidRPr="00B10D73">
              <w:rPr>
                <w:rFonts w:ascii="Calibri" w:hAnsi="Calibri" w:cs="Calibri"/>
              </w:rPr>
              <w:t xml:space="preserve"> </w:t>
            </w:r>
            <w:r w:rsidR="00BD5ADF" w:rsidRPr="00B10D73">
              <w:rPr>
                <w:rFonts w:ascii="Calibri" w:eastAsia="Times New Roman" w:hAnsi="Calibri" w:cs="Calibri"/>
                <w:color w:val="000000"/>
                <w:sz w:val="16"/>
                <w:szCs w:val="16"/>
                <w:lang w:val="en-GB"/>
              </w:rPr>
              <w:t>Methods,</w:t>
            </w:r>
          </w:p>
          <w:p w14:paraId="5BD8B627" w14:textId="646E43B9" w:rsidR="00BD51CA" w:rsidRPr="00B10D73" w:rsidRDefault="009230A7" w:rsidP="00C160AB">
            <w:pPr>
              <w:spacing w:after="0" w:line="240" w:lineRule="auto"/>
              <w:rPr>
                <w:rFonts w:ascii="Calibri" w:hAnsi="Calibri" w:cs="Calibri"/>
              </w:rPr>
            </w:pPr>
            <w:r w:rsidRPr="00B10D73">
              <w:rPr>
                <w:rFonts w:ascii="Calibri" w:eastAsia="Times New Roman" w:hAnsi="Calibri" w:cs="Calibri"/>
                <w:color w:val="000000"/>
                <w:sz w:val="16"/>
                <w:szCs w:val="16"/>
                <w:lang w:val="en-GB"/>
              </w:rPr>
              <w:t>Results,</w:t>
            </w:r>
            <w:r w:rsidR="004074F6" w:rsidRPr="00B10D73">
              <w:rPr>
                <w:rFonts w:ascii="Calibri" w:hAnsi="Calibri" w:cs="Calibri"/>
              </w:rPr>
              <w:t xml:space="preserve"> </w:t>
            </w:r>
            <w:r w:rsidR="004074F6" w:rsidRPr="00B10D73">
              <w:rPr>
                <w:rFonts w:ascii="Calibri" w:eastAsia="Times New Roman" w:hAnsi="Calibri" w:cs="Calibri"/>
                <w:color w:val="000000"/>
                <w:sz w:val="16"/>
                <w:szCs w:val="16"/>
                <w:lang w:val="en-GB"/>
              </w:rPr>
              <w:t>Discussion/Conclusion,</w:t>
            </w:r>
            <w:r w:rsidR="00E92E9A" w:rsidRPr="00B10D73">
              <w:rPr>
                <w:rFonts w:ascii="Calibri" w:hAnsi="Calibri" w:cs="Calibri"/>
              </w:rPr>
              <w:t xml:space="preserve"> </w:t>
            </w:r>
            <w:r w:rsidR="00E92E9A" w:rsidRPr="00B10D73">
              <w:rPr>
                <w:rFonts w:ascii="Calibri" w:eastAsia="Times New Roman" w:hAnsi="Calibri" w:cs="Calibri"/>
                <w:color w:val="000000"/>
                <w:sz w:val="16"/>
                <w:szCs w:val="16"/>
                <w:lang w:val="en-GB"/>
              </w:rPr>
              <w:t>References,</w:t>
            </w:r>
          </w:p>
          <w:p w14:paraId="78D23C86" w14:textId="752908D7" w:rsidR="00BD51CA" w:rsidRPr="00B10D73" w:rsidRDefault="00E40ADA" w:rsidP="00C160AB">
            <w:pPr>
              <w:spacing w:after="0" w:line="240" w:lineRule="auto"/>
              <w:rPr>
                <w:rFonts w:ascii="Calibri" w:hAnsi="Calibri" w:cs="Calibri"/>
              </w:rPr>
            </w:pPr>
            <w:r w:rsidRPr="00B10D73">
              <w:rPr>
                <w:rFonts w:ascii="Calibri" w:eastAsia="Times New Roman" w:hAnsi="Calibri" w:cs="Calibri"/>
                <w:color w:val="000000"/>
                <w:sz w:val="16"/>
                <w:szCs w:val="16"/>
                <w:lang w:val="en-GB"/>
              </w:rPr>
              <w:t>Assess manuscript presentation,</w:t>
            </w:r>
          </w:p>
          <w:p w14:paraId="4A876DEC" w14:textId="4F5BEED9" w:rsidR="00876ECE" w:rsidRPr="00B10D73" w:rsidRDefault="00BD51CA" w:rsidP="00C160AB">
            <w:pPr>
              <w:spacing w:after="0" w:line="240" w:lineRule="auto"/>
              <w:rPr>
                <w:rFonts w:ascii="Calibri" w:eastAsia="Times New Roman" w:hAnsi="Calibri" w:cs="Calibri"/>
                <w:color w:val="000000"/>
                <w:sz w:val="16"/>
                <w:szCs w:val="16"/>
                <w:lang w:val="en-GB"/>
              </w:rPr>
            </w:pPr>
            <w:r w:rsidRPr="00B10D73">
              <w:rPr>
                <w:rFonts w:ascii="Calibri" w:hAnsi="Calibri" w:cs="Calibri"/>
                <w:sz w:val="16"/>
                <w:szCs w:val="16"/>
              </w:rPr>
              <w:t>Provide recommendations</w:t>
            </w:r>
          </w:p>
        </w:tc>
        <w:tc>
          <w:tcPr>
            <w:tcW w:w="708" w:type="dxa"/>
            <w:shd w:val="clear" w:color="auto" w:fill="auto"/>
            <w:noWrap/>
            <w:vAlign w:val="bottom"/>
          </w:tcPr>
          <w:p w14:paraId="4890DE36" w14:textId="47951600" w:rsidR="00A84341" w:rsidRPr="00B10D73" w:rsidRDefault="007C6134"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3,</w:t>
            </w:r>
            <w:r w:rsidR="008F7E97" w:rsidRPr="00B10D73">
              <w:rPr>
                <w:rFonts w:ascii="Calibri" w:eastAsia="Times New Roman" w:hAnsi="Calibri" w:cs="Calibri"/>
                <w:color w:val="000000"/>
                <w:sz w:val="16"/>
                <w:szCs w:val="16"/>
                <w:lang w:val="en-GB"/>
              </w:rPr>
              <w:t xml:space="preserve"> 7, </w:t>
            </w:r>
            <w:r w:rsidR="00BD51CA" w:rsidRPr="00B10D73">
              <w:rPr>
                <w:rFonts w:ascii="Calibri" w:eastAsia="Times New Roman" w:hAnsi="Calibri" w:cs="Calibri"/>
                <w:color w:val="000000"/>
                <w:sz w:val="16"/>
                <w:szCs w:val="16"/>
                <w:lang w:val="en-GB"/>
              </w:rPr>
              <w:t xml:space="preserve">12, </w:t>
            </w:r>
            <w:r w:rsidR="00745E2E" w:rsidRPr="00B10D73">
              <w:rPr>
                <w:rFonts w:ascii="Calibri" w:eastAsia="Times New Roman" w:hAnsi="Calibri" w:cs="Calibri"/>
                <w:color w:val="000000"/>
                <w:sz w:val="16"/>
                <w:szCs w:val="16"/>
                <w:lang w:val="en-GB"/>
              </w:rPr>
              <w:t xml:space="preserve">14, </w:t>
            </w:r>
            <w:r w:rsidR="00557BD4" w:rsidRPr="00B10D73">
              <w:rPr>
                <w:rFonts w:ascii="Calibri" w:eastAsia="Times New Roman" w:hAnsi="Calibri" w:cs="Calibri"/>
                <w:color w:val="000000"/>
                <w:sz w:val="16"/>
                <w:szCs w:val="16"/>
                <w:lang w:val="en-GB"/>
              </w:rPr>
              <w:t xml:space="preserve">15, 16, </w:t>
            </w:r>
            <w:r w:rsidR="00786CE3" w:rsidRPr="00B10D73">
              <w:rPr>
                <w:rFonts w:ascii="Calibri" w:eastAsia="Times New Roman" w:hAnsi="Calibri" w:cs="Calibri"/>
                <w:color w:val="000000"/>
                <w:sz w:val="16"/>
                <w:szCs w:val="16"/>
                <w:lang w:val="en-GB"/>
              </w:rPr>
              <w:t xml:space="preserve">17, </w:t>
            </w:r>
            <w:r w:rsidR="00591BA9" w:rsidRPr="00B10D73">
              <w:rPr>
                <w:rFonts w:ascii="Calibri" w:eastAsia="Times New Roman" w:hAnsi="Calibri" w:cs="Calibri"/>
                <w:color w:val="000000"/>
                <w:sz w:val="16"/>
                <w:szCs w:val="16"/>
                <w:lang w:val="en-GB"/>
              </w:rPr>
              <w:t>21,</w:t>
            </w:r>
            <w:r w:rsidR="00876ECE" w:rsidRPr="00B10D73">
              <w:rPr>
                <w:rFonts w:ascii="Calibri" w:eastAsia="Times New Roman" w:hAnsi="Calibri" w:cs="Calibri"/>
                <w:color w:val="000000"/>
                <w:sz w:val="16"/>
                <w:szCs w:val="16"/>
                <w:lang w:val="en-GB"/>
              </w:rPr>
              <w:t xml:space="preserve"> 22, </w:t>
            </w:r>
            <w:r w:rsidR="00E93CD8" w:rsidRPr="00B10D73">
              <w:rPr>
                <w:rFonts w:ascii="Calibri" w:eastAsia="Times New Roman" w:hAnsi="Calibri" w:cs="Calibri"/>
                <w:color w:val="000000"/>
                <w:sz w:val="16"/>
                <w:szCs w:val="16"/>
                <w:lang w:val="en-GB"/>
              </w:rPr>
              <w:t xml:space="preserve">23, </w:t>
            </w:r>
            <w:r w:rsidR="00585A82" w:rsidRPr="00B10D73">
              <w:rPr>
                <w:rFonts w:ascii="Calibri" w:eastAsia="Times New Roman" w:hAnsi="Calibri" w:cs="Calibri"/>
                <w:color w:val="000000"/>
                <w:sz w:val="16"/>
                <w:szCs w:val="16"/>
                <w:lang w:val="en-GB"/>
              </w:rPr>
              <w:t xml:space="preserve">26, </w:t>
            </w:r>
            <w:r w:rsidR="00BD5ADF" w:rsidRPr="00B10D73">
              <w:rPr>
                <w:rFonts w:ascii="Calibri" w:eastAsia="Times New Roman" w:hAnsi="Calibri" w:cs="Calibri"/>
                <w:color w:val="000000"/>
                <w:sz w:val="16"/>
                <w:szCs w:val="16"/>
                <w:lang w:val="en-GB"/>
              </w:rPr>
              <w:t xml:space="preserve">30, </w:t>
            </w:r>
            <w:r w:rsidR="003A2EFA" w:rsidRPr="00B10D73">
              <w:rPr>
                <w:rFonts w:ascii="Calibri" w:eastAsia="Times New Roman" w:hAnsi="Calibri" w:cs="Calibri"/>
                <w:color w:val="000000"/>
                <w:sz w:val="16"/>
                <w:szCs w:val="16"/>
                <w:lang w:val="en-GB"/>
              </w:rPr>
              <w:t xml:space="preserve">31, </w:t>
            </w:r>
            <w:r w:rsidR="006530CC" w:rsidRPr="00B10D73">
              <w:rPr>
                <w:rFonts w:ascii="Calibri" w:eastAsia="Times New Roman" w:hAnsi="Calibri" w:cs="Calibri"/>
                <w:color w:val="000000"/>
                <w:sz w:val="16"/>
                <w:szCs w:val="16"/>
                <w:lang w:val="en-GB"/>
              </w:rPr>
              <w:t>32,</w:t>
            </w:r>
            <w:r w:rsidR="003D6010" w:rsidRPr="00B10D73">
              <w:rPr>
                <w:rFonts w:ascii="Calibri" w:eastAsia="Times New Roman" w:hAnsi="Calibri" w:cs="Calibri"/>
                <w:color w:val="000000"/>
                <w:sz w:val="16"/>
                <w:szCs w:val="16"/>
                <w:lang w:val="en-GB"/>
              </w:rPr>
              <w:t xml:space="preserve"> 33, </w:t>
            </w:r>
            <w:r w:rsidR="00551D92" w:rsidRPr="00B10D73">
              <w:rPr>
                <w:rFonts w:ascii="Calibri" w:eastAsia="Times New Roman" w:hAnsi="Calibri" w:cs="Calibri"/>
                <w:color w:val="000000"/>
                <w:sz w:val="16"/>
                <w:szCs w:val="16"/>
                <w:lang w:val="en-GB"/>
              </w:rPr>
              <w:t xml:space="preserve">34, </w:t>
            </w:r>
            <w:r w:rsidR="002747DD" w:rsidRPr="00B10D73">
              <w:rPr>
                <w:rFonts w:ascii="Calibri" w:eastAsia="Times New Roman" w:hAnsi="Calibri" w:cs="Calibri"/>
                <w:color w:val="000000"/>
                <w:sz w:val="16"/>
                <w:szCs w:val="16"/>
                <w:lang w:val="en-GB"/>
              </w:rPr>
              <w:t>35,</w:t>
            </w:r>
            <w:r w:rsidR="00424257" w:rsidRPr="00B10D73">
              <w:rPr>
                <w:rFonts w:ascii="Calibri" w:eastAsia="Times New Roman" w:hAnsi="Calibri" w:cs="Calibri"/>
                <w:color w:val="000000"/>
                <w:sz w:val="16"/>
                <w:szCs w:val="16"/>
                <w:lang w:val="en-GB"/>
              </w:rPr>
              <w:t xml:space="preserve"> 36, </w:t>
            </w:r>
            <w:r w:rsidR="003E0297" w:rsidRPr="00B10D73">
              <w:rPr>
                <w:rFonts w:ascii="Calibri" w:eastAsia="Times New Roman" w:hAnsi="Calibri" w:cs="Calibri"/>
                <w:color w:val="000000"/>
                <w:sz w:val="16"/>
                <w:szCs w:val="16"/>
                <w:lang w:val="en-GB"/>
              </w:rPr>
              <w:t xml:space="preserve">39, </w:t>
            </w:r>
            <w:r w:rsidR="009230A7" w:rsidRPr="00B10D73">
              <w:rPr>
                <w:rFonts w:ascii="Calibri" w:eastAsia="Times New Roman" w:hAnsi="Calibri" w:cs="Calibri"/>
                <w:color w:val="000000"/>
                <w:sz w:val="16"/>
                <w:szCs w:val="16"/>
                <w:lang w:val="en-GB"/>
              </w:rPr>
              <w:t xml:space="preserve">45, </w:t>
            </w:r>
            <w:r w:rsidR="004074F6" w:rsidRPr="00B10D73">
              <w:rPr>
                <w:rFonts w:ascii="Calibri" w:eastAsia="Times New Roman" w:hAnsi="Calibri" w:cs="Calibri"/>
                <w:color w:val="000000"/>
                <w:sz w:val="16"/>
                <w:szCs w:val="16"/>
                <w:lang w:val="en-GB"/>
              </w:rPr>
              <w:t xml:space="preserve">47, 50, </w:t>
            </w:r>
            <w:r w:rsidR="00D87138" w:rsidRPr="00B10D73">
              <w:rPr>
                <w:rFonts w:ascii="Calibri" w:eastAsia="Times New Roman" w:hAnsi="Calibri" w:cs="Calibri"/>
                <w:color w:val="000000"/>
                <w:sz w:val="16"/>
                <w:szCs w:val="16"/>
                <w:lang w:val="en-GB"/>
              </w:rPr>
              <w:t>52,</w:t>
            </w:r>
            <w:r w:rsidR="00A714E5" w:rsidRPr="00B10D73">
              <w:rPr>
                <w:rFonts w:ascii="Calibri" w:eastAsia="Times New Roman" w:hAnsi="Calibri" w:cs="Calibri"/>
                <w:color w:val="000000"/>
                <w:sz w:val="16"/>
                <w:szCs w:val="16"/>
                <w:lang w:val="en-GB"/>
              </w:rPr>
              <w:t xml:space="preserve"> 53, 54, </w:t>
            </w:r>
            <w:r w:rsidR="00E92E9A" w:rsidRPr="00B10D73">
              <w:rPr>
                <w:rFonts w:ascii="Calibri" w:eastAsia="Times New Roman" w:hAnsi="Calibri" w:cs="Calibri"/>
                <w:color w:val="000000"/>
                <w:sz w:val="16"/>
                <w:szCs w:val="16"/>
                <w:lang w:val="en-GB"/>
              </w:rPr>
              <w:t>56,</w:t>
            </w:r>
            <w:r w:rsidR="00E40ADA" w:rsidRPr="00B10D73">
              <w:rPr>
                <w:rFonts w:ascii="Calibri" w:eastAsia="Times New Roman" w:hAnsi="Calibri" w:cs="Calibri"/>
                <w:color w:val="000000"/>
                <w:sz w:val="16"/>
                <w:szCs w:val="16"/>
                <w:lang w:val="en-GB"/>
              </w:rPr>
              <w:t xml:space="preserve"> 62,</w:t>
            </w:r>
            <w:r w:rsidR="007B48A7" w:rsidRPr="00B10D73">
              <w:rPr>
                <w:rFonts w:ascii="Calibri" w:eastAsia="Times New Roman" w:hAnsi="Calibri" w:cs="Calibri"/>
                <w:color w:val="000000"/>
                <w:sz w:val="16"/>
                <w:szCs w:val="16"/>
                <w:lang w:val="en-GB"/>
              </w:rPr>
              <w:t xml:space="preserve"> 63,</w:t>
            </w:r>
            <w:r w:rsidR="002A09A8" w:rsidRPr="00B10D73">
              <w:rPr>
                <w:rFonts w:ascii="Calibri" w:eastAsia="Times New Roman" w:hAnsi="Calibri" w:cs="Calibri"/>
                <w:color w:val="000000"/>
                <w:sz w:val="16"/>
                <w:szCs w:val="16"/>
                <w:lang w:val="en-GB"/>
              </w:rPr>
              <w:t xml:space="preserve"> 65, </w:t>
            </w:r>
            <w:r w:rsidR="001C5DE1" w:rsidRPr="00B10D73">
              <w:rPr>
                <w:rFonts w:ascii="Calibri" w:eastAsia="Times New Roman" w:hAnsi="Calibri" w:cs="Calibri"/>
                <w:color w:val="000000"/>
                <w:sz w:val="16"/>
                <w:szCs w:val="16"/>
                <w:lang w:val="en-GB"/>
              </w:rPr>
              <w:t>66, 68,</w:t>
            </w:r>
            <w:r w:rsidR="00E44612" w:rsidRPr="00B10D73">
              <w:rPr>
                <w:rFonts w:ascii="Calibri" w:eastAsia="Times New Roman" w:hAnsi="Calibri" w:cs="Calibri"/>
                <w:color w:val="000000"/>
                <w:sz w:val="16"/>
                <w:szCs w:val="16"/>
                <w:lang w:val="en-GB"/>
              </w:rPr>
              <w:t xml:space="preserve"> 70, </w:t>
            </w:r>
            <w:r w:rsidR="00BD51CA" w:rsidRPr="00B10D73">
              <w:rPr>
                <w:rFonts w:ascii="Calibri" w:eastAsia="Times New Roman" w:hAnsi="Calibri" w:cs="Calibri"/>
                <w:color w:val="000000"/>
                <w:sz w:val="16"/>
                <w:szCs w:val="16"/>
                <w:lang w:val="en-GB"/>
              </w:rPr>
              <w:t>71</w:t>
            </w:r>
          </w:p>
        </w:tc>
        <w:tc>
          <w:tcPr>
            <w:tcW w:w="675" w:type="dxa"/>
          </w:tcPr>
          <w:p w14:paraId="78A99189" w14:textId="77777777" w:rsidR="00A84341" w:rsidRPr="00B10D73" w:rsidRDefault="000140F8"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33</w:t>
            </w:r>
          </w:p>
        </w:tc>
      </w:tr>
      <w:tr w:rsidR="00A84341" w:rsidRPr="00B10D73" w14:paraId="20229CB1" w14:textId="77777777" w:rsidTr="00BD51CA">
        <w:trPr>
          <w:trHeight w:val="300"/>
        </w:trPr>
        <w:tc>
          <w:tcPr>
            <w:tcW w:w="1146" w:type="dxa"/>
            <w:shd w:val="clear" w:color="auto" w:fill="auto"/>
            <w:noWrap/>
            <w:vAlign w:val="bottom"/>
            <w:hideMark/>
          </w:tcPr>
          <w:p w14:paraId="095E2B74" w14:textId="05D02F51" w:rsidR="00A84341" w:rsidRPr="00B10D73" w:rsidRDefault="00A84341"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Alfonso, F.</w:t>
            </w:r>
            <w:r w:rsidR="0029246F">
              <w:rPr>
                <w:rFonts w:eastAsia="Times New Roman" w:cstheme="minorHAnsi"/>
                <w:color w:val="000000"/>
                <w:sz w:val="16"/>
                <w:szCs w:val="16"/>
                <w:lang w:val="en-GB"/>
              </w:rPr>
              <w:fldChar w:fldCharType="begin"/>
            </w:r>
            <w:r w:rsidR="0029246F">
              <w:rPr>
                <w:rFonts w:eastAsia="Times New Roman" w:cstheme="minorHAnsi"/>
                <w:color w:val="000000"/>
                <w:sz w:val="16"/>
                <w:szCs w:val="16"/>
                <w:lang w:val="en-GB"/>
              </w:rPr>
              <w:instrText xml:space="preserve"> ADDIN ZOTERO_ITEM CSL_CITATION {"citationID":"F2baLNQe","properties":{"formattedCitation":"(2)","plainCitation":"(2)","noteIndex":0},"citationItems":[{"id":4378,"uris":["http://zotero.org/users/3447303/items/C9R8Y3ZA"],"uri":["http://zotero.org/users/3447303/items/C9R8Y3ZA"],"itemData":{"id":4378,"type":"article-journal","title":"A critical review of the \"peer review\" process","container-title":"Archivos de Cardiologia de Mexico","page":"272-282","volume":"80","issue":"4","archive":"Scopus","abstract":"The main objective of biomedical journals is to publish high-quality scientific studies and to ensure a widespread dissemination of their contents. Journals compete for the best science generated in their respective disciplines and, therefore, they critically scrutinize the scientific quality of all submitted papers in order to identify and select only those that merit publication. The \"peer review\" system represents the cornerstone of the scientific process. It provides a critical appraisal, by external independent experts, of the studies under consideration. The system is intended to improve the quality of the submitted papers but also to help the Editors in their decision-making process. The process has been widely embraced by the scientific and editorial international community but it is not free from caveats. In fact, although several strategies have been implemented to improve its quality and the results obtained, limitations still persist. Accordingly, its quality should be closely monitored to ensure excellence. Surprisingly, although the \"peer review\" process is universally accepted to validate the science, limited scientific information exists on its real value. In this review we will critically analyze the \"peer review\" process and we will advance some ideas that may help to understand why, in spite of its limitations, it remains the \"gold standard\" for the selection of scientific manuscripts by biomedical journals. © 2010 Instituto Nacional de Cardiología Ignacio Chávez.","ISSN":"14059940 (ISSN)","language":"English; Spanish","author":[{"family":"Alfonso","given":"F."}],"issued":{"date-parts":[["2010"]]}}}],"schema":"https://github.com/citation-style-language/schema/raw/master/csl-citation.json"} </w:instrText>
            </w:r>
            <w:r w:rsidR="0029246F">
              <w:rPr>
                <w:rFonts w:eastAsia="Times New Roman" w:cstheme="minorHAnsi"/>
                <w:color w:val="000000"/>
                <w:sz w:val="16"/>
                <w:szCs w:val="16"/>
                <w:lang w:val="en-GB"/>
              </w:rPr>
              <w:fldChar w:fldCharType="separate"/>
            </w:r>
            <w:r w:rsidR="0029246F" w:rsidRPr="0029246F">
              <w:rPr>
                <w:rFonts w:ascii="Calibri" w:hAnsi="Calibri" w:cs="Calibri"/>
                <w:sz w:val="16"/>
              </w:rPr>
              <w:t>(2)</w:t>
            </w:r>
            <w:r w:rsidR="0029246F">
              <w:rPr>
                <w:rFonts w:eastAsia="Times New Roman" w:cstheme="minorHAnsi"/>
                <w:color w:val="000000"/>
                <w:sz w:val="16"/>
                <w:szCs w:val="16"/>
                <w:lang w:val="en-GB"/>
              </w:rPr>
              <w:fldChar w:fldCharType="end"/>
            </w:r>
          </w:p>
        </w:tc>
        <w:tc>
          <w:tcPr>
            <w:tcW w:w="851" w:type="dxa"/>
            <w:shd w:val="clear" w:color="auto" w:fill="auto"/>
            <w:noWrap/>
            <w:vAlign w:val="bottom"/>
            <w:hideMark/>
          </w:tcPr>
          <w:p w14:paraId="7CB5B8BC" w14:textId="77777777" w:rsidR="00A84341" w:rsidRPr="00B10D73" w:rsidRDefault="00A84341" w:rsidP="00C160AB">
            <w:pPr>
              <w:spacing w:after="0" w:line="240" w:lineRule="auto"/>
              <w:ind w:right="-376"/>
              <w:rPr>
                <w:rFonts w:eastAsia="Times New Roman" w:cstheme="minorHAnsi"/>
                <w:color w:val="000000"/>
                <w:sz w:val="16"/>
                <w:szCs w:val="16"/>
                <w:lang w:val="en-GB"/>
              </w:rPr>
            </w:pPr>
            <w:r w:rsidRPr="00B10D73">
              <w:rPr>
                <w:rFonts w:eastAsia="Times New Roman" w:cstheme="minorHAnsi"/>
                <w:color w:val="000000"/>
                <w:sz w:val="16"/>
                <w:szCs w:val="16"/>
                <w:lang w:val="en-GB"/>
              </w:rPr>
              <w:t>Spain</w:t>
            </w:r>
          </w:p>
        </w:tc>
        <w:tc>
          <w:tcPr>
            <w:tcW w:w="1142" w:type="dxa"/>
            <w:shd w:val="clear" w:color="auto" w:fill="auto"/>
            <w:noWrap/>
            <w:vAlign w:val="bottom"/>
            <w:hideMark/>
          </w:tcPr>
          <w:p w14:paraId="627CFBF5" w14:textId="77777777" w:rsidR="00A84341" w:rsidRPr="00B10D73" w:rsidRDefault="00A84341"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Spanish</w:t>
            </w:r>
          </w:p>
        </w:tc>
        <w:tc>
          <w:tcPr>
            <w:tcW w:w="1126" w:type="dxa"/>
            <w:shd w:val="clear" w:color="auto" w:fill="auto"/>
            <w:noWrap/>
            <w:vAlign w:val="bottom"/>
            <w:hideMark/>
          </w:tcPr>
          <w:p w14:paraId="6FDAC2FD" w14:textId="77777777" w:rsidR="00A84341" w:rsidRPr="00B10D73" w:rsidRDefault="00A84341" w:rsidP="00C160AB">
            <w:pPr>
              <w:spacing w:after="0" w:line="240" w:lineRule="auto"/>
              <w:ind w:right="-108"/>
              <w:rPr>
                <w:rFonts w:eastAsia="Times New Roman" w:cstheme="minorHAnsi"/>
                <w:color w:val="000000"/>
                <w:sz w:val="16"/>
                <w:szCs w:val="16"/>
                <w:lang w:val="en-GB"/>
              </w:rPr>
            </w:pPr>
            <w:r w:rsidRPr="00B10D73">
              <w:rPr>
                <w:rFonts w:eastAsia="Times New Roman" w:cstheme="minorHAnsi"/>
                <w:color w:val="000000"/>
                <w:sz w:val="16"/>
                <w:szCs w:val="16"/>
                <w:lang w:val="en-GB"/>
              </w:rPr>
              <w:t>Archivos de Cardiologia de Mexico</w:t>
            </w:r>
          </w:p>
        </w:tc>
        <w:tc>
          <w:tcPr>
            <w:tcW w:w="674" w:type="dxa"/>
            <w:shd w:val="clear" w:color="auto" w:fill="auto"/>
            <w:noWrap/>
            <w:vAlign w:val="bottom"/>
            <w:hideMark/>
          </w:tcPr>
          <w:p w14:paraId="36774DB6" w14:textId="77777777" w:rsidR="00A84341" w:rsidRPr="00B10D73" w:rsidRDefault="00A84341"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2010</w:t>
            </w:r>
          </w:p>
        </w:tc>
        <w:tc>
          <w:tcPr>
            <w:tcW w:w="1027" w:type="dxa"/>
            <w:shd w:val="clear" w:color="auto" w:fill="auto"/>
            <w:noWrap/>
            <w:vAlign w:val="bottom"/>
            <w:hideMark/>
          </w:tcPr>
          <w:p w14:paraId="19ED04E1" w14:textId="77777777" w:rsidR="00A84341" w:rsidRPr="00B10D73" w:rsidRDefault="00A84341"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Review article</w:t>
            </w:r>
          </w:p>
        </w:tc>
        <w:tc>
          <w:tcPr>
            <w:tcW w:w="1730" w:type="dxa"/>
          </w:tcPr>
          <w:p w14:paraId="7037C19E" w14:textId="77777777" w:rsidR="00A84341" w:rsidRPr="00B10D73" w:rsidRDefault="00B470B9"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Organization and approach to review,</w:t>
            </w:r>
          </w:p>
          <w:p w14:paraId="699CE846" w14:textId="42450AE1" w:rsidR="00BD51CA" w:rsidRPr="00B10D73" w:rsidRDefault="00DE6F2F" w:rsidP="00C160AB">
            <w:pPr>
              <w:spacing w:after="0" w:line="240" w:lineRule="auto"/>
              <w:rPr>
                <w:rFonts w:cstheme="minorHAnsi"/>
              </w:rPr>
            </w:pPr>
            <w:r w:rsidRPr="00B10D73">
              <w:rPr>
                <w:rFonts w:eastAsia="Times New Roman" w:cstheme="minorHAnsi"/>
                <w:color w:val="000000"/>
                <w:sz w:val="16"/>
                <w:szCs w:val="16"/>
                <w:lang w:val="en-GB"/>
              </w:rPr>
              <w:t>Make general comments,</w:t>
            </w:r>
          </w:p>
          <w:p w14:paraId="5CA7F0E5" w14:textId="51F05192" w:rsidR="00DE6F2F" w:rsidRPr="00B10D73" w:rsidRDefault="00BD5ADF"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Methods,</w:t>
            </w:r>
            <w:r w:rsidR="004074F6" w:rsidRPr="00B10D73">
              <w:rPr>
                <w:rFonts w:cstheme="minorHAnsi"/>
              </w:rPr>
              <w:t xml:space="preserve"> </w:t>
            </w:r>
            <w:r w:rsidR="004074F6" w:rsidRPr="00B10D73">
              <w:rPr>
                <w:rFonts w:eastAsia="Times New Roman" w:cstheme="minorHAnsi"/>
                <w:color w:val="000000"/>
                <w:sz w:val="16"/>
                <w:szCs w:val="16"/>
                <w:lang w:val="en-GB"/>
              </w:rPr>
              <w:t>Discussion/Conclusion,</w:t>
            </w:r>
            <w:r w:rsidR="00E40ADA" w:rsidRPr="00B10D73">
              <w:rPr>
                <w:rFonts w:cstheme="minorHAnsi"/>
              </w:rPr>
              <w:t xml:space="preserve"> </w:t>
            </w:r>
            <w:r w:rsidR="00BD51CA" w:rsidRPr="00B10D73">
              <w:rPr>
                <w:rFonts w:eastAsia="Times New Roman" w:cstheme="minorHAnsi"/>
                <w:color w:val="000000"/>
                <w:sz w:val="16"/>
                <w:szCs w:val="16"/>
                <w:lang w:val="en-GB"/>
              </w:rPr>
              <w:t>Assess manuscript presentation</w:t>
            </w:r>
          </w:p>
        </w:tc>
        <w:tc>
          <w:tcPr>
            <w:tcW w:w="708" w:type="dxa"/>
            <w:shd w:val="clear" w:color="auto" w:fill="auto"/>
            <w:noWrap/>
            <w:vAlign w:val="bottom"/>
          </w:tcPr>
          <w:p w14:paraId="31D15EC7" w14:textId="6DBF2D6E" w:rsidR="00A84341" w:rsidRPr="00B10D73" w:rsidRDefault="00B470B9"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1,</w:t>
            </w:r>
            <w:r w:rsidR="000D543B" w:rsidRPr="00B10D73">
              <w:rPr>
                <w:rFonts w:eastAsia="Times New Roman" w:cstheme="minorHAnsi"/>
                <w:color w:val="000000"/>
                <w:sz w:val="16"/>
                <w:szCs w:val="16"/>
                <w:lang w:val="en-GB"/>
              </w:rPr>
              <w:t xml:space="preserve"> 2, </w:t>
            </w:r>
            <w:r w:rsidR="00DE6F2F" w:rsidRPr="00B10D73">
              <w:rPr>
                <w:rFonts w:eastAsia="Times New Roman" w:cstheme="minorHAnsi"/>
                <w:color w:val="000000"/>
                <w:sz w:val="16"/>
                <w:szCs w:val="16"/>
                <w:lang w:val="en-GB"/>
              </w:rPr>
              <w:t xml:space="preserve">11, </w:t>
            </w:r>
            <w:r w:rsidR="00C22691" w:rsidRPr="00B10D73">
              <w:rPr>
                <w:rFonts w:eastAsia="Times New Roman" w:cstheme="minorHAnsi"/>
                <w:color w:val="000000"/>
                <w:sz w:val="16"/>
                <w:szCs w:val="16"/>
                <w:lang w:val="en-GB"/>
              </w:rPr>
              <w:t>12,</w:t>
            </w:r>
            <w:r w:rsidR="00745E2E" w:rsidRPr="00B10D73">
              <w:rPr>
                <w:rFonts w:eastAsia="Times New Roman" w:cstheme="minorHAnsi"/>
                <w:color w:val="000000"/>
                <w:sz w:val="16"/>
                <w:szCs w:val="16"/>
                <w:lang w:val="en-GB"/>
              </w:rPr>
              <w:t xml:space="preserve"> 14, </w:t>
            </w:r>
            <w:r w:rsidR="00BD5ADF" w:rsidRPr="00B10D73">
              <w:rPr>
                <w:rFonts w:eastAsia="Times New Roman" w:cstheme="minorHAnsi"/>
                <w:color w:val="000000"/>
                <w:sz w:val="16"/>
                <w:szCs w:val="16"/>
                <w:lang w:val="en-GB"/>
              </w:rPr>
              <w:t xml:space="preserve">30, </w:t>
            </w:r>
            <w:r w:rsidR="004074F6" w:rsidRPr="00B10D73">
              <w:rPr>
                <w:rFonts w:eastAsia="Times New Roman" w:cstheme="minorHAnsi"/>
                <w:color w:val="000000"/>
                <w:sz w:val="16"/>
                <w:szCs w:val="16"/>
                <w:lang w:val="en-GB"/>
              </w:rPr>
              <w:t xml:space="preserve">50, </w:t>
            </w:r>
            <w:r w:rsidR="00A714E5" w:rsidRPr="00B10D73">
              <w:rPr>
                <w:rFonts w:eastAsia="Times New Roman" w:cstheme="minorHAnsi"/>
                <w:color w:val="000000"/>
                <w:sz w:val="16"/>
                <w:szCs w:val="16"/>
                <w:lang w:val="en-GB"/>
              </w:rPr>
              <w:t>54,</w:t>
            </w:r>
            <w:r w:rsidR="00E40ADA" w:rsidRPr="00B10D73">
              <w:rPr>
                <w:rFonts w:eastAsia="Times New Roman" w:cstheme="minorHAnsi"/>
                <w:color w:val="000000"/>
                <w:sz w:val="16"/>
                <w:szCs w:val="16"/>
                <w:lang w:val="en-GB"/>
              </w:rPr>
              <w:t xml:space="preserve"> 62, </w:t>
            </w:r>
            <w:r w:rsidR="00A41E41" w:rsidRPr="00B10D73">
              <w:rPr>
                <w:rFonts w:eastAsia="Times New Roman" w:cstheme="minorHAnsi"/>
                <w:color w:val="000000"/>
                <w:sz w:val="16"/>
                <w:szCs w:val="16"/>
                <w:lang w:val="en-GB"/>
              </w:rPr>
              <w:t xml:space="preserve">63, 64, </w:t>
            </w:r>
            <w:r w:rsidR="00BD51CA" w:rsidRPr="00B10D73">
              <w:rPr>
                <w:rFonts w:eastAsia="Times New Roman" w:cstheme="minorHAnsi"/>
                <w:color w:val="000000"/>
                <w:sz w:val="16"/>
                <w:szCs w:val="16"/>
                <w:lang w:val="en-GB"/>
              </w:rPr>
              <w:t>71</w:t>
            </w:r>
          </w:p>
        </w:tc>
        <w:tc>
          <w:tcPr>
            <w:tcW w:w="675" w:type="dxa"/>
          </w:tcPr>
          <w:p w14:paraId="482DCD1D" w14:textId="77777777" w:rsidR="00A84341" w:rsidRPr="00B10D73" w:rsidRDefault="008F38E6" w:rsidP="00C160AB">
            <w:pPr>
              <w:spacing w:after="0" w:line="240" w:lineRule="auto"/>
              <w:rPr>
                <w:rFonts w:eastAsia="Times New Roman" w:cstheme="minorHAnsi"/>
                <w:color w:val="000000"/>
                <w:sz w:val="16"/>
                <w:szCs w:val="16"/>
                <w:lang w:val="en-GB"/>
              </w:rPr>
            </w:pPr>
            <w:r w:rsidRPr="00B10D73">
              <w:rPr>
                <w:rFonts w:eastAsia="Times New Roman" w:cstheme="minorHAnsi"/>
                <w:color w:val="000000"/>
                <w:sz w:val="16"/>
                <w:szCs w:val="16"/>
                <w:lang w:val="en-GB"/>
              </w:rPr>
              <w:t>12</w:t>
            </w:r>
          </w:p>
        </w:tc>
      </w:tr>
      <w:tr w:rsidR="00A84341" w:rsidRPr="00B10D73" w14:paraId="1AA84D4A" w14:textId="77777777" w:rsidTr="00BD51CA">
        <w:trPr>
          <w:trHeight w:val="300"/>
        </w:trPr>
        <w:tc>
          <w:tcPr>
            <w:tcW w:w="1146" w:type="dxa"/>
            <w:shd w:val="clear" w:color="auto" w:fill="auto"/>
            <w:noWrap/>
            <w:vAlign w:val="bottom"/>
            <w:hideMark/>
          </w:tcPr>
          <w:p w14:paraId="6AE1ECE4" w14:textId="13A610A5"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li, P. A.</w:t>
            </w:r>
            <w:r w:rsidR="0029246F">
              <w:rPr>
                <w:rFonts w:ascii="Calibri" w:eastAsia="Times New Roman" w:hAnsi="Calibri" w:cs="Times New Roman"/>
                <w:color w:val="000000"/>
                <w:sz w:val="16"/>
                <w:szCs w:val="16"/>
                <w:lang w:val="en-GB"/>
              </w:rPr>
              <w:fldChar w:fldCharType="begin"/>
            </w:r>
            <w:r w:rsidR="0029246F">
              <w:rPr>
                <w:rFonts w:ascii="Calibri" w:eastAsia="Times New Roman" w:hAnsi="Calibri" w:cs="Times New Roman"/>
                <w:color w:val="000000"/>
                <w:sz w:val="16"/>
                <w:szCs w:val="16"/>
                <w:lang w:val="en-GB"/>
              </w:rPr>
              <w:instrText xml:space="preserve"> ADDIN ZOTERO_ITEM CSL_CITATION {"citationID":"FzP8DOvF","properties":{"formattedCitation":"(3)","plainCitation":"(3)","noteIndex":0},"citationItems":[{"id":1338,"uris":["http://zotero.org/users/3447303/items/G5WDSMUT"],"uri":["http://zotero.org/users/3447303/items/G5WDSMUT"],"itemData":{"id":1338,"type":"article-journal","title":"Peer review and the publication process","container-title":"Nursing Open","page":"193-202","volume":"3","issue":"4","source":"Wiley Online Library","abstract":"Aims\n\nTo provide an overview of the peer review process, its various types, selection of peer reviewers, the purpose and significance of the peer review with regard to the assessment and management of quality of publications in academic journals.\n\n\nDesign\n\nDiscussion paper.\n\n\nMethods\n\nThis paper draws on information gained from literature on the peer review process and the authors' knowledge and experience of contributing as peer reviewers and editors in the field of health care, including nursing.\n\n\nResults\n\nThere are various types of peer review: single blind; double blind; open; and post-publication review. The role of the reviewers in reviewing manuscripts and their contribution to the scientific and academic community remains important.","DOI":"10.1002/nop2.51","ISSN":"2054-1058","journalAbbreviation":"Nurs Open","language":"en","author":[{"family":"Ali","given":"Parveen Azam"},{"family":"Watson","given":"Roger"}],"issued":{"date-parts":[["2016",10,1]]}}}],"schema":"https://github.com/citation-style-language/schema/raw/master/csl-citation.json"} </w:instrText>
            </w:r>
            <w:r w:rsidR="0029246F">
              <w:rPr>
                <w:rFonts w:ascii="Calibri" w:eastAsia="Times New Roman" w:hAnsi="Calibri" w:cs="Times New Roman"/>
                <w:color w:val="000000"/>
                <w:sz w:val="16"/>
                <w:szCs w:val="16"/>
                <w:lang w:val="en-GB"/>
              </w:rPr>
              <w:fldChar w:fldCharType="separate"/>
            </w:r>
            <w:r w:rsidR="0029246F" w:rsidRPr="0029246F">
              <w:rPr>
                <w:rFonts w:ascii="Calibri" w:hAnsi="Calibri" w:cs="Calibri"/>
                <w:sz w:val="16"/>
              </w:rPr>
              <w:t>(3)</w:t>
            </w:r>
            <w:r w:rsidR="0029246F">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849E8AD" w14:textId="36E6650B" w:rsidR="00A84341" w:rsidRPr="00B10D73" w:rsidRDefault="00A84341" w:rsidP="00C160AB">
            <w:pPr>
              <w:spacing w:after="0" w:line="240" w:lineRule="auto"/>
              <w:ind w:left="-108"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46702CCF" w14:textId="3FBF2CDD"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873D3B2"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ursing Open</w:t>
            </w:r>
          </w:p>
        </w:tc>
        <w:tc>
          <w:tcPr>
            <w:tcW w:w="674" w:type="dxa"/>
            <w:shd w:val="clear" w:color="auto" w:fill="auto"/>
            <w:noWrap/>
            <w:vAlign w:val="bottom"/>
            <w:hideMark/>
          </w:tcPr>
          <w:p w14:paraId="6E8D2CF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39036071"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51979F00" w14:textId="0EECCB22"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708" w:type="dxa"/>
            <w:shd w:val="clear" w:color="auto" w:fill="auto"/>
            <w:noWrap/>
            <w:vAlign w:val="bottom"/>
          </w:tcPr>
          <w:p w14:paraId="40BB9592" w14:textId="47C44F63"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675" w:type="dxa"/>
          </w:tcPr>
          <w:p w14:paraId="7765E252"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0</w:t>
            </w:r>
          </w:p>
        </w:tc>
      </w:tr>
      <w:tr w:rsidR="00A84341" w:rsidRPr="00B10D73" w14:paraId="309ED09D" w14:textId="77777777" w:rsidTr="00BD51CA">
        <w:trPr>
          <w:trHeight w:val="300"/>
        </w:trPr>
        <w:tc>
          <w:tcPr>
            <w:tcW w:w="1146" w:type="dxa"/>
            <w:shd w:val="clear" w:color="auto" w:fill="auto"/>
            <w:noWrap/>
            <w:vAlign w:val="bottom"/>
            <w:hideMark/>
          </w:tcPr>
          <w:p w14:paraId="45A9E022" w14:textId="3640D101"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Barroga, E.</w:t>
            </w:r>
            <w:r w:rsidR="0029246F">
              <w:rPr>
                <w:rFonts w:ascii="Calibri" w:eastAsia="Times New Roman" w:hAnsi="Calibri" w:cs="Calibri"/>
                <w:color w:val="000000"/>
                <w:sz w:val="16"/>
                <w:szCs w:val="16"/>
                <w:lang w:val="en-GB"/>
              </w:rPr>
              <w:fldChar w:fldCharType="begin"/>
            </w:r>
            <w:r w:rsidR="0029246F">
              <w:rPr>
                <w:rFonts w:ascii="Calibri" w:eastAsia="Times New Roman" w:hAnsi="Calibri" w:cs="Calibri"/>
                <w:color w:val="000000"/>
                <w:sz w:val="16"/>
                <w:szCs w:val="16"/>
                <w:lang w:val="en-GB"/>
              </w:rPr>
              <w:instrText xml:space="preserve"> ADDIN ZOTERO_ITEM CSL_CITATION {"citationID":"wwXvLyHY","properties":{"formattedCitation":"(4)","plainCitation":"(4)","noteIndex":0},"citationItems":[{"id":3527,"uris":["http://zotero.org/users/3447303/items/CJTMVZIQ"],"uri":["http://zotero.org/users/3447303/items/CJTMVZIQ"],"itemData":{"id":3527,"type":"article-journal","title":"Safeguarding the Integrity of Science Communication by Restraining 'Rational Cheating' in Peer Review","container-title":"Journal of Korean Medical Science","page":"1450-1452","volume":"29","issue":"11","archive_location":"WOS:000345321400002","abstract":"Peer review is the pillar of the integrity of science communication. It is often beset with flaws as well as accusations of unreliability and lack of predictive validity. 'Rational cheating' by reviewers is a threat to the validity of peer review. It may diminish the value of good papers by unfavourable appraisals of the reviewers whose own works have lower scientific merits. This article analyzes the mechanics and defects of peer review and focuses on rational cheating in peer review, its implications, and options to restrain it.","ISSN":"1011-8934","journalAbbreviation":"J. Korean Med. Sci.","language":"English","author":[{"family":"Barroga","given":"E. F."}],"issued":{"date-parts":[["2014",11]]}}}],"schema":"https://github.com/citation-style-language/schema/raw/master/csl-citation.json"} </w:instrText>
            </w:r>
            <w:r w:rsidR="0029246F">
              <w:rPr>
                <w:rFonts w:ascii="Calibri" w:eastAsia="Times New Roman" w:hAnsi="Calibri" w:cs="Calibri"/>
                <w:color w:val="000000"/>
                <w:sz w:val="16"/>
                <w:szCs w:val="16"/>
                <w:lang w:val="en-GB"/>
              </w:rPr>
              <w:fldChar w:fldCharType="separate"/>
            </w:r>
            <w:r w:rsidR="0029246F" w:rsidRPr="0029246F">
              <w:rPr>
                <w:rFonts w:ascii="Calibri" w:hAnsi="Calibri" w:cs="Calibri"/>
                <w:sz w:val="16"/>
              </w:rPr>
              <w:t>(4)</w:t>
            </w:r>
            <w:r w:rsidR="0029246F">
              <w:rPr>
                <w:rFonts w:ascii="Calibri" w:eastAsia="Times New Roman" w:hAnsi="Calibri" w:cs="Calibri"/>
                <w:color w:val="000000"/>
                <w:sz w:val="16"/>
                <w:szCs w:val="16"/>
                <w:lang w:val="en-GB"/>
              </w:rPr>
              <w:fldChar w:fldCharType="end"/>
            </w:r>
          </w:p>
        </w:tc>
        <w:tc>
          <w:tcPr>
            <w:tcW w:w="851" w:type="dxa"/>
            <w:shd w:val="clear" w:color="auto" w:fill="auto"/>
            <w:noWrap/>
            <w:vAlign w:val="bottom"/>
            <w:hideMark/>
          </w:tcPr>
          <w:p w14:paraId="2108406F" w14:textId="77777777" w:rsidR="00A84341" w:rsidRPr="00B10D73" w:rsidRDefault="00A84341" w:rsidP="00C160AB">
            <w:pPr>
              <w:spacing w:after="0" w:line="240" w:lineRule="auto"/>
              <w:ind w:right="-376"/>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Japan</w:t>
            </w:r>
          </w:p>
        </w:tc>
        <w:tc>
          <w:tcPr>
            <w:tcW w:w="1142" w:type="dxa"/>
            <w:shd w:val="clear" w:color="auto" w:fill="auto"/>
            <w:noWrap/>
            <w:vAlign w:val="bottom"/>
            <w:hideMark/>
          </w:tcPr>
          <w:p w14:paraId="549CB21F" w14:textId="2428FA45"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English</w:t>
            </w:r>
          </w:p>
        </w:tc>
        <w:tc>
          <w:tcPr>
            <w:tcW w:w="1126" w:type="dxa"/>
            <w:shd w:val="clear" w:color="auto" w:fill="auto"/>
            <w:noWrap/>
            <w:vAlign w:val="bottom"/>
            <w:hideMark/>
          </w:tcPr>
          <w:p w14:paraId="1A6A3A43" w14:textId="77777777" w:rsidR="00A84341" w:rsidRPr="00B10D73" w:rsidRDefault="00A84341" w:rsidP="00C160AB">
            <w:pPr>
              <w:spacing w:after="0" w:line="240" w:lineRule="auto"/>
              <w:ind w:right="-108"/>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Journal of Korean Medical Science</w:t>
            </w:r>
          </w:p>
        </w:tc>
        <w:tc>
          <w:tcPr>
            <w:tcW w:w="674" w:type="dxa"/>
            <w:shd w:val="clear" w:color="auto" w:fill="auto"/>
            <w:noWrap/>
            <w:vAlign w:val="bottom"/>
            <w:hideMark/>
          </w:tcPr>
          <w:p w14:paraId="7849DE80"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2014</w:t>
            </w:r>
          </w:p>
        </w:tc>
        <w:tc>
          <w:tcPr>
            <w:tcW w:w="1027" w:type="dxa"/>
            <w:shd w:val="clear" w:color="auto" w:fill="auto"/>
            <w:noWrap/>
            <w:vAlign w:val="bottom"/>
            <w:hideMark/>
          </w:tcPr>
          <w:p w14:paraId="44E9BD40"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Review article</w:t>
            </w:r>
          </w:p>
        </w:tc>
        <w:tc>
          <w:tcPr>
            <w:tcW w:w="1730" w:type="dxa"/>
          </w:tcPr>
          <w:p w14:paraId="19B6EEE2" w14:textId="5315F6B1" w:rsidR="00622D9D" w:rsidRPr="00B10D73" w:rsidRDefault="00DE6F2F" w:rsidP="00C160AB">
            <w:pPr>
              <w:spacing w:after="0" w:line="240" w:lineRule="auto"/>
              <w:rPr>
                <w:rFonts w:ascii="Calibri" w:hAnsi="Calibri" w:cs="Calibri"/>
              </w:rPr>
            </w:pPr>
            <w:r w:rsidRPr="00B10D73">
              <w:rPr>
                <w:rFonts w:ascii="Calibri" w:eastAsia="Times New Roman" w:hAnsi="Calibri" w:cs="Calibri"/>
                <w:color w:val="000000"/>
                <w:sz w:val="16"/>
                <w:szCs w:val="16"/>
                <w:lang w:val="en-GB"/>
              </w:rPr>
              <w:t>Make general comments,</w:t>
            </w:r>
          </w:p>
          <w:p w14:paraId="75AFBA2A" w14:textId="22BA6B4C" w:rsidR="00393F42" w:rsidRPr="00B10D73" w:rsidRDefault="00622D9D"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Results</w:t>
            </w:r>
          </w:p>
        </w:tc>
        <w:tc>
          <w:tcPr>
            <w:tcW w:w="708" w:type="dxa"/>
            <w:shd w:val="clear" w:color="auto" w:fill="auto"/>
            <w:noWrap/>
            <w:vAlign w:val="bottom"/>
          </w:tcPr>
          <w:p w14:paraId="7185C76E" w14:textId="5513E022" w:rsidR="00A84341" w:rsidRPr="00B10D73" w:rsidRDefault="00DE6F2F"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 xml:space="preserve">11, </w:t>
            </w:r>
            <w:r w:rsidR="00C17D4C" w:rsidRPr="00B10D73">
              <w:rPr>
                <w:rFonts w:ascii="Calibri" w:eastAsia="Times New Roman" w:hAnsi="Calibri" w:cs="Calibri"/>
                <w:color w:val="000000"/>
                <w:sz w:val="16"/>
                <w:szCs w:val="16"/>
                <w:lang w:val="en-GB"/>
              </w:rPr>
              <w:t xml:space="preserve">13, </w:t>
            </w:r>
            <w:r w:rsidR="00745E2E" w:rsidRPr="00B10D73">
              <w:rPr>
                <w:rFonts w:ascii="Calibri" w:eastAsia="Times New Roman" w:hAnsi="Calibri" w:cs="Calibri"/>
                <w:color w:val="000000"/>
                <w:sz w:val="16"/>
                <w:szCs w:val="16"/>
                <w:lang w:val="en-GB"/>
              </w:rPr>
              <w:t xml:space="preserve">14, </w:t>
            </w:r>
            <w:r w:rsidR="00622D9D" w:rsidRPr="00B10D73">
              <w:rPr>
                <w:rFonts w:ascii="Calibri" w:eastAsia="Times New Roman" w:hAnsi="Calibri" w:cs="Calibri"/>
                <w:color w:val="000000"/>
                <w:sz w:val="16"/>
                <w:szCs w:val="16"/>
                <w:lang w:val="en-GB"/>
              </w:rPr>
              <w:t>49</w:t>
            </w:r>
          </w:p>
        </w:tc>
        <w:tc>
          <w:tcPr>
            <w:tcW w:w="675" w:type="dxa"/>
          </w:tcPr>
          <w:p w14:paraId="3440AFA3" w14:textId="6BAA9258" w:rsidR="00A84341" w:rsidRPr="00B10D73" w:rsidRDefault="00172C67"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4</w:t>
            </w:r>
          </w:p>
        </w:tc>
      </w:tr>
      <w:tr w:rsidR="00A84341" w:rsidRPr="00B10D73" w14:paraId="3AEF1C24" w14:textId="77777777" w:rsidTr="00BD51CA">
        <w:trPr>
          <w:trHeight w:val="300"/>
        </w:trPr>
        <w:tc>
          <w:tcPr>
            <w:tcW w:w="1146" w:type="dxa"/>
            <w:shd w:val="clear" w:color="auto" w:fill="auto"/>
            <w:noWrap/>
            <w:vAlign w:val="bottom"/>
            <w:hideMark/>
          </w:tcPr>
          <w:p w14:paraId="57B5ED0D" w14:textId="09DAAF8E"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Baxt, W. G.</w:t>
            </w:r>
            <w:r w:rsidR="0029246F">
              <w:rPr>
                <w:rFonts w:ascii="Calibri" w:eastAsia="Times New Roman" w:hAnsi="Calibri" w:cs="Calibri"/>
                <w:color w:val="000000"/>
                <w:sz w:val="16"/>
                <w:szCs w:val="16"/>
                <w:lang w:val="en-GB"/>
              </w:rPr>
              <w:fldChar w:fldCharType="begin"/>
            </w:r>
            <w:r w:rsidR="0029246F">
              <w:rPr>
                <w:rFonts w:ascii="Calibri" w:eastAsia="Times New Roman" w:hAnsi="Calibri" w:cs="Calibri"/>
                <w:color w:val="000000"/>
                <w:sz w:val="16"/>
                <w:szCs w:val="16"/>
                <w:lang w:val="en-GB"/>
              </w:rPr>
              <w:instrText xml:space="preserve"> ADDIN ZOTERO_ITEM CSL_CITATION {"citationID":"gpciegIo","properties":{"formattedCitation":"(5)","plainCitation":"(5)","noteIndex":0},"citationItems":[{"id":134,"uris":["http://zotero.org/users/3447303/items/B3PQDWH5"],"uri":["http://zotero.org/users/3447303/items/B3PQDWH5"],"itemData":{"id":134,"type":"article-journal","title":"Who reviews the reviewers? Feasibility of using a fictitious manuscript to evaluate peer reviewer performance","container-title":"Ann Emerg Med","volume":"32","URL":"http://dx.doi.org/10.1016/S0196-0644(98)70006-X","DOI":"10.1016/S0196-0644(98)70006-X","journalAbbreviation":"Ann Emerg Med","author":[{"family":"Baxt","given":"W. G."},{"family":"Waeckerle","given":"J. F."},{"family":"Berlin","given":"J. A."}],"issued":{"date-parts":[["1998"]]}}}],"schema":"https://github.com/citation-style-language/schema/raw/master/csl-citation.json"} </w:instrText>
            </w:r>
            <w:r w:rsidR="0029246F">
              <w:rPr>
                <w:rFonts w:ascii="Calibri" w:eastAsia="Times New Roman" w:hAnsi="Calibri" w:cs="Calibri"/>
                <w:color w:val="000000"/>
                <w:sz w:val="16"/>
                <w:szCs w:val="16"/>
                <w:lang w:val="en-GB"/>
              </w:rPr>
              <w:fldChar w:fldCharType="separate"/>
            </w:r>
            <w:r w:rsidR="0029246F" w:rsidRPr="0029246F">
              <w:rPr>
                <w:rFonts w:ascii="Calibri" w:hAnsi="Calibri" w:cs="Calibri"/>
                <w:sz w:val="16"/>
              </w:rPr>
              <w:t>(5)</w:t>
            </w:r>
            <w:r w:rsidR="0029246F">
              <w:rPr>
                <w:rFonts w:ascii="Calibri" w:eastAsia="Times New Roman" w:hAnsi="Calibri" w:cs="Calibri"/>
                <w:color w:val="000000"/>
                <w:sz w:val="16"/>
                <w:szCs w:val="16"/>
                <w:lang w:val="en-GB"/>
              </w:rPr>
              <w:fldChar w:fldCharType="end"/>
            </w:r>
          </w:p>
        </w:tc>
        <w:tc>
          <w:tcPr>
            <w:tcW w:w="851" w:type="dxa"/>
            <w:shd w:val="clear" w:color="auto" w:fill="auto"/>
            <w:noWrap/>
            <w:vAlign w:val="bottom"/>
            <w:hideMark/>
          </w:tcPr>
          <w:p w14:paraId="7953F9A4" w14:textId="77777777" w:rsidR="00A84341" w:rsidRPr="00B10D73" w:rsidRDefault="00A84341" w:rsidP="00C160AB">
            <w:pPr>
              <w:spacing w:after="0" w:line="240" w:lineRule="auto"/>
              <w:ind w:right="-376"/>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USA</w:t>
            </w:r>
          </w:p>
        </w:tc>
        <w:tc>
          <w:tcPr>
            <w:tcW w:w="1142" w:type="dxa"/>
            <w:shd w:val="clear" w:color="auto" w:fill="auto"/>
            <w:noWrap/>
            <w:vAlign w:val="bottom"/>
            <w:hideMark/>
          </w:tcPr>
          <w:p w14:paraId="259CF454"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English</w:t>
            </w:r>
          </w:p>
        </w:tc>
        <w:tc>
          <w:tcPr>
            <w:tcW w:w="1126" w:type="dxa"/>
            <w:shd w:val="clear" w:color="auto" w:fill="auto"/>
            <w:noWrap/>
            <w:vAlign w:val="bottom"/>
            <w:hideMark/>
          </w:tcPr>
          <w:p w14:paraId="1155F5C9" w14:textId="77777777" w:rsidR="00A84341" w:rsidRPr="00B10D73" w:rsidRDefault="00A84341" w:rsidP="00C160AB">
            <w:pPr>
              <w:spacing w:after="0" w:line="240" w:lineRule="auto"/>
              <w:ind w:right="-108"/>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Annals of Emergency Medicine</w:t>
            </w:r>
          </w:p>
        </w:tc>
        <w:tc>
          <w:tcPr>
            <w:tcW w:w="674" w:type="dxa"/>
            <w:shd w:val="clear" w:color="auto" w:fill="auto"/>
            <w:noWrap/>
            <w:vAlign w:val="bottom"/>
            <w:hideMark/>
          </w:tcPr>
          <w:p w14:paraId="29C2ED7F"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1998</w:t>
            </w:r>
          </w:p>
        </w:tc>
        <w:tc>
          <w:tcPr>
            <w:tcW w:w="1027" w:type="dxa"/>
            <w:shd w:val="clear" w:color="auto" w:fill="auto"/>
            <w:noWrap/>
            <w:vAlign w:val="bottom"/>
            <w:hideMark/>
          </w:tcPr>
          <w:p w14:paraId="361DF3EF" w14:textId="77777777" w:rsidR="00A84341" w:rsidRPr="00B10D73" w:rsidRDefault="00A84341"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Review article</w:t>
            </w:r>
          </w:p>
        </w:tc>
        <w:tc>
          <w:tcPr>
            <w:tcW w:w="1730" w:type="dxa"/>
          </w:tcPr>
          <w:p w14:paraId="2EDEFF6D" w14:textId="5238F8AD" w:rsidR="00A84341" w:rsidRPr="00B10D73" w:rsidRDefault="00DE6F2F"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Make general comments,</w:t>
            </w:r>
            <w:r w:rsidR="00585A82" w:rsidRPr="00B10D73">
              <w:rPr>
                <w:rFonts w:ascii="Calibri" w:hAnsi="Calibri" w:cs="Calibri"/>
              </w:rPr>
              <w:t xml:space="preserve"> </w:t>
            </w:r>
            <w:r w:rsidR="00585A82" w:rsidRPr="00B10D73">
              <w:rPr>
                <w:rFonts w:ascii="Calibri" w:eastAsia="Times New Roman" w:hAnsi="Calibri" w:cs="Calibri"/>
                <w:color w:val="000000"/>
                <w:sz w:val="16"/>
                <w:szCs w:val="16"/>
                <w:lang w:val="en-GB"/>
              </w:rPr>
              <w:t>Introduction,</w:t>
            </w:r>
            <w:r w:rsidR="004074F6" w:rsidRPr="00B10D73">
              <w:rPr>
                <w:rFonts w:ascii="Calibri" w:hAnsi="Calibri" w:cs="Calibri"/>
              </w:rPr>
              <w:t xml:space="preserve"> </w:t>
            </w:r>
            <w:r w:rsidR="004074F6" w:rsidRPr="00B10D73">
              <w:rPr>
                <w:rFonts w:ascii="Calibri" w:eastAsia="Times New Roman" w:hAnsi="Calibri" w:cs="Calibri"/>
                <w:color w:val="000000"/>
                <w:sz w:val="16"/>
                <w:szCs w:val="16"/>
                <w:lang w:val="en-GB"/>
              </w:rPr>
              <w:t>Discussion/Conclusion,</w:t>
            </w:r>
            <w:r w:rsidR="007504EC" w:rsidRPr="00B10D73">
              <w:rPr>
                <w:rFonts w:ascii="Calibri" w:hAnsi="Calibri" w:cs="Calibri"/>
              </w:rPr>
              <w:t xml:space="preserve"> </w:t>
            </w:r>
            <w:r w:rsidR="00622D9D" w:rsidRPr="00B10D73">
              <w:rPr>
                <w:rFonts w:ascii="Calibri" w:eastAsia="Times New Roman" w:hAnsi="Calibri" w:cs="Calibri"/>
                <w:color w:val="000000"/>
                <w:sz w:val="16"/>
                <w:szCs w:val="16"/>
                <w:lang w:val="en-GB"/>
              </w:rPr>
              <w:t>Provide recommendations</w:t>
            </w:r>
          </w:p>
        </w:tc>
        <w:tc>
          <w:tcPr>
            <w:tcW w:w="708" w:type="dxa"/>
            <w:shd w:val="clear" w:color="auto" w:fill="auto"/>
            <w:noWrap/>
            <w:vAlign w:val="bottom"/>
          </w:tcPr>
          <w:p w14:paraId="3BF9B61D" w14:textId="19CA3E46" w:rsidR="00A84341" w:rsidRPr="00B10D73" w:rsidRDefault="00DE6F2F"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 xml:space="preserve">11, </w:t>
            </w:r>
            <w:r w:rsidR="00C22691" w:rsidRPr="00B10D73">
              <w:rPr>
                <w:rFonts w:ascii="Calibri" w:eastAsia="Times New Roman" w:hAnsi="Calibri" w:cs="Calibri"/>
                <w:color w:val="000000"/>
                <w:sz w:val="16"/>
                <w:szCs w:val="16"/>
                <w:lang w:val="en-GB"/>
              </w:rPr>
              <w:t xml:space="preserve">12, </w:t>
            </w:r>
            <w:r w:rsidR="00585A82" w:rsidRPr="00B10D73">
              <w:rPr>
                <w:rFonts w:ascii="Calibri" w:eastAsia="Times New Roman" w:hAnsi="Calibri" w:cs="Calibri"/>
                <w:color w:val="000000"/>
                <w:sz w:val="16"/>
                <w:szCs w:val="16"/>
                <w:lang w:val="en-GB"/>
              </w:rPr>
              <w:t xml:space="preserve">26, </w:t>
            </w:r>
            <w:r w:rsidR="004074F6" w:rsidRPr="00B10D73">
              <w:rPr>
                <w:rFonts w:ascii="Calibri" w:eastAsia="Times New Roman" w:hAnsi="Calibri" w:cs="Calibri"/>
                <w:color w:val="000000"/>
                <w:sz w:val="16"/>
                <w:szCs w:val="16"/>
                <w:lang w:val="en-GB"/>
              </w:rPr>
              <w:t xml:space="preserve">50, </w:t>
            </w:r>
            <w:r w:rsidR="00622D9D" w:rsidRPr="00B10D73">
              <w:rPr>
                <w:rFonts w:ascii="Calibri" w:eastAsia="Times New Roman" w:hAnsi="Calibri" w:cs="Calibri"/>
                <w:color w:val="000000"/>
                <w:sz w:val="16"/>
                <w:szCs w:val="16"/>
                <w:lang w:val="en-GB"/>
              </w:rPr>
              <w:t>72</w:t>
            </w:r>
          </w:p>
        </w:tc>
        <w:tc>
          <w:tcPr>
            <w:tcW w:w="675" w:type="dxa"/>
          </w:tcPr>
          <w:p w14:paraId="75CC553E" w14:textId="77777777" w:rsidR="00A84341" w:rsidRPr="00B10D73" w:rsidRDefault="000140F8" w:rsidP="00C160AB">
            <w:pPr>
              <w:spacing w:after="0" w:line="240" w:lineRule="auto"/>
              <w:rPr>
                <w:rFonts w:ascii="Calibri" w:eastAsia="Times New Roman" w:hAnsi="Calibri" w:cs="Calibri"/>
                <w:color w:val="000000"/>
                <w:sz w:val="16"/>
                <w:szCs w:val="16"/>
                <w:lang w:val="en-GB"/>
              </w:rPr>
            </w:pPr>
            <w:r w:rsidRPr="00B10D73">
              <w:rPr>
                <w:rFonts w:ascii="Calibri" w:eastAsia="Times New Roman" w:hAnsi="Calibri" w:cs="Calibri"/>
                <w:color w:val="000000"/>
                <w:sz w:val="16"/>
                <w:szCs w:val="16"/>
                <w:lang w:val="en-GB"/>
              </w:rPr>
              <w:t>5</w:t>
            </w:r>
          </w:p>
        </w:tc>
      </w:tr>
      <w:tr w:rsidR="00A84341" w:rsidRPr="00B10D73" w14:paraId="5FB3B2E4" w14:textId="77777777" w:rsidTr="00BD51CA">
        <w:trPr>
          <w:trHeight w:val="300"/>
        </w:trPr>
        <w:tc>
          <w:tcPr>
            <w:tcW w:w="1146" w:type="dxa"/>
            <w:shd w:val="clear" w:color="auto" w:fill="auto"/>
            <w:noWrap/>
            <w:vAlign w:val="bottom"/>
            <w:hideMark/>
          </w:tcPr>
          <w:p w14:paraId="02176B39" w14:textId="6ADF0305"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Bayne, S. C.</w:t>
            </w:r>
            <w:r w:rsidR="0029246F">
              <w:rPr>
                <w:rFonts w:ascii="Calibri" w:eastAsia="Times New Roman" w:hAnsi="Calibri" w:cs="Times New Roman"/>
                <w:color w:val="000000"/>
                <w:sz w:val="16"/>
                <w:szCs w:val="16"/>
                <w:lang w:val="en-GB"/>
              </w:rPr>
              <w:fldChar w:fldCharType="begin"/>
            </w:r>
            <w:r w:rsidR="0029246F">
              <w:rPr>
                <w:rFonts w:ascii="Calibri" w:eastAsia="Times New Roman" w:hAnsi="Calibri" w:cs="Times New Roman"/>
                <w:color w:val="000000"/>
                <w:sz w:val="16"/>
                <w:szCs w:val="16"/>
                <w:lang w:val="en-GB"/>
              </w:rPr>
              <w:instrText xml:space="preserve"> ADDIN ZOTERO_ITEM CSL_CITATION {"citationID":"2gsGha1h","properties":{"formattedCitation":"(6)","plainCitation":"(6)","noteIndex":0},"citationItems":[{"id":5136,"uris":["http://zotero.org/users/3447303/items/9R3RK3DH"],"uri":["http://zotero.org/users/3447303/items/9R3RK3DH"],"itemData":{"id":5136,"type":"article-journal","title":"Scientific composition and review of manuscripts for publication in peer-reviewed dental journals","container-title":"Journal of Prosthetic Dentistry","page":"201-218","volume":"89","issue":"2","archive_location":"WOS:000181401500016","abstract":"This article provides an extensive tutorial for writers and reviewers involved with the preparation and evaluation of manuscripts submitted for publication in dental journals. The contents were compiled from the Instructions for Authors printed in various peer-reviewed dental journals and from feedback from 10 workshops conducted for the Editorial Review Board of the Journal of Prosthetic Dentistry. The 10 major sections of a scientific manuscript are reviewed in detail in terms of content, format, and common errors; examples of good content are provided. The review process is described, and instructions on conducting fair and expeditious manuscript evaluations are provided for reviewers. In addition, a number of special topics are addressed, including potential conflicts of interest for an author, institutional review of experiments that involve human subjects or animals, and the reproduction of photographs and other images in color versus black and white. In summary, this article presents key guidelines to ensure compliance with the principles of sound scientific writing and the expeditious review of manuscripts prepared for publication in peer-reviewed dental journals.","ISSN":"0022-3913","journalAbbreviation":"J. Prosthet. Dent.","language":"English","author":[{"family":"Bayne","given":"S. C."},{"family":"McGivney","given":"G. P."},{"family":"Mazer","given":"S. C."}],"issued":{"date-parts":[["2003",2]]}}}],"schema":"https://github.com/citation-style-language/schema/raw/master/csl-citation.json"} </w:instrText>
            </w:r>
            <w:r w:rsidR="0029246F">
              <w:rPr>
                <w:rFonts w:ascii="Calibri" w:eastAsia="Times New Roman" w:hAnsi="Calibri" w:cs="Times New Roman"/>
                <w:color w:val="000000"/>
                <w:sz w:val="16"/>
                <w:szCs w:val="16"/>
                <w:lang w:val="en-GB"/>
              </w:rPr>
              <w:fldChar w:fldCharType="separate"/>
            </w:r>
            <w:r w:rsidR="0029246F" w:rsidRPr="0029246F">
              <w:rPr>
                <w:rFonts w:ascii="Calibri" w:hAnsi="Calibri" w:cs="Calibri"/>
                <w:sz w:val="16"/>
              </w:rPr>
              <w:t>(6)</w:t>
            </w:r>
            <w:r w:rsidR="0029246F">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7790A86"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5995A5F3" w14:textId="0CA5C509"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D0C4201"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he Journal of Prosthetic Dentistry</w:t>
            </w:r>
          </w:p>
        </w:tc>
        <w:tc>
          <w:tcPr>
            <w:tcW w:w="674" w:type="dxa"/>
            <w:shd w:val="clear" w:color="auto" w:fill="auto"/>
            <w:noWrap/>
            <w:vAlign w:val="bottom"/>
            <w:hideMark/>
          </w:tcPr>
          <w:p w14:paraId="3A4CFB5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36528CA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17E99811" w14:textId="7EED1A04" w:rsidR="00A84341" w:rsidRPr="00B10D73" w:rsidRDefault="00622D9D"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77B71A7" w14:textId="6090856C" w:rsidR="00A84341" w:rsidRPr="00B10D73" w:rsidRDefault="00622D9D"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70</w:t>
            </w:r>
          </w:p>
        </w:tc>
        <w:tc>
          <w:tcPr>
            <w:tcW w:w="675" w:type="dxa"/>
          </w:tcPr>
          <w:p w14:paraId="55C41DAF"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w:t>
            </w:r>
          </w:p>
        </w:tc>
      </w:tr>
      <w:tr w:rsidR="00A84341" w:rsidRPr="00B10D73" w14:paraId="2EB7C6FD" w14:textId="77777777" w:rsidTr="00BD51CA">
        <w:trPr>
          <w:trHeight w:val="300"/>
        </w:trPr>
        <w:tc>
          <w:tcPr>
            <w:tcW w:w="1146" w:type="dxa"/>
            <w:shd w:val="clear" w:color="auto" w:fill="auto"/>
            <w:noWrap/>
            <w:vAlign w:val="bottom"/>
            <w:hideMark/>
          </w:tcPr>
          <w:p w14:paraId="0BE2B963" w14:textId="4629D91A"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Bingham, C. L.</w:t>
            </w:r>
            <w:r w:rsidR="00025E09">
              <w:rPr>
                <w:rFonts w:ascii="Calibri" w:eastAsia="Times New Roman" w:hAnsi="Calibri" w:cs="Times New Roman"/>
                <w:color w:val="000000"/>
                <w:sz w:val="16"/>
                <w:szCs w:val="16"/>
                <w:lang w:val="en-GB"/>
              </w:rPr>
              <w:fldChar w:fldCharType="begin"/>
            </w:r>
            <w:r w:rsidR="00025E09">
              <w:rPr>
                <w:rFonts w:ascii="Calibri" w:eastAsia="Times New Roman" w:hAnsi="Calibri" w:cs="Times New Roman"/>
                <w:color w:val="000000"/>
                <w:sz w:val="16"/>
                <w:szCs w:val="16"/>
                <w:lang w:val="en-GB"/>
              </w:rPr>
              <w:instrText xml:space="preserve"> ADDIN ZOTERO_ITEM CSL_CITATION {"citationID":"PSrcBY5V","properties":{"formattedCitation":"(7)","plainCitation":"(7)","noteIndex":0},"citationItems":[{"id":5551,"uris":["http://zotero.org/users/3447303/items/CIQCATH5"],"uri":["http://zotero.org/users/3447303/items/CIQCATH5"],"itemData":{"id":5551,"type":"article-journal","title":"Peer review on the Internet: a better class of conversation","container-title":"Lancet","page":"10-14","volume":"351","archive_location":"WOS:000072774700006","ISSN":"0140-6736","journalAbbreviation":"Lancet","language":"English","author":[{"family":"Bingham","given":"C."}],"issued":{"date-parts":[["1998",3]]}}}],"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025E09" w:rsidRPr="00025E09">
              <w:rPr>
                <w:rFonts w:ascii="Calibri" w:hAnsi="Calibri" w:cs="Calibri"/>
                <w:sz w:val="16"/>
              </w:rPr>
              <w:t>(7)</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3EEB54D"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47AE168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CA209EF"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HE LANCET</w:t>
            </w:r>
          </w:p>
        </w:tc>
        <w:tc>
          <w:tcPr>
            <w:tcW w:w="674" w:type="dxa"/>
            <w:shd w:val="clear" w:color="auto" w:fill="auto"/>
            <w:noWrap/>
            <w:vAlign w:val="bottom"/>
            <w:hideMark/>
          </w:tcPr>
          <w:p w14:paraId="6F640311"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998</w:t>
            </w:r>
          </w:p>
        </w:tc>
        <w:tc>
          <w:tcPr>
            <w:tcW w:w="1027" w:type="dxa"/>
            <w:shd w:val="clear" w:color="auto" w:fill="auto"/>
            <w:noWrap/>
            <w:vAlign w:val="bottom"/>
            <w:hideMark/>
          </w:tcPr>
          <w:p w14:paraId="6AD69D1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4361625F" w14:textId="77777777"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3496937B" w14:textId="77777777" w:rsidR="00622D9D" w:rsidRPr="00B10D73" w:rsidRDefault="00C17D4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p w14:paraId="46551CD9" w14:textId="7152CBBD" w:rsidR="00C17D4C" w:rsidRPr="00B10D73" w:rsidRDefault="00622D9D"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A40922A" w14:textId="54F2D314"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3, </w:t>
            </w:r>
            <w:r w:rsidR="00C17D4C" w:rsidRPr="00B10D73">
              <w:rPr>
                <w:rFonts w:ascii="Calibri" w:eastAsia="Times New Roman" w:hAnsi="Calibri" w:cs="Times New Roman"/>
                <w:color w:val="000000"/>
                <w:sz w:val="16"/>
                <w:szCs w:val="16"/>
                <w:lang w:val="en-GB"/>
              </w:rPr>
              <w:t xml:space="preserve">13, </w:t>
            </w:r>
            <w:r w:rsidR="00786CE3" w:rsidRPr="00B10D73">
              <w:rPr>
                <w:rFonts w:ascii="Calibri" w:eastAsia="Times New Roman" w:hAnsi="Calibri" w:cs="Times New Roman"/>
                <w:color w:val="000000"/>
                <w:sz w:val="16"/>
                <w:szCs w:val="16"/>
                <w:lang w:val="en-GB"/>
              </w:rPr>
              <w:t xml:space="preserve">17, </w:t>
            </w:r>
            <w:r w:rsidR="00E44612" w:rsidRPr="00B10D73">
              <w:rPr>
                <w:rFonts w:ascii="Calibri" w:eastAsia="Times New Roman" w:hAnsi="Calibri" w:cs="Times New Roman"/>
                <w:color w:val="000000"/>
                <w:sz w:val="16"/>
                <w:szCs w:val="16"/>
                <w:lang w:val="en-GB"/>
              </w:rPr>
              <w:t xml:space="preserve">70, </w:t>
            </w:r>
            <w:r w:rsidR="00622D9D" w:rsidRPr="00B10D73">
              <w:rPr>
                <w:rFonts w:ascii="Calibri" w:eastAsia="Times New Roman" w:hAnsi="Calibri" w:cs="Times New Roman"/>
                <w:color w:val="000000"/>
                <w:sz w:val="16"/>
                <w:szCs w:val="16"/>
                <w:lang w:val="en-GB"/>
              </w:rPr>
              <w:t>72</w:t>
            </w:r>
          </w:p>
        </w:tc>
        <w:tc>
          <w:tcPr>
            <w:tcW w:w="675" w:type="dxa"/>
          </w:tcPr>
          <w:p w14:paraId="2A342D3A"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5</w:t>
            </w:r>
          </w:p>
        </w:tc>
      </w:tr>
      <w:tr w:rsidR="00A84341" w:rsidRPr="00B10D73" w14:paraId="4B4139E5" w14:textId="77777777" w:rsidTr="00BD51CA">
        <w:trPr>
          <w:trHeight w:val="300"/>
        </w:trPr>
        <w:tc>
          <w:tcPr>
            <w:tcW w:w="1146" w:type="dxa"/>
            <w:shd w:val="clear" w:color="auto" w:fill="auto"/>
            <w:noWrap/>
            <w:vAlign w:val="bottom"/>
            <w:hideMark/>
          </w:tcPr>
          <w:p w14:paraId="5B59A53C" w14:textId="05E613B6" w:rsidR="00A84341" w:rsidRPr="00B10D73" w:rsidRDefault="00025E09" w:rsidP="00C160AB">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 xml:space="preserve">Brand, R. A. </w:t>
            </w:r>
            <w:r>
              <w:rPr>
                <w:rFonts w:ascii="Calibri" w:eastAsia="Times New Roman" w:hAnsi="Calibri" w:cs="Times New Roman"/>
                <w:color w:val="000000"/>
                <w:sz w:val="16"/>
                <w:szCs w:val="16"/>
                <w:lang w:val="en-GB"/>
              </w:rPr>
              <w:fldChar w:fldCharType="begin"/>
            </w:r>
            <w:r>
              <w:rPr>
                <w:rFonts w:ascii="Calibri" w:eastAsia="Times New Roman" w:hAnsi="Calibri" w:cs="Times New Roman"/>
                <w:color w:val="000000"/>
                <w:sz w:val="16"/>
                <w:szCs w:val="16"/>
                <w:lang w:val="en-GB"/>
              </w:rPr>
              <w:instrText xml:space="preserve"> ADDIN ZOTERO_ITEM CSL_CITATION {"citationID":"9PgmLqvh","properties":{"formattedCitation":"(8)","plainCitation":"(8)","noteIndex":0},"citationItems":[{"id":4066,"uris":["http://zotero.org/users/3447303/items/3F52N3YT"],"uri":["http://zotero.org/users/3447303/items/3F52N3YT"],"itemData":{"id":4066,"type":"article-journal","title":"Reviewing for clinical orthopaedics and related research","container-title":"Clinical Orthopaedics &amp; Related Research","page":"2622-5","volume":"470","issue":"9","source":"Ovid Technologies","archive":"MEDLINE","archive_location":"22752799","abstract":"Peer review in science was established in the 17th Century and while not without detractors and some controversy, has been a mainstay of high-quality scientific publications ever since. Most believe peer review adds substantially to the value of papers that achieve publication. However, in practice, peer review can be practiced with varying degrees of rigor and the value of the review depends on rigor. The two primary tasks of a reviewer are to determine whether the manuscript makes a substantial contribution (in an age of information overload) and to determine whether there are any \"fatal\" flaws. If the reviewer recommends rejection, then he or she need only note the major flaws. If, however, the material is sufficiently novel and would substantially add to the literature, the reviewer's secondary task is to ensure completeness and clarity by noting information that should be added and identifying unclear points; in these cases more detailed reviews are merited. To achieve this task, the reviewer must ask numerous questions related to the background and rationale, questions or purposes, study design and methods, findings, and synthesis with the literature. In this brief review I outline such key questions. An invitation to review is an honor and reflects the confidence of the editor in the reviewer's expertise and accomplishments. Given proper reviews and recommendations, the majority of authors believe peer review adds great value to their papers and the reviewer makes contributions to the community and their own knowledge.","DOI":"10.1007/s11999-012-2447-8","ISSN":"1528-1132","journalAbbreviation":"Clin Orthop","language":"English","author":[{"family":"Brand","given":"Richard A."}],"issued":{"date-parts":[["2012",9]]}}}],"schema":"https://github.com/citation-style-language/schema/raw/master/csl-citation.json"} </w:instrText>
            </w:r>
            <w:r>
              <w:rPr>
                <w:rFonts w:ascii="Calibri" w:eastAsia="Times New Roman" w:hAnsi="Calibri" w:cs="Times New Roman"/>
                <w:color w:val="000000"/>
                <w:sz w:val="16"/>
                <w:szCs w:val="16"/>
                <w:lang w:val="en-GB"/>
              </w:rPr>
              <w:fldChar w:fldCharType="separate"/>
            </w:r>
            <w:r w:rsidRPr="00025E09">
              <w:rPr>
                <w:rFonts w:ascii="Calibri" w:hAnsi="Calibri" w:cs="Calibri"/>
                <w:sz w:val="16"/>
              </w:rPr>
              <w:t>(8)</w:t>
            </w:r>
            <w:r>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924DA06"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35CCC8E2"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C43627E"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Clinical Orthopaedics and Related Research</w:t>
            </w:r>
          </w:p>
        </w:tc>
        <w:tc>
          <w:tcPr>
            <w:tcW w:w="674" w:type="dxa"/>
            <w:shd w:val="clear" w:color="auto" w:fill="auto"/>
            <w:noWrap/>
            <w:vAlign w:val="bottom"/>
            <w:hideMark/>
          </w:tcPr>
          <w:p w14:paraId="10262DD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2</w:t>
            </w:r>
          </w:p>
        </w:tc>
        <w:tc>
          <w:tcPr>
            <w:tcW w:w="1027" w:type="dxa"/>
            <w:shd w:val="clear" w:color="auto" w:fill="auto"/>
            <w:noWrap/>
            <w:vAlign w:val="bottom"/>
          </w:tcPr>
          <w:p w14:paraId="23B8DE62" w14:textId="4E84B0DA"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20E6C21A" w14:textId="53817914" w:rsidR="00622D9D" w:rsidRPr="00B10D73" w:rsidRDefault="000D543B" w:rsidP="00C160AB">
            <w:pPr>
              <w:spacing w:after="0" w:line="240" w:lineRule="auto"/>
            </w:pPr>
            <w:r w:rsidRPr="00B10D73">
              <w:rPr>
                <w:rFonts w:ascii="Calibri" w:eastAsia="Times New Roman" w:hAnsi="Calibri" w:cs="Times New Roman"/>
                <w:color w:val="000000"/>
                <w:sz w:val="16"/>
                <w:szCs w:val="16"/>
                <w:lang w:val="en-GB"/>
              </w:rPr>
              <w:t>Organization and approach to review,</w:t>
            </w:r>
            <w:r w:rsidR="00DE6F2F" w:rsidRPr="00B10D73">
              <w:t xml:space="preserve"> </w:t>
            </w:r>
            <w:r w:rsidR="00DE6F2F" w:rsidRPr="00B10D73">
              <w:rPr>
                <w:rFonts w:ascii="Calibri" w:eastAsia="Times New Roman" w:hAnsi="Calibri" w:cs="Times New Roman"/>
                <w:color w:val="000000"/>
                <w:sz w:val="16"/>
                <w:szCs w:val="16"/>
                <w:lang w:val="en-GB"/>
              </w:rPr>
              <w:t>Make general comments,</w:t>
            </w:r>
            <w:r w:rsidR="00585A82" w:rsidRPr="00B10D73">
              <w:t xml:space="preserve"> </w:t>
            </w:r>
            <w:r w:rsidR="00585A82"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19EA2A2D" w14:textId="290EE4F6" w:rsidR="00622D9D"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D87138" w:rsidRPr="00B10D73">
              <w:t xml:space="preserve"> </w:t>
            </w:r>
            <w:r w:rsidR="00D87138" w:rsidRPr="00B10D73">
              <w:rPr>
                <w:rFonts w:ascii="Calibri" w:eastAsia="Times New Roman" w:hAnsi="Calibri" w:cs="Times New Roman"/>
                <w:color w:val="000000"/>
                <w:sz w:val="16"/>
                <w:szCs w:val="16"/>
                <w:lang w:val="en-GB"/>
              </w:rPr>
              <w:t>Discussion/Conclusion,</w:t>
            </w:r>
            <w:r w:rsidR="007B48A7" w:rsidRPr="00B10D73">
              <w:t xml:space="preserve"> </w:t>
            </w:r>
            <w:r w:rsidR="007B48A7" w:rsidRPr="00B10D73">
              <w:rPr>
                <w:rFonts w:ascii="Calibri" w:eastAsia="Times New Roman" w:hAnsi="Calibri" w:cs="Times New Roman"/>
                <w:color w:val="000000"/>
                <w:sz w:val="16"/>
                <w:szCs w:val="16"/>
                <w:lang w:val="en-GB"/>
              </w:rPr>
              <w:t>Assess manuscript presentation,</w:t>
            </w:r>
          </w:p>
          <w:p w14:paraId="2FA76290" w14:textId="21272AAC" w:rsidR="00A84341" w:rsidRPr="00B10D73" w:rsidRDefault="00622D9D"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37CF81E" w14:textId="3B726C09"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 </w:t>
            </w:r>
            <w:r w:rsidR="008F7E97" w:rsidRPr="00B10D73">
              <w:rPr>
                <w:rFonts w:ascii="Calibri" w:eastAsia="Times New Roman" w:hAnsi="Calibri" w:cs="Times New Roman"/>
                <w:color w:val="000000"/>
                <w:sz w:val="16"/>
                <w:szCs w:val="16"/>
                <w:lang w:val="en-GB"/>
              </w:rPr>
              <w:t xml:space="preserve">6, </w:t>
            </w:r>
            <w:r w:rsidR="00A908E8" w:rsidRPr="00B10D73">
              <w:rPr>
                <w:rFonts w:ascii="Calibri" w:eastAsia="Times New Roman" w:hAnsi="Calibri" w:cs="Times New Roman"/>
                <w:color w:val="000000"/>
                <w:sz w:val="16"/>
                <w:szCs w:val="16"/>
                <w:lang w:val="en-GB"/>
              </w:rPr>
              <w:t>9,</w:t>
            </w:r>
            <w:r w:rsidR="00DE6F2F" w:rsidRPr="00B10D73">
              <w:rPr>
                <w:rFonts w:ascii="Calibri" w:eastAsia="Times New Roman" w:hAnsi="Calibri" w:cs="Times New Roman"/>
                <w:color w:val="000000"/>
                <w:sz w:val="16"/>
                <w:szCs w:val="16"/>
                <w:lang w:val="en-GB"/>
              </w:rPr>
              <w:t xml:space="preserve"> 11, </w:t>
            </w:r>
            <w:r w:rsidR="00C17D4C" w:rsidRPr="00B10D73">
              <w:rPr>
                <w:rFonts w:ascii="Calibri" w:eastAsia="Times New Roman" w:hAnsi="Calibri" w:cs="Times New Roman"/>
                <w:color w:val="000000"/>
                <w:sz w:val="16"/>
                <w:szCs w:val="16"/>
                <w:lang w:val="en-GB"/>
              </w:rPr>
              <w:t xml:space="preserve">13, </w:t>
            </w:r>
            <w:r w:rsidR="00557BD4" w:rsidRPr="00B10D73">
              <w:rPr>
                <w:rFonts w:ascii="Calibri" w:eastAsia="Times New Roman" w:hAnsi="Calibri" w:cs="Times New Roman"/>
                <w:color w:val="000000"/>
                <w:sz w:val="16"/>
                <w:szCs w:val="16"/>
                <w:lang w:val="en-GB"/>
              </w:rPr>
              <w:t xml:space="preserve">16, </w:t>
            </w:r>
            <w:r w:rsidR="00786CE3" w:rsidRPr="00B10D73">
              <w:rPr>
                <w:rFonts w:ascii="Calibri" w:eastAsia="Times New Roman" w:hAnsi="Calibri" w:cs="Times New Roman"/>
                <w:color w:val="000000"/>
                <w:sz w:val="16"/>
                <w:szCs w:val="16"/>
                <w:lang w:val="en-GB"/>
              </w:rPr>
              <w:t>17,</w:t>
            </w:r>
            <w:r w:rsidR="00585A82" w:rsidRPr="00B10D73">
              <w:rPr>
                <w:rFonts w:ascii="Calibri" w:eastAsia="Times New Roman" w:hAnsi="Calibri" w:cs="Times New Roman"/>
                <w:color w:val="000000"/>
                <w:sz w:val="16"/>
                <w:szCs w:val="16"/>
                <w:lang w:val="en-GB"/>
              </w:rPr>
              <w:t xml:space="preserve"> 26, </w:t>
            </w:r>
            <w:r w:rsidR="009E0BE0" w:rsidRPr="00B10D73">
              <w:rPr>
                <w:rFonts w:ascii="Calibri" w:eastAsia="Times New Roman" w:hAnsi="Calibri" w:cs="Times New Roman"/>
                <w:color w:val="000000"/>
                <w:sz w:val="16"/>
                <w:szCs w:val="16"/>
                <w:lang w:val="en-GB"/>
              </w:rPr>
              <w:t xml:space="preserve">28, </w:t>
            </w:r>
            <w:r w:rsidR="00BD5ADF" w:rsidRPr="00B10D73">
              <w:rPr>
                <w:rFonts w:ascii="Calibri" w:eastAsia="Times New Roman" w:hAnsi="Calibri" w:cs="Times New Roman"/>
                <w:color w:val="000000"/>
                <w:sz w:val="16"/>
                <w:szCs w:val="16"/>
                <w:lang w:val="en-GB"/>
              </w:rPr>
              <w:t xml:space="preserve">30, </w:t>
            </w:r>
            <w:r w:rsidR="003A2EFA"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 xml:space="preserve">32, </w:t>
            </w:r>
            <w:r w:rsidR="003D6010" w:rsidRPr="00B10D73">
              <w:rPr>
                <w:rFonts w:ascii="Calibri" w:eastAsia="Times New Roman" w:hAnsi="Calibri" w:cs="Times New Roman"/>
                <w:color w:val="000000"/>
                <w:sz w:val="16"/>
                <w:szCs w:val="16"/>
                <w:lang w:val="en-GB"/>
              </w:rPr>
              <w:t>33,</w:t>
            </w:r>
            <w:r w:rsidR="00551D92" w:rsidRPr="00B10D73">
              <w:rPr>
                <w:rFonts w:ascii="Calibri" w:eastAsia="Times New Roman" w:hAnsi="Calibri" w:cs="Times New Roman"/>
                <w:color w:val="000000"/>
                <w:sz w:val="16"/>
                <w:szCs w:val="16"/>
                <w:lang w:val="en-GB"/>
              </w:rPr>
              <w:t xml:space="preserve"> 34, </w:t>
            </w:r>
            <w:r w:rsidR="002747DD" w:rsidRPr="00B10D73">
              <w:rPr>
                <w:rFonts w:ascii="Calibri" w:eastAsia="Times New Roman" w:hAnsi="Calibri" w:cs="Times New Roman"/>
                <w:color w:val="000000"/>
                <w:sz w:val="16"/>
                <w:szCs w:val="16"/>
                <w:lang w:val="en-GB"/>
              </w:rPr>
              <w:t xml:space="preserve">35, </w:t>
            </w:r>
            <w:r w:rsidR="00424257" w:rsidRPr="00B10D73">
              <w:rPr>
                <w:rFonts w:ascii="Calibri" w:eastAsia="Times New Roman" w:hAnsi="Calibri" w:cs="Times New Roman"/>
                <w:color w:val="000000"/>
                <w:sz w:val="16"/>
                <w:szCs w:val="16"/>
                <w:lang w:val="en-GB"/>
              </w:rPr>
              <w:t>36,</w:t>
            </w:r>
            <w:r w:rsidR="00BB1437" w:rsidRPr="00B10D73">
              <w:rPr>
                <w:rFonts w:ascii="Calibri" w:eastAsia="Times New Roman" w:hAnsi="Calibri" w:cs="Times New Roman"/>
                <w:color w:val="000000"/>
                <w:sz w:val="16"/>
                <w:szCs w:val="16"/>
                <w:lang w:val="en-GB"/>
              </w:rPr>
              <w:t xml:space="preserve"> 37, 38,</w:t>
            </w:r>
            <w:r w:rsidR="003E0297" w:rsidRPr="00B10D73">
              <w:rPr>
                <w:rFonts w:ascii="Calibri" w:eastAsia="Times New Roman" w:hAnsi="Calibri" w:cs="Times New Roman"/>
                <w:color w:val="000000"/>
                <w:sz w:val="16"/>
                <w:szCs w:val="16"/>
                <w:lang w:val="en-GB"/>
              </w:rPr>
              <w:t xml:space="preserve"> 39, </w:t>
            </w:r>
            <w:r w:rsidR="00C26C2A" w:rsidRPr="00B10D73">
              <w:rPr>
                <w:rFonts w:ascii="Calibri" w:eastAsia="Times New Roman" w:hAnsi="Calibri" w:cs="Times New Roman"/>
                <w:color w:val="000000"/>
                <w:sz w:val="16"/>
                <w:szCs w:val="16"/>
                <w:lang w:val="en-GB"/>
              </w:rPr>
              <w:t>40,</w:t>
            </w:r>
            <w:r w:rsidR="003B1611" w:rsidRPr="00B10D73">
              <w:rPr>
                <w:rFonts w:ascii="Calibri" w:eastAsia="Times New Roman" w:hAnsi="Calibri" w:cs="Times New Roman"/>
                <w:color w:val="000000"/>
                <w:sz w:val="16"/>
                <w:szCs w:val="16"/>
                <w:lang w:val="en-GB"/>
              </w:rPr>
              <w:t xml:space="preserve"> 41, </w:t>
            </w:r>
            <w:r w:rsidR="005D4C85" w:rsidRPr="00B10D73">
              <w:rPr>
                <w:rFonts w:ascii="Calibri" w:eastAsia="Times New Roman" w:hAnsi="Calibri" w:cs="Times New Roman"/>
                <w:color w:val="000000"/>
                <w:sz w:val="16"/>
                <w:szCs w:val="16"/>
                <w:lang w:val="en-GB"/>
              </w:rPr>
              <w:t>42,</w:t>
            </w:r>
            <w:r w:rsidR="009230A7" w:rsidRPr="00B10D73">
              <w:rPr>
                <w:rFonts w:ascii="Calibri" w:eastAsia="Times New Roman" w:hAnsi="Calibri" w:cs="Times New Roman"/>
                <w:color w:val="000000"/>
                <w:sz w:val="16"/>
                <w:szCs w:val="16"/>
                <w:lang w:val="en-GB"/>
              </w:rPr>
              <w:t xml:space="preserve"> 45, 46, </w:t>
            </w:r>
            <w:r w:rsidR="00D87138" w:rsidRPr="00B10D73">
              <w:rPr>
                <w:rFonts w:ascii="Calibri" w:eastAsia="Times New Roman" w:hAnsi="Calibri" w:cs="Times New Roman"/>
                <w:color w:val="000000"/>
                <w:sz w:val="16"/>
                <w:szCs w:val="16"/>
                <w:lang w:val="en-GB"/>
              </w:rPr>
              <w:t>52,</w:t>
            </w:r>
            <w:r w:rsidR="00A714E5" w:rsidRPr="00B10D73">
              <w:rPr>
                <w:rFonts w:ascii="Calibri" w:eastAsia="Times New Roman" w:hAnsi="Calibri" w:cs="Times New Roman"/>
                <w:color w:val="000000"/>
                <w:sz w:val="16"/>
                <w:szCs w:val="16"/>
                <w:lang w:val="en-GB"/>
              </w:rPr>
              <w:t xml:space="preserve"> 54, </w:t>
            </w:r>
            <w:r w:rsidR="007B48A7" w:rsidRPr="00B10D73">
              <w:rPr>
                <w:rFonts w:ascii="Calibri" w:eastAsia="Times New Roman" w:hAnsi="Calibri" w:cs="Times New Roman"/>
                <w:color w:val="000000"/>
                <w:sz w:val="16"/>
                <w:szCs w:val="16"/>
                <w:lang w:val="en-GB"/>
              </w:rPr>
              <w:t>63,</w:t>
            </w:r>
            <w:r w:rsidR="00622D9D" w:rsidRPr="00B10D73">
              <w:rPr>
                <w:rFonts w:ascii="Calibri" w:eastAsia="Times New Roman" w:hAnsi="Calibri" w:cs="Times New Roman"/>
                <w:color w:val="000000"/>
                <w:sz w:val="16"/>
                <w:szCs w:val="16"/>
                <w:lang w:val="en-GB"/>
              </w:rPr>
              <w:t xml:space="preserve"> 70</w:t>
            </w:r>
          </w:p>
        </w:tc>
        <w:tc>
          <w:tcPr>
            <w:tcW w:w="675" w:type="dxa"/>
          </w:tcPr>
          <w:p w14:paraId="2C476D84"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8</w:t>
            </w:r>
          </w:p>
        </w:tc>
      </w:tr>
      <w:tr w:rsidR="00A84341" w:rsidRPr="00B10D73" w14:paraId="0C5BE3E3" w14:textId="77777777" w:rsidTr="00BD51CA">
        <w:trPr>
          <w:trHeight w:val="300"/>
        </w:trPr>
        <w:tc>
          <w:tcPr>
            <w:tcW w:w="1146" w:type="dxa"/>
            <w:shd w:val="clear" w:color="auto" w:fill="auto"/>
            <w:noWrap/>
            <w:vAlign w:val="bottom"/>
            <w:hideMark/>
          </w:tcPr>
          <w:p w14:paraId="2056D0F9" w14:textId="0CF39704"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Cervera, M. L. G.</w:t>
            </w:r>
            <w:r w:rsidR="00025E09">
              <w:rPr>
                <w:rFonts w:ascii="Calibri" w:eastAsia="Times New Roman" w:hAnsi="Calibri" w:cs="Times New Roman"/>
                <w:color w:val="000000"/>
                <w:sz w:val="16"/>
                <w:szCs w:val="16"/>
                <w:lang w:val="en-GB"/>
              </w:rPr>
              <w:fldChar w:fldCharType="begin"/>
            </w:r>
            <w:r w:rsidR="00025E09">
              <w:rPr>
                <w:rFonts w:ascii="Calibri" w:eastAsia="Times New Roman" w:hAnsi="Calibri" w:cs="Times New Roman"/>
                <w:color w:val="000000"/>
                <w:sz w:val="16"/>
                <w:szCs w:val="16"/>
                <w:lang w:val="en-GB"/>
              </w:rPr>
              <w:instrText xml:space="preserve"> ADDIN ZOTERO_ITEM CSL_CITATION {"citationID":"Q6pLnhYd","properties":{"formattedCitation":"(9)","plainCitation":"(9)","noteIndex":0},"citationItems":[{"id":4613,"uris":["http://zotero.org/users/3447303/items/MRSDD9NM"],"uri":["http://zotero.org/users/3447303/items/MRSDD9NM"],"itemData":{"id":4613,"type":"article-journal","title":"Peer review: What it's and what it's for?","container-title":"Salud Uninorte","page":"258-272","volume":"24","issue":"2","archive":"Scopus","abstract":"The peer review is a tool used in the critical valuation of the manuscripts sent to the magazines by the experts, which generate doubts as far as this process of evaluation; with the aim of clarifying the process of peer review the questions are explained but frequent and reference to the advantages becomes, disadvantages and like improving the process, as well as its importance, considering that all the investigations would have to be put under this process, for its previous validation to the publication. On the other hand, the present situation in Latin America comments, in order to establish measures that help the improvement of the process. Finally, we commented the present parameters in relation to the process of peer review and their methodology.","ISSN":"01205552 (ISSN)","language":"Spanish","author":[{"family":"Cervera","given":"M. L. G."},{"family":"Hincapié","given":"J."},{"family":"Jackman","given":"J."},{"family":"Herrera","given":"O."},{"family":"Uribe","given":"C. V. C."}],"issued":{"date-parts":[["2008"]]}}}],"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025E09" w:rsidRPr="00025E09">
              <w:rPr>
                <w:rFonts w:ascii="Calibri" w:hAnsi="Calibri" w:cs="Calibri"/>
                <w:sz w:val="16"/>
              </w:rPr>
              <w:t>(9)</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D9B9E93"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Colombia</w:t>
            </w:r>
          </w:p>
        </w:tc>
        <w:tc>
          <w:tcPr>
            <w:tcW w:w="1142" w:type="dxa"/>
            <w:shd w:val="clear" w:color="auto" w:fill="auto"/>
            <w:noWrap/>
            <w:vAlign w:val="bottom"/>
            <w:hideMark/>
          </w:tcPr>
          <w:p w14:paraId="161F3722"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panish</w:t>
            </w:r>
          </w:p>
        </w:tc>
        <w:tc>
          <w:tcPr>
            <w:tcW w:w="1126" w:type="dxa"/>
            <w:shd w:val="clear" w:color="auto" w:fill="auto"/>
            <w:noWrap/>
            <w:vAlign w:val="bottom"/>
            <w:hideMark/>
          </w:tcPr>
          <w:p w14:paraId="4692E300"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alud Uninorte</w:t>
            </w:r>
          </w:p>
        </w:tc>
        <w:tc>
          <w:tcPr>
            <w:tcW w:w="674" w:type="dxa"/>
            <w:shd w:val="clear" w:color="auto" w:fill="auto"/>
            <w:noWrap/>
            <w:vAlign w:val="bottom"/>
            <w:hideMark/>
          </w:tcPr>
          <w:p w14:paraId="0C1B541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0F74B43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492618A8" w14:textId="77777777"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2CE44085" w14:textId="3FCF718D" w:rsidR="00DE6F2F" w:rsidRPr="00B10D73" w:rsidRDefault="00622D9D"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tc>
        <w:tc>
          <w:tcPr>
            <w:tcW w:w="708" w:type="dxa"/>
            <w:shd w:val="clear" w:color="auto" w:fill="auto"/>
            <w:noWrap/>
            <w:vAlign w:val="bottom"/>
          </w:tcPr>
          <w:p w14:paraId="4B8BFC17" w14:textId="0B53734D"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 </w:t>
            </w:r>
            <w:r w:rsidR="00DE6F2F" w:rsidRPr="00B10D73">
              <w:rPr>
                <w:rFonts w:ascii="Calibri" w:eastAsia="Times New Roman" w:hAnsi="Calibri" w:cs="Times New Roman"/>
                <w:color w:val="000000"/>
                <w:sz w:val="16"/>
                <w:szCs w:val="16"/>
                <w:lang w:val="en-GB"/>
              </w:rPr>
              <w:t xml:space="preserve">11, </w:t>
            </w:r>
            <w:r w:rsidR="00C17D4C" w:rsidRPr="00B10D73">
              <w:rPr>
                <w:rFonts w:ascii="Calibri" w:eastAsia="Times New Roman" w:hAnsi="Calibri" w:cs="Times New Roman"/>
                <w:color w:val="000000"/>
                <w:sz w:val="16"/>
                <w:szCs w:val="16"/>
                <w:lang w:val="en-GB"/>
              </w:rPr>
              <w:t xml:space="preserve">13, </w:t>
            </w:r>
            <w:r w:rsidR="00745E2E" w:rsidRPr="00B10D73">
              <w:rPr>
                <w:rFonts w:ascii="Calibri" w:eastAsia="Times New Roman" w:hAnsi="Calibri" w:cs="Times New Roman"/>
                <w:color w:val="000000"/>
                <w:sz w:val="16"/>
                <w:szCs w:val="16"/>
                <w:lang w:val="en-GB"/>
              </w:rPr>
              <w:t xml:space="preserve">14, </w:t>
            </w:r>
            <w:r w:rsidR="00557BD4" w:rsidRPr="00B10D73">
              <w:rPr>
                <w:rFonts w:ascii="Calibri" w:eastAsia="Times New Roman" w:hAnsi="Calibri" w:cs="Times New Roman"/>
                <w:color w:val="000000"/>
                <w:sz w:val="16"/>
                <w:szCs w:val="16"/>
                <w:lang w:val="en-GB"/>
              </w:rPr>
              <w:t xml:space="preserve">15, </w:t>
            </w:r>
            <w:r w:rsidR="00622D9D" w:rsidRPr="00B10D73">
              <w:rPr>
                <w:rFonts w:ascii="Calibri" w:eastAsia="Times New Roman" w:hAnsi="Calibri" w:cs="Times New Roman"/>
                <w:color w:val="000000"/>
                <w:sz w:val="16"/>
                <w:szCs w:val="16"/>
                <w:lang w:val="en-GB"/>
              </w:rPr>
              <w:t>17</w:t>
            </w:r>
          </w:p>
        </w:tc>
        <w:tc>
          <w:tcPr>
            <w:tcW w:w="675" w:type="dxa"/>
          </w:tcPr>
          <w:p w14:paraId="5452ED06"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6</w:t>
            </w:r>
          </w:p>
        </w:tc>
      </w:tr>
      <w:tr w:rsidR="00A84341" w:rsidRPr="005D77F9" w14:paraId="632F9ADB" w14:textId="77777777" w:rsidTr="00BD51CA">
        <w:trPr>
          <w:trHeight w:val="300"/>
        </w:trPr>
        <w:tc>
          <w:tcPr>
            <w:tcW w:w="1146" w:type="dxa"/>
            <w:shd w:val="clear" w:color="auto" w:fill="auto"/>
            <w:noWrap/>
            <w:vAlign w:val="bottom"/>
            <w:hideMark/>
          </w:tcPr>
          <w:p w14:paraId="3C4233BD" w14:textId="5B399BAF" w:rsidR="00A84341" w:rsidRPr="005D77F9" w:rsidRDefault="00A84341"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Cho, Y.G.</w:t>
            </w:r>
            <w:r w:rsidR="005D77F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8MiIt2CR","properties":{"formattedCitation":"(10)","plainCitation":"(10)","noteIndex":0},"citationItems":[{"id":6654,"uris":["http://zotero.org/users/3447303/items/W847T6CB"],"uri":["http://zotero.org/users/3447303/items/W847T6CB"],"itemData":{"id":6654,"type":"article-journal","title":"Peer Review Process in Medical Journals","container-title":"Korean Journal of Family Medicine","page":"372-376","volume":"34","issue":"6","source":"PubMed Central","abstract":"Reviewers play key roles in manuscript processing and publication. This article describes in detail how the reviewer serves their two key roles as a gatekeeper of making publication recommendations for the editorial board and a consultant providing constructive comments to authors to improve the quality of the manuscripts to be published.","DOI":"10.4082/kjfm.2013.34.6.372","ISSN":"2005-6443","note":"PMID: 24340158\nPMCID: PMC3856278","journalAbbreviation":"Korean J Fam Med","author":[{"family":"Cho","given":"Young Gyu"},{"family":"Park","given":"Hyun Ah"}],"issued":{"date-parts":[["2013",11]]}}}],"schema":"https://github.com/citation-style-language/schema/raw/master/csl-citation.json"} </w:instrText>
            </w:r>
            <w:r w:rsidR="005D77F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0)</w:t>
            </w:r>
            <w:r w:rsidR="005D77F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2C79CF2" w14:textId="77777777" w:rsidR="00A84341" w:rsidRPr="005D77F9" w:rsidRDefault="00A84341" w:rsidP="00C160AB">
            <w:pPr>
              <w:spacing w:after="0" w:line="240" w:lineRule="auto"/>
              <w:ind w:right="-376"/>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Korea</w:t>
            </w:r>
          </w:p>
        </w:tc>
        <w:tc>
          <w:tcPr>
            <w:tcW w:w="1142" w:type="dxa"/>
            <w:shd w:val="clear" w:color="auto" w:fill="auto"/>
            <w:noWrap/>
            <w:vAlign w:val="bottom"/>
            <w:hideMark/>
          </w:tcPr>
          <w:p w14:paraId="4EDCCE19" w14:textId="77777777" w:rsidR="00A84341" w:rsidRPr="005D77F9" w:rsidRDefault="00A84341"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7DB7B4A" w14:textId="77777777" w:rsidR="00A84341" w:rsidRPr="005D77F9" w:rsidRDefault="00A84341" w:rsidP="00C160AB">
            <w:pPr>
              <w:spacing w:after="0" w:line="240" w:lineRule="auto"/>
              <w:ind w:right="-108"/>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Korean Journal of Family Medicine</w:t>
            </w:r>
          </w:p>
        </w:tc>
        <w:tc>
          <w:tcPr>
            <w:tcW w:w="674" w:type="dxa"/>
            <w:shd w:val="clear" w:color="auto" w:fill="auto"/>
            <w:noWrap/>
            <w:vAlign w:val="bottom"/>
            <w:hideMark/>
          </w:tcPr>
          <w:p w14:paraId="0A157012" w14:textId="77777777" w:rsidR="00A84341" w:rsidRPr="005D77F9" w:rsidRDefault="00A84341"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2013</w:t>
            </w:r>
          </w:p>
        </w:tc>
        <w:tc>
          <w:tcPr>
            <w:tcW w:w="1027" w:type="dxa"/>
            <w:shd w:val="clear" w:color="auto" w:fill="auto"/>
            <w:noWrap/>
            <w:vAlign w:val="bottom"/>
            <w:hideMark/>
          </w:tcPr>
          <w:p w14:paraId="73792021" w14:textId="77777777" w:rsidR="00A84341" w:rsidRPr="005D77F9" w:rsidRDefault="00A84341"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Review article</w:t>
            </w:r>
          </w:p>
        </w:tc>
        <w:tc>
          <w:tcPr>
            <w:tcW w:w="1730" w:type="dxa"/>
          </w:tcPr>
          <w:p w14:paraId="2E58E53C" w14:textId="4DA50605" w:rsidR="00DE6F2F" w:rsidRPr="005D77F9" w:rsidRDefault="007C6134"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Organization and approach to review,</w:t>
            </w:r>
            <w:r w:rsidR="00622D9D" w:rsidRPr="005D77F9">
              <w:rPr>
                <w:rFonts w:ascii="Calibri" w:eastAsia="Times New Roman" w:hAnsi="Calibri" w:cs="Times New Roman"/>
                <w:color w:val="000000"/>
                <w:sz w:val="16"/>
                <w:szCs w:val="16"/>
                <w:lang w:val="en-GB"/>
              </w:rPr>
              <w:t xml:space="preserve"> </w:t>
            </w:r>
            <w:r w:rsidR="00622D9D" w:rsidRPr="005D77F9">
              <w:rPr>
                <w:rFonts w:ascii="Calibri" w:eastAsia="Times New Roman" w:hAnsi="Calibri" w:cs="Times New Roman"/>
                <w:color w:val="000000"/>
                <w:sz w:val="16"/>
                <w:szCs w:val="16"/>
                <w:lang w:val="en-GB"/>
              </w:rPr>
              <w:lastRenderedPageBreak/>
              <w:t>M</w:t>
            </w:r>
            <w:r w:rsidR="00DE6F2F" w:rsidRPr="005D77F9">
              <w:rPr>
                <w:rFonts w:ascii="Calibri" w:eastAsia="Times New Roman" w:hAnsi="Calibri" w:cs="Times New Roman"/>
                <w:color w:val="000000"/>
                <w:sz w:val="16"/>
                <w:szCs w:val="16"/>
                <w:lang w:val="en-GB"/>
              </w:rPr>
              <w:t>ake general comments,</w:t>
            </w:r>
          </w:p>
          <w:p w14:paraId="23B40D17" w14:textId="77777777" w:rsidR="00591BA9" w:rsidRPr="005D77F9" w:rsidRDefault="00591BA9"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Title is accurate,</w:t>
            </w:r>
          </w:p>
          <w:p w14:paraId="0CB904E6" w14:textId="2FA777BA" w:rsidR="00622D9D" w:rsidRPr="005D77F9" w:rsidRDefault="00876ECE" w:rsidP="00C160AB">
            <w:pPr>
              <w:spacing w:after="0" w:line="240" w:lineRule="auto"/>
            </w:pPr>
            <w:r w:rsidRPr="005D77F9">
              <w:rPr>
                <w:rFonts w:ascii="Calibri" w:eastAsia="Times New Roman" w:hAnsi="Calibri" w:cs="Times New Roman"/>
                <w:color w:val="000000"/>
                <w:sz w:val="16"/>
                <w:szCs w:val="16"/>
                <w:lang w:val="en-GB"/>
              </w:rPr>
              <w:t>Abstract,</w:t>
            </w:r>
          </w:p>
          <w:p w14:paraId="563371EB" w14:textId="0CB16694" w:rsidR="00876ECE" w:rsidRPr="005D77F9" w:rsidRDefault="00585A82"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Introduction,</w:t>
            </w:r>
          </w:p>
          <w:p w14:paraId="701BCEF5" w14:textId="46A8E7F9" w:rsidR="00622D9D" w:rsidRPr="005D77F9" w:rsidRDefault="002747DD" w:rsidP="00C160AB">
            <w:pPr>
              <w:spacing w:after="0" w:line="240" w:lineRule="auto"/>
            </w:pPr>
            <w:r w:rsidRPr="005D77F9">
              <w:rPr>
                <w:rFonts w:ascii="Calibri" w:eastAsia="Times New Roman" w:hAnsi="Calibri" w:cs="Times New Roman"/>
                <w:color w:val="000000"/>
                <w:sz w:val="16"/>
                <w:szCs w:val="16"/>
                <w:lang w:val="en-GB"/>
              </w:rPr>
              <w:t>Methods,</w:t>
            </w:r>
          </w:p>
          <w:p w14:paraId="762BB8CE" w14:textId="0F2A9827" w:rsidR="002747DD" w:rsidRPr="005D77F9" w:rsidRDefault="009230A7"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Results,</w:t>
            </w:r>
            <w:r w:rsidR="004074F6" w:rsidRPr="005D77F9">
              <w:t xml:space="preserve"> </w:t>
            </w:r>
            <w:r w:rsidR="004074F6" w:rsidRPr="005D77F9">
              <w:rPr>
                <w:rFonts w:ascii="Calibri" w:eastAsia="Times New Roman" w:hAnsi="Calibri" w:cs="Times New Roman"/>
                <w:color w:val="000000"/>
                <w:sz w:val="16"/>
                <w:szCs w:val="16"/>
                <w:lang w:val="en-GB"/>
              </w:rPr>
              <w:t>Discussion/Conclusion,</w:t>
            </w:r>
            <w:r w:rsidR="00E92E9A" w:rsidRPr="005D77F9">
              <w:t xml:space="preserve"> </w:t>
            </w:r>
            <w:r w:rsidR="00E92E9A" w:rsidRPr="005D77F9">
              <w:rPr>
                <w:rFonts w:ascii="Calibri" w:eastAsia="Times New Roman" w:hAnsi="Calibri" w:cs="Times New Roman"/>
                <w:color w:val="000000"/>
                <w:sz w:val="16"/>
                <w:szCs w:val="16"/>
                <w:lang w:val="en-GB"/>
              </w:rPr>
              <w:t>References,</w:t>
            </w:r>
          </w:p>
          <w:p w14:paraId="321598B1" w14:textId="58D80749" w:rsidR="00622D9D" w:rsidRPr="005D77F9" w:rsidRDefault="00A41E41" w:rsidP="00C160AB">
            <w:pPr>
              <w:spacing w:after="0" w:line="240" w:lineRule="auto"/>
            </w:pPr>
            <w:r w:rsidRPr="005D77F9">
              <w:rPr>
                <w:rFonts w:ascii="Calibri" w:eastAsia="Times New Roman" w:hAnsi="Calibri" w:cs="Times New Roman"/>
                <w:color w:val="000000"/>
                <w:sz w:val="16"/>
                <w:szCs w:val="16"/>
                <w:lang w:val="en-GB"/>
              </w:rPr>
              <w:t>Assess manuscript presentation,</w:t>
            </w:r>
          </w:p>
          <w:p w14:paraId="434AF4EC" w14:textId="7863A7D0" w:rsidR="00A41E41" w:rsidRPr="005D77F9" w:rsidRDefault="00622D9D"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2DA2E0AC" w14:textId="5A219508" w:rsidR="00622D9D" w:rsidRPr="005D77F9" w:rsidRDefault="007C6134"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lastRenderedPageBreak/>
              <w:t xml:space="preserve">3, </w:t>
            </w:r>
            <w:r w:rsidR="00DE6F2F" w:rsidRPr="005D77F9">
              <w:rPr>
                <w:rFonts w:ascii="Calibri" w:eastAsia="Times New Roman" w:hAnsi="Calibri" w:cs="Times New Roman"/>
                <w:color w:val="000000"/>
                <w:sz w:val="16"/>
                <w:szCs w:val="16"/>
                <w:lang w:val="en-GB"/>
              </w:rPr>
              <w:t xml:space="preserve">11, </w:t>
            </w:r>
            <w:r w:rsidR="00C22691" w:rsidRPr="005D77F9">
              <w:rPr>
                <w:rFonts w:ascii="Calibri" w:eastAsia="Times New Roman" w:hAnsi="Calibri" w:cs="Times New Roman"/>
                <w:color w:val="000000"/>
                <w:sz w:val="16"/>
                <w:szCs w:val="16"/>
                <w:lang w:val="en-GB"/>
              </w:rPr>
              <w:t xml:space="preserve">12, </w:t>
            </w:r>
            <w:r w:rsidR="00C17D4C" w:rsidRPr="005D77F9">
              <w:rPr>
                <w:rFonts w:ascii="Calibri" w:eastAsia="Times New Roman" w:hAnsi="Calibri" w:cs="Times New Roman"/>
                <w:color w:val="000000"/>
                <w:sz w:val="16"/>
                <w:szCs w:val="16"/>
                <w:lang w:val="en-GB"/>
              </w:rPr>
              <w:t xml:space="preserve">13, </w:t>
            </w:r>
            <w:r w:rsidR="00745E2E" w:rsidRPr="005D77F9">
              <w:rPr>
                <w:rFonts w:ascii="Calibri" w:eastAsia="Times New Roman" w:hAnsi="Calibri" w:cs="Times New Roman"/>
                <w:color w:val="000000"/>
                <w:sz w:val="16"/>
                <w:szCs w:val="16"/>
                <w:lang w:val="en-GB"/>
              </w:rPr>
              <w:t xml:space="preserve">14, </w:t>
            </w:r>
            <w:r w:rsidR="00557BD4" w:rsidRPr="005D77F9">
              <w:rPr>
                <w:rFonts w:ascii="Calibri" w:eastAsia="Times New Roman" w:hAnsi="Calibri" w:cs="Times New Roman"/>
                <w:color w:val="000000"/>
                <w:sz w:val="16"/>
                <w:szCs w:val="16"/>
                <w:lang w:val="en-GB"/>
              </w:rPr>
              <w:t xml:space="preserve">16, </w:t>
            </w:r>
            <w:r w:rsidR="00591BA9" w:rsidRPr="005D77F9">
              <w:rPr>
                <w:rFonts w:ascii="Calibri" w:eastAsia="Times New Roman" w:hAnsi="Calibri" w:cs="Times New Roman"/>
                <w:color w:val="000000"/>
                <w:sz w:val="16"/>
                <w:szCs w:val="16"/>
                <w:lang w:val="en-GB"/>
              </w:rPr>
              <w:lastRenderedPageBreak/>
              <w:t xml:space="preserve">21, </w:t>
            </w:r>
            <w:r w:rsidR="00876ECE" w:rsidRPr="005D77F9">
              <w:rPr>
                <w:rFonts w:ascii="Calibri" w:eastAsia="Times New Roman" w:hAnsi="Calibri" w:cs="Times New Roman"/>
                <w:color w:val="000000"/>
                <w:sz w:val="16"/>
                <w:szCs w:val="16"/>
                <w:lang w:val="en-GB"/>
              </w:rPr>
              <w:t xml:space="preserve">22, </w:t>
            </w:r>
            <w:r w:rsidR="00E93CD8" w:rsidRPr="005D77F9">
              <w:rPr>
                <w:rFonts w:ascii="Calibri" w:eastAsia="Times New Roman" w:hAnsi="Calibri" w:cs="Times New Roman"/>
                <w:color w:val="000000"/>
                <w:sz w:val="16"/>
                <w:szCs w:val="16"/>
                <w:lang w:val="en-GB"/>
              </w:rPr>
              <w:t>23,</w:t>
            </w:r>
            <w:r w:rsidR="00585A82" w:rsidRPr="005D77F9">
              <w:rPr>
                <w:rFonts w:ascii="Calibri" w:eastAsia="Times New Roman" w:hAnsi="Calibri" w:cs="Times New Roman"/>
                <w:color w:val="000000"/>
                <w:sz w:val="16"/>
                <w:szCs w:val="16"/>
                <w:lang w:val="en-GB"/>
              </w:rPr>
              <w:t xml:space="preserve"> 26, </w:t>
            </w:r>
            <w:r w:rsidR="009E0BE0" w:rsidRPr="005D77F9">
              <w:rPr>
                <w:rFonts w:ascii="Calibri" w:eastAsia="Times New Roman" w:hAnsi="Calibri" w:cs="Times New Roman"/>
                <w:color w:val="000000"/>
                <w:sz w:val="16"/>
                <w:szCs w:val="16"/>
                <w:lang w:val="en-GB"/>
              </w:rPr>
              <w:t xml:space="preserve">28, </w:t>
            </w:r>
            <w:r w:rsidR="002747DD" w:rsidRPr="005D77F9">
              <w:rPr>
                <w:rFonts w:ascii="Calibri" w:eastAsia="Times New Roman" w:hAnsi="Calibri" w:cs="Times New Roman"/>
                <w:color w:val="000000"/>
                <w:sz w:val="16"/>
                <w:szCs w:val="16"/>
                <w:lang w:val="en-GB"/>
              </w:rPr>
              <w:t xml:space="preserve">35, </w:t>
            </w:r>
            <w:r w:rsidR="00BB1437" w:rsidRPr="005D77F9">
              <w:rPr>
                <w:rFonts w:ascii="Calibri" w:eastAsia="Times New Roman" w:hAnsi="Calibri" w:cs="Times New Roman"/>
                <w:color w:val="000000"/>
                <w:sz w:val="16"/>
                <w:szCs w:val="16"/>
                <w:lang w:val="en-GB"/>
              </w:rPr>
              <w:t>37, 38,</w:t>
            </w:r>
            <w:r w:rsidR="009230A7" w:rsidRPr="005D77F9">
              <w:rPr>
                <w:rFonts w:ascii="Calibri" w:eastAsia="Times New Roman" w:hAnsi="Calibri" w:cs="Times New Roman"/>
                <w:color w:val="000000"/>
                <w:sz w:val="16"/>
                <w:szCs w:val="16"/>
                <w:lang w:val="en-GB"/>
              </w:rPr>
              <w:t xml:space="preserve"> 45, </w:t>
            </w:r>
            <w:r w:rsidR="00A41E41" w:rsidRPr="005D77F9">
              <w:rPr>
                <w:rFonts w:ascii="Calibri" w:eastAsia="Times New Roman" w:hAnsi="Calibri" w:cs="Times New Roman"/>
                <w:color w:val="000000"/>
                <w:sz w:val="16"/>
                <w:szCs w:val="16"/>
                <w:lang w:val="en-GB"/>
              </w:rPr>
              <w:t xml:space="preserve">47, 50, </w:t>
            </w:r>
            <w:r w:rsidR="00E92E9A" w:rsidRPr="005D77F9">
              <w:rPr>
                <w:rFonts w:ascii="Calibri" w:eastAsia="Times New Roman" w:hAnsi="Calibri" w:cs="Times New Roman"/>
                <w:color w:val="000000"/>
                <w:sz w:val="16"/>
                <w:szCs w:val="16"/>
                <w:lang w:val="en-GB"/>
              </w:rPr>
              <w:t xml:space="preserve">56, </w:t>
            </w:r>
            <w:r w:rsidR="00A41E41" w:rsidRPr="005D77F9">
              <w:rPr>
                <w:rFonts w:ascii="Calibri" w:eastAsia="Times New Roman" w:hAnsi="Calibri" w:cs="Times New Roman"/>
                <w:color w:val="000000"/>
                <w:sz w:val="16"/>
                <w:szCs w:val="16"/>
                <w:lang w:val="en-GB"/>
              </w:rPr>
              <w:t xml:space="preserve">64, </w:t>
            </w:r>
            <w:r w:rsidR="00E44612" w:rsidRPr="005D77F9">
              <w:rPr>
                <w:rFonts w:ascii="Calibri" w:eastAsia="Times New Roman" w:hAnsi="Calibri" w:cs="Times New Roman"/>
                <w:color w:val="000000"/>
                <w:sz w:val="16"/>
                <w:szCs w:val="16"/>
                <w:lang w:val="en-GB"/>
              </w:rPr>
              <w:t>70,</w:t>
            </w:r>
            <w:r w:rsidR="00622D9D" w:rsidRPr="005D77F9">
              <w:rPr>
                <w:rFonts w:ascii="Calibri" w:eastAsia="Times New Roman" w:hAnsi="Calibri" w:cs="Times New Roman"/>
                <w:color w:val="000000"/>
                <w:sz w:val="16"/>
                <w:szCs w:val="16"/>
                <w:lang w:val="en-GB"/>
              </w:rPr>
              <w:t xml:space="preserve"> 72</w:t>
            </w:r>
          </w:p>
        </w:tc>
        <w:tc>
          <w:tcPr>
            <w:tcW w:w="675" w:type="dxa"/>
          </w:tcPr>
          <w:p w14:paraId="5C91DF47" w14:textId="77777777" w:rsidR="00A84341" w:rsidRPr="005D77F9" w:rsidRDefault="000140F8" w:rsidP="00C160AB">
            <w:pPr>
              <w:spacing w:after="0" w:line="240" w:lineRule="auto"/>
              <w:rPr>
                <w:rFonts w:ascii="Calibri" w:eastAsia="Times New Roman" w:hAnsi="Calibri" w:cs="Times New Roman"/>
                <w:color w:val="000000"/>
                <w:sz w:val="16"/>
                <w:szCs w:val="16"/>
                <w:lang w:val="en-GB"/>
              </w:rPr>
            </w:pPr>
            <w:r w:rsidRPr="005D77F9">
              <w:rPr>
                <w:rFonts w:ascii="Calibri" w:eastAsia="Times New Roman" w:hAnsi="Calibri" w:cs="Times New Roman"/>
                <w:color w:val="000000"/>
                <w:sz w:val="16"/>
                <w:szCs w:val="16"/>
                <w:lang w:val="en-GB"/>
              </w:rPr>
              <w:lastRenderedPageBreak/>
              <w:t>21</w:t>
            </w:r>
          </w:p>
        </w:tc>
      </w:tr>
      <w:tr w:rsidR="00A84341" w:rsidRPr="00B10D73" w14:paraId="63CB1767" w14:textId="77777777" w:rsidTr="00BD51CA">
        <w:trPr>
          <w:trHeight w:val="300"/>
        </w:trPr>
        <w:tc>
          <w:tcPr>
            <w:tcW w:w="1146" w:type="dxa"/>
            <w:shd w:val="clear" w:color="auto" w:fill="auto"/>
            <w:noWrap/>
            <w:vAlign w:val="bottom"/>
            <w:hideMark/>
          </w:tcPr>
          <w:p w14:paraId="3454AB43" w14:textId="31D5B8B0"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Dhammi, I. K.</w:t>
            </w:r>
            <w:r w:rsidR="00025E0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On4ttqEX","properties":{"formattedCitation":"(11)","plainCitation":"(11)","noteIndex":0},"citationItems":[{"id":3680,"uris":["http://zotero.org/users/3447303/items/QSW8GE6B"],"uri":["http://zotero.org/users/3447303/items/QSW8GE6B"],"itemData":{"id":3680,"type":"article-journal","title":"Process of peer review continues","container-title":"Indian Journal of Orthopaedics","page":"537-539","volume":"47","issue":"6","archive_location":"WOS:000327549600001","ISSN":"0019-5413","journalAbbreviation":"Indian J. Orthop.","language":"English","author":[{"family":"Dhammi","given":"I. K."},{"family":"Kumar","given":"S."}],"issued":{"date-parts":[["2013",11]]}}}],"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1)</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F3AEBCD"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India</w:t>
            </w:r>
          </w:p>
        </w:tc>
        <w:tc>
          <w:tcPr>
            <w:tcW w:w="1142" w:type="dxa"/>
            <w:shd w:val="clear" w:color="auto" w:fill="auto"/>
            <w:noWrap/>
            <w:vAlign w:val="bottom"/>
            <w:hideMark/>
          </w:tcPr>
          <w:p w14:paraId="0274F5BD"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C03F41A"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Indian Journal of Orthopaedics</w:t>
            </w:r>
          </w:p>
        </w:tc>
        <w:tc>
          <w:tcPr>
            <w:tcW w:w="674" w:type="dxa"/>
            <w:shd w:val="clear" w:color="auto" w:fill="auto"/>
            <w:noWrap/>
            <w:vAlign w:val="bottom"/>
            <w:hideMark/>
          </w:tcPr>
          <w:p w14:paraId="1EB87C3D"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3</w:t>
            </w:r>
          </w:p>
        </w:tc>
        <w:tc>
          <w:tcPr>
            <w:tcW w:w="1027" w:type="dxa"/>
            <w:shd w:val="clear" w:color="auto" w:fill="auto"/>
            <w:noWrap/>
            <w:vAlign w:val="bottom"/>
            <w:hideMark/>
          </w:tcPr>
          <w:p w14:paraId="26830521"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1999E58B" w14:textId="609A885F" w:rsidR="003F4814"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35B90DEB" w14:textId="729C4E76" w:rsidR="00622D9D" w:rsidRPr="00B10D73" w:rsidRDefault="00DE6F2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p w14:paraId="6345E36C" w14:textId="7B603AB4" w:rsidR="00DE6F2F" w:rsidRPr="00B10D73" w:rsidRDefault="00591BA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itle is accurate,</w:t>
            </w:r>
          </w:p>
          <w:p w14:paraId="58E2769A" w14:textId="717B07FD" w:rsidR="00622D9D"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59B697CA" w14:textId="17EE7052" w:rsidR="00622D9D"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3A2EFA" w:rsidRPr="00B10D73">
              <w:t xml:space="preserve"> </w:t>
            </w:r>
            <w:r w:rsidR="003A2EFA" w:rsidRPr="00B10D73">
              <w:rPr>
                <w:rFonts w:ascii="Calibri" w:eastAsia="Times New Roman" w:hAnsi="Calibri" w:cs="Times New Roman"/>
                <w:color w:val="000000"/>
                <w:sz w:val="16"/>
                <w:szCs w:val="16"/>
                <w:lang w:val="en-GB"/>
              </w:rPr>
              <w:t>Methods,</w:t>
            </w:r>
          </w:p>
          <w:p w14:paraId="26ECD832" w14:textId="77777777" w:rsidR="00622D9D"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92E9A" w:rsidRPr="00B10D73">
              <w:t xml:space="preserve"> </w:t>
            </w:r>
            <w:r w:rsidR="00E92E9A" w:rsidRPr="00B10D73">
              <w:rPr>
                <w:rFonts w:ascii="Calibri" w:eastAsia="Times New Roman" w:hAnsi="Calibri" w:cs="Times New Roman"/>
                <w:color w:val="000000"/>
                <w:sz w:val="16"/>
                <w:szCs w:val="16"/>
                <w:lang w:val="en-GB"/>
              </w:rPr>
              <w:t>References,</w:t>
            </w:r>
          </w:p>
          <w:p w14:paraId="5B7EC9B6" w14:textId="3EE9DD75" w:rsidR="00876ECE" w:rsidRPr="00B10D73" w:rsidRDefault="00622D9D"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2A0D3A16" w14:textId="3157B38F"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 </w:t>
            </w:r>
            <w:r w:rsidR="00DE6F2F" w:rsidRPr="00B10D73">
              <w:rPr>
                <w:rFonts w:ascii="Calibri" w:eastAsia="Times New Roman" w:hAnsi="Calibri" w:cs="Times New Roman"/>
                <w:color w:val="000000"/>
                <w:sz w:val="16"/>
                <w:szCs w:val="16"/>
                <w:lang w:val="en-GB"/>
              </w:rPr>
              <w:t>11</w:t>
            </w:r>
            <w:r w:rsidR="00C22691" w:rsidRPr="00B10D73">
              <w:rPr>
                <w:rFonts w:ascii="Calibri" w:eastAsia="Times New Roman" w:hAnsi="Calibri" w:cs="Times New Roman"/>
                <w:color w:val="000000"/>
                <w:sz w:val="16"/>
                <w:szCs w:val="16"/>
                <w:lang w:val="en-GB"/>
              </w:rPr>
              <w:t xml:space="preserve">, 12, </w:t>
            </w:r>
            <w:r w:rsidR="00C17D4C" w:rsidRPr="00B10D73">
              <w:rPr>
                <w:rFonts w:ascii="Calibri" w:eastAsia="Times New Roman" w:hAnsi="Calibri" w:cs="Times New Roman"/>
                <w:color w:val="000000"/>
                <w:sz w:val="16"/>
                <w:szCs w:val="16"/>
                <w:lang w:val="en-GB"/>
              </w:rPr>
              <w:t xml:space="preserve">13, </w:t>
            </w:r>
            <w:r w:rsidR="00786CE3" w:rsidRPr="00B10D73">
              <w:rPr>
                <w:rFonts w:ascii="Calibri" w:eastAsia="Times New Roman" w:hAnsi="Calibri" w:cs="Times New Roman"/>
                <w:color w:val="000000"/>
                <w:sz w:val="16"/>
                <w:szCs w:val="16"/>
                <w:lang w:val="en-GB"/>
              </w:rPr>
              <w:t xml:space="preserve">17, </w:t>
            </w:r>
            <w:r w:rsidR="000A61E0" w:rsidRPr="00B10D73">
              <w:rPr>
                <w:rFonts w:ascii="Calibri" w:eastAsia="Times New Roman" w:hAnsi="Calibri" w:cs="Times New Roman"/>
                <w:color w:val="000000"/>
                <w:sz w:val="16"/>
                <w:szCs w:val="16"/>
                <w:lang w:val="en-GB"/>
              </w:rPr>
              <w:t xml:space="preserve">20, </w:t>
            </w:r>
            <w:r w:rsidR="00591BA9" w:rsidRPr="00B10D73">
              <w:rPr>
                <w:rFonts w:ascii="Calibri" w:eastAsia="Times New Roman" w:hAnsi="Calibri" w:cs="Times New Roman"/>
                <w:color w:val="000000"/>
                <w:sz w:val="16"/>
                <w:szCs w:val="16"/>
                <w:lang w:val="en-GB"/>
              </w:rPr>
              <w:t xml:space="preserve">21, </w:t>
            </w:r>
            <w:r w:rsidR="00876ECE"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 xml:space="preserve">23, </w:t>
            </w:r>
            <w:r w:rsidR="00585A82" w:rsidRPr="00B10D73">
              <w:rPr>
                <w:rFonts w:ascii="Calibri" w:eastAsia="Times New Roman" w:hAnsi="Calibri" w:cs="Times New Roman"/>
                <w:color w:val="000000"/>
                <w:sz w:val="16"/>
                <w:szCs w:val="16"/>
                <w:lang w:val="en-GB"/>
              </w:rPr>
              <w:t xml:space="preserve">26, 27, </w:t>
            </w:r>
            <w:r w:rsidR="003A2EFA"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32,</w:t>
            </w:r>
            <w:r w:rsidR="003D6010" w:rsidRPr="00B10D73">
              <w:rPr>
                <w:rFonts w:ascii="Calibri" w:eastAsia="Times New Roman" w:hAnsi="Calibri" w:cs="Times New Roman"/>
                <w:color w:val="000000"/>
                <w:sz w:val="16"/>
                <w:szCs w:val="16"/>
                <w:lang w:val="en-GB"/>
              </w:rPr>
              <w:t xml:space="preserve"> 33,</w:t>
            </w:r>
            <w:r w:rsidR="00551D92" w:rsidRPr="00B10D73">
              <w:rPr>
                <w:rFonts w:ascii="Calibri" w:eastAsia="Times New Roman" w:hAnsi="Calibri" w:cs="Times New Roman"/>
                <w:color w:val="000000"/>
                <w:sz w:val="16"/>
                <w:szCs w:val="16"/>
                <w:lang w:val="en-GB"/>
              </w:rPr>
              <w:t xml:space="preserve"> 34,</w:t>
            </w:r>
            <w:r w:rsidR="00424257" w:rsidRPr="00B10D73">
              <w:rPr>
                <w:rFonts w:ascii="Calibri" w:eastAsia="Times New Roman" w:hAnsi="Calibri" w:cs="Times New Roman"/>
                <w:color w:val="000000"/>
                <w:sz w:val="16"/>
                <w:szCs w:val="16"/>
                <w:lang w:val="en-GB"/>
              </w:rPr>
              <w:t xml:space="preserve"> 36,</w:t>
            </w:r>
            <w:r w:rsidR="00BB1437" w:rsidRPr="00B10D73">
              <w:rPr>
                <w:rFonts w:ascii="Calibri" w:eastAsia="Times New Roman" w:hAnsi="Calibri" w:cs="Times New Roman"/>
                <w:color w:val="000000"/>
                <w:sz w:val="16"/>
                <w:szCs w:val="16"/>
                <w:lang w:val="en-GB"/>
              </w:rPr>
              <w:t xml:space="preserve"> 37, 38,</w:t>
            </w:r>
            <w:r w:rsidR="003E0297" w:rsidRPr="00B10D73">
              <w:rPr>
                <w:rFonts w:ascii="Calibri" w:eastAsia="Times New Roman" w:hAnsi="Calibri" w:cs="Times New Roman"/>
                <w:color w:val="000000"/>
                <w:sz w:val="16"/>
                <w:szCs w:val="16"/>
                <w:lang w:val="en-GB"/>
              </w:rPr>
              <w:t xml:space="preserve"> 39, </w:t>
            </w:r>
            <w:r w:rsidR="00C26C2A" w:rsidRPr="00B10D73">
              <w:rPr>
                <w:rFonts w:ascii="Calibri" w:eastAsia="Times New Roman" w:hAnsi="Calibri" w:cs="Times New Roman"/>
                <w:color w:val="000000"/>
                <w:sz w:val="16"/>
                <w:szCs w:val="16"/>
                <w:lang w:val="en-GB"/>
              </w:rPr>
              <w:t xml:space="preserve">40, </w:t>
            </w:r>
            <w:r w:rsidR="003B1611" w:rsidRPr="00B10D73">
              <w:rPr>
                <w:rFonts w:ascii="Calibri" w:eastAsia="Times New Roman" w:hAnsi="Calibri" w:cs="Times New Roman"/>
                <w:color w:val="000000"/>
                <w:sz w:val="16"/>
                <w:szCs w:val="16"/>
                <w:lang w:val="en-GB"/>
              </w:rPr>
              <w:t xml:space="preserve">41, </w:t>
            </w:r>
            <w:r w:rsidR="00A031E6" w:rsidRPr="00B10D73">
              <w:rPr>
                <w:rFonts w:ascii="Calibri" w:eastAsia="Times New Roman" w:hAnsi="Calibri" w:cs="Times New Roman"/>
                <w:color w:val="000000"/>
                <w:sz w:val="16"/>
                <w:szCs w:val="16"/>
                <w:lang w:val="en-GB"/>
              </w:rPr>
              <w:t xml:space="preserve">43, </w:t>
            </w:r>
            <w:r w:rsidR="00F47B0A" w:rsidRPr="00B10D73">
              <w:rPr>
                <w:rFonts w:ascii="Calibri" w:eastAsia="Times New Roman" w:hAnsi="Calibri" w:cs="Times New Roman"/>
                <w:color w:val="000000"/>
                <w:sz w:val="16"/>
                <w:szCs w:val="16"/>
                <w:lang w:val="en-GB"/>
              </w:rPr>
              <w:t xml:space="preserve">44, </w:t>
            </w:r>
            <w:r w:rsidR="009230A7" w:rsidRPr="00B10D73">
              <w:rPr>
                <w:rFonts w:ascii="Calibri" w:eastAsia="Times New Roman" w:hAnsi="Calibri" w:cs="Times New Roman"/>
                <w:color w:val="000000"/>
                <w:sz w:val="16"/>
                <w:szCs w:val="16"/>
                <w:lang w:val="en-GB"/>
              </w:rPr>
              <w:t xml:space="preserve">45, </w:t>
            </w:r>
            <w:r w:rsidR="004074F6" w:rsidRPr="00B10D73">
              <w:rPr>
                <w:rFonts w:ascii="Calibri" w:eastAsia="Times New Roman" w:hAnsi="Calibri" w:cs="Times New Roman"/>
                <w:color w:val="000000"/>
                <w:sz w:val="16"/>
                <w:szCs w:val="16"/>
                <w:lang w:val="en-GB"/>
              </w:rPr>
              <w:t>47, 50,</w:t>
            </w:r>
            <w:r w:rsidR="00D87138" w:rsidRPr="00B10D73">
              <w:rPr>
                <w:rFonts w:ascii="Calibri" w:eastAsia="Times New Roman" w:hAnsi="Calibri" w:cs="Times New Roman"/>
                <w:color w:val="000000"/>
                <w:sz w:val="16"/>
                <w:szCs w:val="16"/>
                <w:lang w:val="en-GB"/>
              </w:rPr>
              <w:t xml:space="preserve"> 51, 52,</w:t>
            </w:r>
            <w:r w:rsidR="00A714E5" w:rsidRPr="00B10D73">
              <w:rPr>
                <w:rFonts w:ascii="Calibri" w:eastAsia="Times New Roman" w:hAnsi="Calibri" w:cs="Times New Roman"/>
                <w:color w:val="000000"/>
                <w:sz w:val="16"/>
                <w:szCs w:val="16"/>
                <w:lang w:val="en-GB"/>
              </w:rPr>
              <w:t xml:space="preserve"> 53,</w:t>
            </w:r>
            <w:r w:rsidR="00E92E9A" w:rsidRPr="00B10D73">
              <w:rPr>
                <w:rFonts w:ascii="Calibri" w:eastAsia="Times New Roman" w:hAnsi="Calibri" w:cs="Times New Roman"/>
                <w:color w:val="000000"/>
                <w:sz w:val="16"/>
                <w:szCs w:val="16"/>
                <w:lang w:val="en-GB"/>
              </w:rPr>
              <w:t xml:space="preserve"> 56, </w:t>
            </w:r>
            <w:r w:rsidR="00DC1559" w:rsidRPr="00B10D73">
              <w:rPr>
                <w:rFonts w:ascii="Calibri" w:eastAsia="Times New Roman" w:hAnsi="Calibri" w:cs="Times New Roman"/>
                <w:color w:val="000000"/>
                <w:sz w:val="16"/>
                <w:szCs w:val="16"/>
                <w:lang w:val="en-GB"/>
              </w:rPr>
              <w:t>58,</w:t>
            </w:r>
            <w:r w:rsidR="00622D9D" w:rsidRPr="00B10D73">
              <w:rPr>
                <w:rFonts w:ascii="Calibri" w:eastAsia="Times New Roman" w:hAnsi="Calibri" w:cs="Times New Roman"/>
                <w:color w:val="000000"/>
                <w:sz w:val="16"/>
                <w:szCs w:val="16"/>
                <w:lang w:val="en-GB"/>
              </w:rPr>
              <w:t xml:space="preserve"> 63</w:t>
            </w:r>
          </w:p>
        </w:tc>
        <w:tc>
          <w:tcPr>
            <w:tcW w:w="675" w:type="dxa"/>
          </w:tcPr>
          <w:p w14:paraId="587A3834" w14:textId="6BAD8784"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32</w:t>
            </w:r>
          </w:p>
        </w:tc>
      </w:tr>
      <w:tr w:rsidR="00A84341" w:rsidRPr="00B10D73" w14:paraId="199D91E3" w14:textId="77777777" w:rsidTr="00BD51CA">
        <w:trPr>
          <w:trHeight w:val="300"/>
        </w:trPr>
        <w:tc>
          <w:tcPr>
            <w:tcW w:w="1146" w:type="dxa"/>
            <w:shd w:val="clear" w:color="auto" w:fill="auto"/>
            <w:noWrap/>
            <w:vAlign w:val="bottom"/>
            <w:hideMark/>
          </w:tcPr>
          <w:p w14:paraId="014DB592" w14:textId="05F0C59B"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Doi, S. A. R.</w:t>
            </w:r>
            <w:r w:rsidR="00025E0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gfj5qcVZ","properties":{"formattedCitation":"(12)","plainCitation":"(12)","noteIndex":0},"citationItems":[{"id":3124,"uris":["http://zotero.org/users/3447303/items/X3XCXPZU"],"uri":["http://zotero.org/users/3447303/items/X3XCXPZU"],"itemData":{"id":3124,"type":"article-journal","title":"Validation of the CoRE Questionnaire for a Medical Journal Peer Review","container-title":"Accountability in Research-Policies and Quality Assurance","page":"47-52","volume":"23","issue":"1","archive_location":"WOS:000364217700005","abstract":"If a peer review instrument asks concrete questions (defined as items that can only generate disagreement if reviewers have different degrees of expertise), then questionnaires could become more meaningful in terms of resolving subjectivity thus leading to more reviewer agreement. A concrete item questionnaire with well-chosen questions can also help resolve disagreement when reviewers have the same level of expertise. We have recently created the core-item reviewer evaluation (CoRE) questionnaire for which decision-threshold score levels have been created, but which have not been validated. This prospective validation of these thresholds for the CoRE questionnaire demonstrated strong agreement between reviewer recommendations and their reported score levels when tested prospectively at Clinical Medicine and Research. We conclude that using the CoRE questionnaire will help reduce peer reviewer disagreement. More importantly, when reviewer expertise varies, editors can more easily detect this and decide which opinion reflects the greater expertise.","ISSN":"0898-9621","journalAbbreviation":"Account. Res.","language":"English","author":[{"family":"Doi","given":"S. A. R."},{"family":"Salzman-Scott","given":"S. A."},{"family":"Onitilo","given":"A. A."}],"issued":{"date-parts":[["2016",1]]}}}],"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2)</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D3B4BC7"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06D6CB71" w14:textId="0C905084"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9476B3A"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ccountability in Research-Policies and Quality Assurance</w:t>
            </w:r>
          </w:p>
        </w:tc>
        <w:tc>
          <w:tcPr>
            <w:tcW w:w="674" w:type="dxa"/>
            <w:shd w:val="clear" w:color="auto" w:fill="auto"/>
            <w:noWrap/>
            <w:vAlign w:val="bottom"/>
            <w:hideMark/>
          </w:tcPr>
          <w:p w14:paraId="43E988F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71385BBF"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73A63CC6" w14:textId="176D8A15" w:rsidR="00622D9D" w:rsidRPr="00B10D73" w:rsidRDefault="00DE6F2F" w:rsidP="00C160AB">
            <w:pPr>
              <w:spacing w:after="0" w:line="240" w:lineRule="auto"/>
            </w:pPr>
            <w:r w:rsidRPr="00B10D73">
              <w:rPr>
                <w:rFonts w:ascii="Calibri" w:eastAsia="Times New Roman" w:hAnsi="Calibri" w:cs="Times New Roman"/>
                <w:color w:val="000000"/>
                <w:sz w:val="16"/>
                <w:szCs w:val="16"/>
                <w:lang w:val="en-GB"/>
              </w:rPr>
              <w:t>Make general comments,</w:t>
            </w:r>
            <w:r w:rsidR="00585A82" w:rsidRPr="00B10D73">
              <w:t xml:space="preserve"> </w:t>
            </w:r>
            <w:r w:rsidR="00585A82"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09B8664C" w14:textId="7B99016F" w:rsidR="00C874F2"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622D9D" w:rsidRPr="00B10D73">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02392337" w14:textId="60570EF6" w:rsidR="00A84341" w:rsidRPr="00B10D73" w:rsidRDefault="00DE6F2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1, </w:t>
            </w:r>
            <w:r w:rsidR="00C22691" w:rsidRPr="00B10D73">
              <w:rPr>
                <w:rFonts w:ascii="Calibri" w:eastAsia="Times New Roman" w:hAnsi="Calibri" w:cs="Times New Roman"/>
                <w:color w:val="000000"/>
                <w:sz w:val="16"/>
                <w:szCs w:val="16"/>
                <w:lang w:val="en-GB"/>
              </w:rPr>
              <w:t xml:space="preserve">12, </w:t>
            </w:r>
            <w:r w:rsidR="00557BD4" w:rsidRPr="00B10D73">
              <w:rPr>
                <w:rFonts w:ascii="Calibri" w:eastAsia="Times New Roman" w:hAnsi="Calibri" w:cs="Times New Roman"/>
                <w:color w:val="000000"/>
                <w:sz w:val="16"/>
                <w:szCs w:val="16"/>
                <w:lang w:val="en-GB"/>
              </w:rPr>
              <w:t xml:space="preserve">15, </w:t>
            </w:r>
            <w:r w:rsidR="00585A82" w:rsidRPr="00B10D73">
              <w:rPr>
                <w:rFonts w:ascii="Calibri" w:eastAsia="Times New Roman" w:hAnsi="Calibri" w:cs="Times New Roman"/>
                <w:color w:val="000000"/>
                <w:sz w:val="16"/>
                <w:szCs w:val="16"/>
                <w:lang w:val="en-GB"/>
              </w:rPr>
              <w:t xml:space="preserve">26, 27, </w:t>
            </w:r>
            <w:r w:rsidR="009E0BE0" w:rsidRPr="00B10D73">
              <w:rPr>
                <w:rFonts w:ascii="Calibri" w:eastAsia="Times New Roman" w:hAnsi="Calibri" w:cs="Times New Roman"/>
                <w:color w:val="000000"/>
                <w:sz w:val="16"/>
                <w:szCs w:val="16"/>
                <w:lang w:val="en-GB"/>
              </w:rPr>
              <w:t xml:space="preserve">28, </w:t>
            </w:r>
            <w:r w:rsidR="00BD5ADF" w:rsidRPr="00B10D73">
              <w:rPr>
                <w:rFonts w:ascii="Calibri" w:eastAsia="Times New Roman" w:hAnsi="Calibri" w:cs="Times New Roman"/>
                <w:color w:val="000000"/>
                <w:sz w:val="16"/>
                <w:szCs w:val="16"/>
                <w:lang w:val="en-GB"/>
              </w:rPr>
              <w:t xml:space="preserve">30, </w:t>
            </w:r>
            <w:r w:rsidR="003A2EFA" w:rsidRPr="00B10D73">
              <w:rPr>
                <w:rFonts w:ascii="Calibri" w:eastAsia="Times New Roman" w:hAnsi="Calibri" w:cs="Times New Roman"/>
                <w:color w:val="000000"/>
                <w:sz w:val="16"/>
                <w:szCs w:val="16"/>
                <w:lang w:val="en-GB"/>
              </w:rPr>
              <w:t xml:space="preserve">31, </w:t>
            </w:r>
            <w:r w:rsidR="009230A7" w:rsidRPr="00B10D73">
              <w:rPr>
                <w:rFonts w:ascii="Calibri" w:eastAsia="Times New Roman" w:hAnsi="Calibri" w:cs="Times New Roman"/>
                <w:color w:val="000000"/>
                <w:sz w:val="16"/>
                <w:szCs w:val="16"/>
                <w:lang w:val="en-GB"/>
              </w:rPr>
              <w:t xml:space="preserve">46, </w:t>
            </w:r>
            <w:r w:rsidR="00622D9D" w:rsidRPr="00B10D73">
              <w:rPr>
                <w:rFonts w:ascii="Calibri" w:eastAsia="Times New Roman" w:hAnsi="Calibri" w:cs="Times New Roman"/>
                <w:color w:val="000000"/>
                <w:sz w:val="16"/>
                <w:szCs w:val="16"/>
                <w:lang w:val="en-GB"/>
              </w:rPr>
              <w:t>50</w:t>
            </w:r>
          </w:p>
        </w:tc>
        <w:tc>
          <w:tcPr>
            <w:tcW w:w="675" w:type="dxa"/>
          </w:tcPr>
          <w:p w14:paraId="6508B1E5"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0</w:t>
            </w:r>
          </w:p>
        </w:tc>
      </w:tr>
      <w:tr w:rsidR="00A84341" w:rsidRPr="00B10D73" w14:paraId="5C3085BA" w14:textId="77777777" w:rsidTr="00BD51CA">
        <w:trPr>
          <w:trHeight w:val="300"/>
        </w:trPr>
        <w:tc>
          <w:tcPr>
            <w:tcW w:w="1146" w:type="dxa"/>
            <w:shd w:val="clear" w:color="auto" w:fill="auto"/>
            <w:noWrap/>
            <w:vAlign w:val="bottom"/>
            <w:hideMark/>
          </w:tcPr>
          <w:p w14:paraId="4CF266F7" w14:textId="621C9269"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inarson, T. R.</w:t>
            </w:r>
            <w:r w:rsidR="00025E0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PsA8t0e1","properties":{"formattedCitation":"(13)","plainCitation":"(13)","noteIndex":0},"citationItems":[{"id":4028,"uris":["http://zotero.org/users/3447303/items/BXUWHJW5"],"uri":["http://zotero.org/users/3447303/items/BXUWHJW5"],"itemData":{"id":4028,"type":"article-journal","title":"To accept or reject? A guide to peer reviewing of medical journal papers","container-title":"Journal of Population Therapeutics and Clinical Pharmacology","page":"e328-e333","volume":"19","issue":"2","archive":"Scopus C2 - 22885272","abstract":"Background Scientists and clinicians are often called upon to review papers and may need guidance to optimize their performance as reviewers. Purpose To provide guidance and insight into the peer review process and elaborate on issues relevant to journals dealing with therapeutics. Methods Issues and recommendations appearing in the literature have been identified and summarized for potential reviewers and readers of the journal. Conclusions The quality of the literature can be improved through the participation of peer reviewers. Guidance has been provided and some resources listed to assist. © 2012 Canadian Society of Pharmacology and Therapeutics. All rights reserved.","ISSN":"17106222 (ISSN)","language":"English","author":[{"family":"Einarson","given":"T. R."},{"family":"Koren","given":"G."}],"issued":{"date-parts":[["2012"]]}}}],"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3)</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A64DFBC"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Canada</w:t>
            </w:r>
          </w:p>
        </w:tc>
        <w:tc>
          <w:tcPr>
            <w:tcW w:w="1142" w:type="dxa"/>
            <w:shd w:val="clear" w:color="auto" w:fill="auto"/>
            <w:noWrap/>
            <w:vAlign w:val="bottom"/>
            <w:hideMark/>
          </w:tcPr>
          <w:p w14:paraId="5AE7E62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D74F1C9"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Population Therapeutics and Clinical Pharmacology</w:t>
            </w:r>
          </w:p>
        </w:tc>
        <w:tc>
          <w:tcPr>
            <w:tcW w:w="674" w:type="dxa"/>
            <w:shd w:val="clear" w:color="auto" w:fill="auto"/>
            <w:noWrap/>
            <w:vAlign w:val="bottom"/>
            <w:hideMark/>
          </w:tcPr>
          <w:p w14:paraId="5A6C656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2</w:t>
            </w:r>
          </w:p>
        </w:tc>
        <w:tc>
          <w:tcPr>
            <w:tcW w:w="1027" w:type="dxa"/>
            <w:shd w:val="clear" w:color="auto" w:fill="auto"/>
            <w:noWrap/>
            <w:vAlign w:val="bottom"/>
            <w:hideMark/>
          </w:tcPr>
          <w:p w14:paraId="0B7B729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7C1C35E9" w14:textId="06E5CA36" w:rsidR="0077278B" w:rsidRPr="00B10D73" w:rsidRDefault="00DE6F2F" w:rsidP="00C160AB">
            <w:pPr>
              <w:spacing w:after="0" w:line="240" w:lineRule="auto"/>
            </w:pPr>
            <w:r w:rsidRPr="00B10D73">
              <w:rPr>
                <w:rFonts w:ascii="Calibri" w:eastAsia="Times New Roman" w:hAnsi="Calibri" w:cs="Times New Roman"/>
                <w:color w:val="000000"/>
                <w:sz w:val="16"/>
                <w:szCs w:val="16"/>
                <w:lang w:val="en-GB"/>
              </w:rPr>
              <w:t>Make general comments,</w:t>
            </w:r>
          </w:p>
          <w:p w14:paraId="62E6E3C3" w14:textId="388B4119" w:rsidR="0077278B" w:rsidRPr="00B10D73" w:rsidRDefault="003A2EFA" w:rsidP="00C160AB">
            <w:pPr>
              <w:spacing w:after="0" w:line="240" w:lineRule="auto"/>
            </w:pPr>
            <w:r w:rsidRPr="00B10D73">
              <w:rPr>
                <w:rFonts w:ascii="Calibri" w:eastAsia="Times New Roman" w:hAnsi="Calibri" w:cs="Times New Roman"/>
                <w:color w:val="000000"/>
                <w:sz w:val="16"/>
                <w:szCs w:val="16"/>
                <w:lang w:val="en-GB"/>
              </w:rPr>
              <w:t>Methods,</w:t>
            </w:r>
          </w:p>
          <w:p w14:paraId="72C8448F" w14:textId="514D40DC" w:rsidR="0077278B" w:rsidRPr="00B10D73" w:rsidRDefault="00E027A5" w:rsidP="00C160AB">
            <w:pPr>
              <w:spacing w:after="0" w:line="240" w:lineRule="auto"/>
            </w:pPr>
            <w:r w:rsidRPr="00B10D73">
              <w:rPr>
                <w:rFonts w:ascii="Calibri" w:eastAsia="Times New Roman" w:hAnsi="Calibri" w:cs="Times New Roman"/>
                <w:color w:val="000000"/>
                <w:sz w:val="16"/>
                <w:szCs w:val="16"/>
                <w:lang w:val="en-GB"/>
              </w:rPr>
              <w:t>Address ethical aspects,</w:t>
            </w:r>
          </w:p>
          <w:p w14:paraId="28B24757" w14:textId="60984114" w:rsidR="00A84341" w:rsidRPr="00B10D73" w:rsidRDefault="0077278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5A679797" w14:textId="1BBE1D87" w:rsidR="00A84341" w:rsidRPr="00B10D73" w:rsidRDefault="00DE6F2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1, </w:t>
            </w:r>
            <w:r w:rsidR="00C17D4C" w:rsidRPr="00B10D73">
              <w:rPr>
                <w:rFonts w:ascii="Calibri" w:eastAsia="Times New Roman" w:hAnsi="Calibri" w:cs="Times New Roman"/>
                <w:color w:val="000000"/>
                <w:sz w:val="16"/>
                <w:szCs w:val="16"/>
                <w:lang w:val="en-GB"/>
              </w:rPr>
              <w:t>13,</w:t>
            </w:r>
            <w:r w:rsidR="00557BD4" w:rsidRPr="00B10D73">
              <w:rPr>
                <w:rFonts w:ascii="Calibri" w:eastAsia="Times New Roman" w:hAnsi="Calibri" w:cs="Times New Roman"/>
                <w:color w:val="000000"/>
                <w:sz w:val="16"/>
                <w:szCs w:val="16"/>
                <w:lang w:val="en-GB"/>
              </w:rPr>
              <w:t xml:space="preserve"> 15,</w:t>
            </w:r>
            <w:r w:rsidR="003A2EFA" w:rsidRPr="00B10D73">
              <w:rPr>
                <w:rFonts w:ascii="Calibri" w:eastAsia="Times New Roman" w:hAnsi="Calibri" w:cs="Times New Roman"/>
                <w:color w:val="000000"/>
                <w:sz w:val="16"/>
                <w:szCs w:val="16"/>
                <w:lang w:val="en-GB"/>
              </w:rPr>
              <w:t xml:space="preserve"> 31, </w:t>
            </w:r>
            <w:r w:rsidR="006530CC" w:rsidRPr="00B10D73">
              <w:rPr>
                <w:rFonts w:ascii="Calibri" w:eastAsia="Times New Roman" w:hAnsi="Calibri" w:cs="Times New Roman"/>
                <w:color w:val="000000"/>
                <w:sz w:val="16"/>
                <w:szCs w:val="16"/>
                <w:lang w:val="en-GB"/>
              </w:rPr>
              <w:t>32,</w:t>
            </w:r>
            <w:r w:rsidR="00551D92" w:rsidRPr="00B10D73">
              <w:rPr>
                <w:rFonts w:ascii="Calibri" w:eastAsia="Times New Roman" w:hAnsi="Calibri" w:cs="Times New Roman"/>
                <w:color w:val="000000"/>
                <w:sz w:val="16"/>
                <w:szCs w:val="16"/>
                <w:lang w:val="en-GB"/>
              </w:rPr>
              <w:t xml:space="preserve"> 34,</w:t>
            </w:r>
            <w:r w:rsidR="002747DD" w:rsidRPr="00B10D73">
              <w:rPr>
                <w:rFonts w:ascii="Calibri" w:eastAsia="Times New Roman" w:hAnsi="Calibri" w:cs="Times New Roman"/>
                <w:color w:val="000000"/>
                <w:sz w:val="16"/>
                <w:szCs w:val="16"/>
                <w:lang w:val="en-GB"/>
              </w:rPr>
              <w:t xml:space="preserve"> 35, </w:t>
            </w:r>
            <w:r w:rsidR="00BB1437" w:rsidRPr="00B10D73">
              <w:rPr>
                <w:rFonts w:ascii="Calibri" w:eastAsia="Times New Roman" w:hAnsi="Calibri" w:cs="Times New Roman"/>
                <w:color w:val="000000"/>
                <w:sz w:val="16"/>
                <w:szCs w:val="16"/>
                <w:lang w:val="en-GB"/>
              </w:rPr>
              <w:t xml:space="preserve">38, </w:t>
            </w:r>
            <w:r w:rsidR="00E027A5" w:rsidRPr="00B10D73">
              <w:rPr>
                <w:rFonts w:ascii="Calibri" w:eastAsia="Times New Roman" w:hAnsi="Calibri" w:cs="Times New Roman"/>
                <w:color w:val="000000"/>
                <w:sz w:val="16"/>
                <w:szCs w:val="16"/>
                <w:lang w:val="en-GB"/>
              </w:rPr>
              <w:t xml:space="preserve">57, </w:t>
            </w:r>
            <w:r w:rsidR="00E44612" w:rsidRPr="00B10D73">
              <w:rPr>
                <w:rFonts w:ascii="Calibri" w:eastAsia="Times New Roman" w:hAnsi="Calibri" w:cs="Times New Roman"/>
                <w:color w:val="000000"/>
                <w:sz w:val="16"/>
                <w:szCs w:val="16"/>
                <w:lang w:val="en-GB"/>
              </w:rPr>
              <w:t xml:space="preserve">70, </w:t>
            </w:r>
            <w:r w:rsidR="0077278B" w:rsidRPr="00B10D73">
              <w:rPr>
                <w:rFonts w:ascii="Calibri" w:eastAsia="Times New Roman" w:hAnsi="Calibri" w:cs="Times New Roman"/>
                <w:color w:val="000000"/>
                <w:sz w:val="16"/>
                <w:szCs w:val="16"/>
                <w:lang w:val="en-GB"/>
              </w:rPr>
              <w:t>71</w:t>
            </w:r>
          </w:p>
        </w:tc>
        <w:tc>
          <w:tcPr>
            <w:tcW w:w="675" w:type="dxa"/>
          </w:tcPr>
          <w:p w14:paraId="532F6488"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1</w:t>
            </w:r>
          </w:p>
        </w:tc>
      </w:tr>
      <w:tr w:rsidR="00A84341" w:rsidRPr="00B10D73" w14:paraId="4A2F79F8" w14:textId="77777777" w:rsidTr="00BD51CA">
        <w:trPr>
          <w:trHeight w:val="300"/>
        </w:trPr>
        <w:tc>
          <w:tcPr>
            <w:tcW w:w="1146" w:type="dxa"/>
            <w:shd w:val="clear" w:color="auto" w:fill="auto"/>
            <w:noWrap/>
            <w:vAlign w:val="bottom"/>
            <w:hideMark/>
          </w:tcPr>
          <w:p w14:paraId="4C8725FC" w14:textId="13520272"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Felton, G.</w:t>
            </w:r>
            <w:r w:rsidR="00025E0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uX9ekKzm","properties":{"formattedCitation":"(14)","plainCitation":"(14)","noteIndex":0},"citationItems":[{"id":5849,"uris":["http://zotero.org/users/3447303/items/AFUF3NNZ"],"uri":["http://zotero.org/users/3447303/items/AFUF3NNZ"],"itemData":{"id":5849,"type":"article-journal","title":"Peer-Review","container-title":"Journal of Professional Nursing","page":"16-23","volume":"11","issue":"1","archive_location":"WOS:A1995QG98600007","abstract":"All research agencies and prestigious journals insist they are rewarding excellence, that they have a merit-based system, and that their system serves their mission well-all part of the ideology of the infallibility of peer review. There have been, and continue to be, criticism about the peer review system and several alternatives to peer review have been posed. A discussion of peer review is intended to allow the reader to evaluate approaches to the peer review system.","ISSN":"8755-7223","journalAbbreviation":"J. Prof. Nurs.","language":"English","author":[{"family":"Felton","given":"G."},{"family":"Swanson","given":"E. A."}],"issued":{"date-parts":[["1995",1]]}}}],"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4)</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7C90039"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51A761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330C259"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Professional Nursing</w:t>
            </w:r>
          </w:p>
        </w:tc>
        <w:tc>
          <w:tcPr>
            <w:tcW w:w="674" w:type="dxa"/>
            <w:shd w:val="clear" w:color="auto" w:fill="auto"/>
            <w:noWrap/>
            <w:vAlign w:val="bottom"/>
            <w:hideMark/>
          </w:tcPr>
          <w:p w14:paraId="509C852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995</w:t>
            </w:r>
          </w:p>
        </w:tc>
        <w:tc>
          <w:tcPr>
            <w:tcW w:w="1027" w:type="dxa"/>
            <w:shd w:val="clear" w:color="auto" w:fill="auto"/>
            <w:noWrap/>
            <w:vAlign w:val="bottom"/>
            <w:hideMark/>
          </w:tcPr>
          <w:p w14:paraId="1FAD2B8C" w14:textId="677F8335"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424092DF" w14:textId="21D966D1" w:rsidR="0077278B" w:rsidRPr="00B10D73" w:rsidRDefault="000D543B" w:rsidP="00C160AB">
            <w:pPr>
              <w:spacing w:after="0" w:line="240" w:lineRule="auto"/>
            </w:pPr>
            <w:r w:rsidRPr="00B10D73">
              <w:rPr>
                <w:rFonts w:ascii="Calibri" w:eastAsia="Times New Roman" w:hAnsi="Calibri" w:cs="Times New Roman"/>
                <w:color w:val="000000"/>
                <w:sz w:val="16"/>
                <w:szCs w:val="16"/>
                <w:lang w:val="en-GB"/>
              </w:rPr>
              <w:t>Organization and approach to review,</w:t>
            </w:r>
            <w:r w:rsidR="00DE6F2F" w:rsidRPr="00B10D73">
              <w:t xml:space="preserve"> </w:t>
            </w:r>
            <w:r w:rsidR="00DE6F2F" w:rsidRPr="00B10D73">
              <w:rPr>
                <w:rFonts w:ascii="Calibri" w:eastAsia="Times New Roman" w:hAnsi="Calibri" w:cs="Times New Roman"/>
                <w:color w:val="000000"/>
                <w:sz w:val="16"/>
                <w:szCs w:val="16"/>
                <w:lang w:val="en-GB"/>
              </w:rPr>
              <w:t>Make general comments,</w:t>
            </w:r>
            <w:r w:rsidR="00585A82" w:rsidRPr="00B10D73">
              <w:t xml:space="preserve"> </w:t>
            </w:r>
            <w:r w:rsidR="00585A82"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188864F5" w14:textId="2C4A1C3F" w:rsidR="0077278B" w:rsidRPr="00B10D73" w:rsidRDefault="001B20FF"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2BF0B3F5" w14:textId="7D3F2FA1" w:rsidR="00A84341" w:rsidRPr="00B10D73" w:rsidRDefault="0077278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C349A3D" w14:textId="322A58D5"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 </w:t>
            </w:r>
            <w:r w:rsidR="00DE6F2F" w:rsidRPr="00B10D73">
              <w:rPr>
                <w:rFonts w:ascii="Calibri" w:eastAsia="Times New Roman" w:hAnsi="Calibri" w:cs="Times New Roman"/>
                <w:color w:val="000000"/>
                <w:sz w:val="16"/>
                <w:szCs w:val="16"/>
                <w:lang w:val="en-GB"/>
              </w:rPr>
              <w:t xml:space="preserve">11, </w:t>
            </w:r>
            <w:r w:rsidR="00557BD4" w:rsidRPr="00B10D73">
              <w:rPr>
                <w:rFonts w:ascii="Calibri" w:eastAsia="Times New Roman" w:hAnsi="Calibri" w:cs="Times New Roman"/>
                <w:color w:val="000000"/>
                <w:sz w:val="16"/>
                <w:szCs w:val="16"/>
                <w:lang w:val="en-GB"/>
              </w:rPr>
              <w:t xml:space="preserve">15, </w:t>
            </w:r>
            <w:r w:rsidR="000A61E0" w:rsidRPr="00B10D73">
              <w:rPr>
                <w:rFonts w:ascii="Calibri" w:eastAsia="Times New Roman" w:hAnsi="Calibri" w:cs="Times New Roman"/>
                <w:color w:val="000000"/>
                <w:sz w:val="16"/>
                <w:szCs w:val="16"/>
                <w:lang w:val="en-GB"/>
              </w:rPr>
              <w:t xml:space="preserve">18, </w:t>
            </w:r>
            <w:r w:rsidR="00585A82" w:rsidRPr="00B10D73">
              <w:rPr>
                <w:rFonts w:ascii="Calibri" w:eastAsia="Times New Roman" w:hAnsi="Calibri" w:cs="Times New Roman"/>
                <w:color w:val="000000"/>
                <w:sz w:val="16"/>
                <w:szCs w:val="16"/>
                <w:lang w:val="en-GB"/>
              </w:rPr>
              <w:t>26,</w:t>
            </w:r>
            <w:r w:rsidR="00BD5ADF" w:rsidRPr="00B10D73">
              <w:rPr>
                <w:rFonts w:ascii="Calibri" w:eastAsia="Times New Roman" w:hAnsi="Calibri" w:cs="Times New Roman"/>
                <w:color w:val="000000"/>
                <w:sz w:val="16"/>
                <w:szCs w:val="16"/>
                <w:lang w:val="en-GB"/>
              </w:rPr>
              <w:t xml:space="preserve"> 29, 30, </w:t>
            </w:r>
            <w:r w:rsidR="006530CC" w:rsidRPr="00B10D73">
              <w:rPr>
                <w:rFonts w:ascii="Calibri" w:eastAsia="Times New Roman" w:hAnsi="Calibri" w:cs="Times New Roman"/>
                <w:color w:val="000000"/>
                <w:sz w:val="16"/>
                <w:szCs w:val="16"/>
                <w:lang w:val="en-GB"/>
              </w:rPr>
              <w:t xml:space="preserve">32, </w:t>
            </w:r>
            <w:r w:rsidR="003D6010" w:rsidRPr="00B10D73">
              <w:rPr>
                <w:rFonts w:ascii="Calibri" w:eastAsia="Times New Roman" w:hAnsi="Calibri" w:cs="Times New Roman"/>
                <w:color w:val="000000"/>
                <w:sz w:val="16"/>
                <w:szCs w:val="16"/>
                <w:lang w:val="en-GB"/>
              </w:rPr>
              <w:t>33,</w:t>
            </w:r>
            <w:r w:rsidR="001B20FF" w:rsidRPr="00B10D73">
              <w:rPr>
                <w:rFonts w:ascii="Calibri" w:eastAsia="Times New Roman" w:hAnsi="Calibri" w:cs="Times New Roman"/>
                <w:color w:val="000000"/>
                <w:sz w:val="16"/>
                <w:szCs w:val="16"/>
                <w:lang w:val="en-GB"/>
              </w:rPr>
              <w:t xml:space="preserve"> 63,</w:t>
            </w:r>
            <w:r w:rsidR="00E44612" w:rsidRPr="00B10D73">
              <w:rPr>
                <w:rFonts w:ascii="Calibri" w:eastAsia="Times New Roman" w:hAnsi="Calibri" w:cs="Times New Roman"/>
                <w:color w:val="000000"/>
                <w:sz w:val="16"/>
                <w:szCs w:val="16"/>
                <w:lang w:val="en-GB"/>
              </w:rPr>
              <w:t xml:space="preserve"> 70,</w:t>
            </w:r>
            <w:r w:rsidR="0077278B" w:rsidRPr="00B10D73">
              <w:rPr>
                <w:rFonts w:ascii="Calibri" w:eastAsia="Times New Roman" w:hAnsi="Calibri" w:cs="Times New Roman"/>
                <w:color w:val="000000"/>
                <w:sz w:val="16"/>
                <w:szCs w:val="16"/>
                <w:lang w:val="en-GB"/>
              </w:rPr>
              <w:t xml:space="preserve"> 71</w:t>
            </w:r>
          </w:p>
        </w:tc>
        <w:tc>
          <w:tcPr>
            <w:tcW w:w="675" w:type="dxa"/>
          </w:tcPr>
          <w:p w14:paraId="190E0701"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2</w:t>
            </w:r>
          </w:p>
        </w:tc>
      </w:tr>
      <w:tr w:rsidR="00A84341" w:rsidRPr="00B10D73" w14:paraId="703258D0" w14:textId="77777777" w:rsidTr="00BD51CA">
        <w:trPr>
          <w:trHeight w:val="300"/>
        </w:trPr>
        <w:tc>
          <w:tcPr>
            <w:tcW w:w="1146" w:type="dxa"/>
            <w:shd w:val="clear" w:color="auto" w:fill="auto"/>
            <w:noWrap/>
            <w:vAlign w:val="bottom"/>
            <w:hideMark/>
          </w:tcPr>
          <w:p w14:paraId="1A66F94F" w14:textId="5813A62D"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Gasparyan, A. Y.</w:t>
            </w:r>
            <w:r w:rsidR="00025E0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HBdPqc5j","properties":{"formattedCitation":"(15)","plainCitation":"(15)","noteIndex":0},"citationItems":[{"id":4183,"uris":["http://zotero.org/users/3447303/items/UTFKSLVJ"],"uri":["http://zotero.org/users/3447303/items/UTFKSLVJ"],"itemData":{"id":4183,"type":"article-journal","title":"Writing a narrative biomedical review: Considerations for authors, peer reviewers, and editors","container-title":"Rheumatology International","page":"1409-1417","volume":"31","issue":"11","archive":"Scopus","abstract":"Review articles comprehensively covering a specific topic are crucial for successful research and academic projects. Most editors consider review articles for special and regular issues of journals. Writing a review requires deep knowledge and understanding of a field. The aim of this review is to analyze the main steps in writing a narrative biomedical review and to consider points that may increase the chances of success. We performed a comprehensive search through MEDLINE, EMBASE, Scopus, and Web of Science using the following keywords: review of the literature, narrative review, title, abstract, authorship, ethics, peer review, research methods, medical writing, scientific writing, and writing standards. Opinions expressed in the review are also based on personal experience as authors, peer reviewers, and editors. © 2011 Springer-Verlag.","DOI":"10.1007/s00296-011-1999-3","ISSN":"01728172 (ISSN)","language":"English","author":[{"family":"Gasparyan","given":"A. Y."},{"family":"Ayvazyan","given":"L."},{"family":"Blackmore","given":"H."},{"family":"Kitas","given":"G. D."}],"issued":{"date-parts":[["2011"]]}}}],"schema":"https://github.com/citation-style-language/schema/raw/master/csl-citation.json"} </w:instrText>
            </w:r>
            <w:r w:rsidR="00025E0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5)</w:t>
            </w:r>
            <w:r w:rsidR="00025E0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B7719D9"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232784F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E25616F"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heumatology International</w:t>
            </w:r>
          </w:p>
        </w:tc>
        <w:tc>
          <w:tcPr>
            <w:tcW w:w="674" w:type="dxa"/>
            <w:shd w:val="clear" w:color="auto" w:fill="auto"/>
            <w:noWrap/>
            <w:vAlign w:val="bottom"/>
            <w:hideMark/>
          </w:tcPr>
          <w:p w14:paraId="3B17A76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1</w:t>
            </w:r>
          </w:p>
        </w:tc>
        <w:tc>
          <w:tcPr>
            <w:tcW w:w="1027" w:type="dxa"/>
            <w:shd w:val="clear" w:color="auto" w:fill="auto"/>
            <w:noWrap/>
            <w:vAlign w:val="bottom"/>
            <w:hideMark/>
          </w:tcPr>
          <w:p w14:paraId="157E109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36F20AF6" w14:textId="1D9EA2D8" w:rsidR="0077278B" w:rsidRPr="00B10D73" w:rsidRDefault="00C17D4C" w:rsidP="00C160AB">
            <w:pPr>
              <w:spacing w:after="0" w:line="240" w:lineRule="auto"/>
            </w:pPr>
            <w:r w:rsidRPr="00B10D73">
              <w:rPr>
                <w:rFonts w:ascii="Calibri" w:eastAsia="Times New Roman" w:hAnsi="Calibri" w:cs="Times New Roman"/>
                <w:color w:val="000000"/>
                <w:sz w:val="16"/>
                <w:szCs w:val="16"/>
                <w:lang w:val="en-GB"/>
              </w:rPr>
              <w:t>Make general comments,</w:t>
            </w:r>
            <w:r w:rsidR="00585A82" w:rsidRPr="00B10D73">
              <w:t xml:space="preserve"> </w:t>
            </w:r>
            <w:r w:rsidR="00585A82"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4A3285CB" w14:textId="69DA0C89" w:rsidR="0077278B"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p>
          <w:p w14:paraId="69A2B20C" w14:textId="6D1FDC54" w:rsidR="0077278B" w:rsidRPr="00B10D73" w:rsidRDefault="00E92E9A" w:rsidP="00C160AB">
            <w:pPr>
              <w:spacing w:after="0" w:line="240" w:lineRule="auto"/>
            </w:pPr>
            <w:r w:rsidRPr="00B10D73">
              <w:rPr>
                <w:rFonts w:ascii="Calibri" w:eastAsia="Times New Roman" w:hAnsi="Calibri" w:cs="Times New Roman"/>
                <w:color w:val="000000"/>
                <w:sz w:val="16"/>
                <w:szCs w:val="16"/>
                <w:lang w:val="en-GB"/>
              </w:rPr>
              <w:t>References,</w:t>
            </w:r>
          </w:p>
          <w:p w14:paraId="72EFE930" w14:textId="7A546651" w:rsidR="0077278B" w:rsidRPr="00B10D73" w:rsidRDefault="001C5DE1"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0E44695E" w14:textId="72C2F842" w:rsidR="00A84341" w:rsidRPr="00B10D73" w:rsidRDefault="0077278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18AFD88" w14:textId="12E62F88" w:rsidR="00A84341" w:rsidRPr="00B10D73" w:rsidRDefault="00C17D4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3, </w:t>
            </w:r>
            <w:r w:rsidR="00585A82" w:rsidRPr="00B10D73">
              <w:rPr>
                <w:rFonts w:ascii="Calibri" w:eastAsia="Times New Roman" w:hAnsi="Calibri" w:cs="Times New Roman"/>
                <w:color w:val="000000"/>
                <w:sz w:val="16"/>
                <w:szCs w:val="16"/>
                <w:lang w:val="en-GB"/>
              </w:rPr>
              <w:t xml:space="preserve">26, </w:t>
            </w:r>
            <w:r w:rsidR="00BD5ADF" w:rsidRPr="00B10D73">
              <w:rPr>
                <w:rFonts w:ascii="Calibri" w:eastAsia="Times New Roman" w:hAnsi="Calibri" w:cs="Times New Roman"/>
                <w:color w:val="000000"/>
                <w:sz w:val="16"/>
                <w:szCs w:val="16"/>
                <w:lang w:val="en-GB"/>
              </w:rPr>
              <w:t>29, 30,</w:t>
            </w:r>
            <w:r w:rsidR="009230A7" w:rsidRPr="00B10D73">
              <w:rPr>
                <w:rFonts w:ascii="Calibri" w:eastAsia="Times New Roman" w:hAnsi="Calibri" w:cs="Times New Roman"/>
                <w:color w:val="000000"/>
                <w:sz w:val="16"/>
                <w:szCs w:val="16"/>
                <w:lang w:val="en-GB"/>
              </w:rPr>
              <w:t xml:space="preserve"> 45, </w:t>
            </w:r>
            <w:r w:rsidR="00E92E9A" w:rsidRPr="00B10D73">
              <w:rPr>
                <w:rFonts w:ascii="Calibri" w:eastAsia="Times New Roman" w:hAnsi="Calibri" w:cs="Times New Roman"/>
                <w:color w:val="000000"/>
                <w:sz w:val="16"/>
                <w:szCs w:val="16"/>
                <w:lang w:val="en-GB"/>
              </w:rPr>
              <w:t>56,</w:t>
            </w:r>
            <w:r w:rsidR="001C5DE1" w:rsidRPr="00B10D73">
              <w:rPr>
                <w:rFonts w:ascii="Calibri" w:eastAsia="Times New Roman" w:hAnsi="Calibri" w:cs="Times New Roman"/>
                <w:color w:val="000000"/>
                <w:sz w:val="16"/>
                <w:szCs w:val="16"/>
                <w:lang w:val="en-GB"/>
              </w:rPr>
              <w:t xml:space="preserve"> 67,</w:t>
            </w:r>
            <w:r w:rsidR="0077278B" w:rsidRPr="00B10D73">
              <w:rPr>
                <w:rFonts w:ascii="Calibri" w:eastAsia="Times New Roman" w:hAnsi="Calibri" w:cs="Times New Roman"/>
                <w:color w:val="000000"/>
                <w:sz w:val="16"/>
                <w:szCs w:val="16"/>
                <w:lang w:val="en-GB"/>
              </w:rPr>
              <w:t xml:space="preserve"> 70</w:t>
            </w:r>
          </w:p>
        </w:tc>
        <w:tc>
          <w:tcPr>
            <w:tcW w:w="675" w:type="dxa"/>
          </w:tcPr>
          <w:p w14:paraId="7C2D480F" w14:textId="6A4F1063"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8</w:t>
            </w:r>
          </w:p>
        </w:tc>
      </w:tr>
      <w:tr w:rsidR="00A84341" w:rsidRPr="00B10D73" w14:paraId="61C98439" w14:textId="77777777" w:rsidTr="00BD51CA">
        <w:trPr>
          <w:trHeight w:val="300"/>
        </w:trPr>
        <w:tc>
          <w:tcPr>
            <w:tcW w:w="1146" w:type="dxa"/>
            <w:shd w:val="clear" w:color="auto" w:fill="auto"/>
            <w:noWrap/>
            <w:vAlign w:val="bottom"/>
            <w:hideMark/>
          </w:tcPr>
          <w:p w14:paraId="56861D05" w14:textId="685A8CCC"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Greenwood, D. C.</w:t>
            </w:r>
            <w:r w:rsidR="00E82055">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l1VDGvwR","properties":{"formattedCitation":"(16)","plainCitation":"(16)","noteIndex":0},"citationItems":[{"id":439,"uris":["http://zotero.org/users/3447303/items/4VJ3VU4A"],"uri":["http://zotero.org/users/3447303/items/4VJ3VU4A"],"itemData":{"id":439,"type":"article-journal","title":"How to spot a statistical problem: advice for a non-statistical reviewer.","container-title":"BMC Medicine","page":"1-3","volume":"13","source":"EBSCOhost","archive":"rzh","abstract":"Statistical analyses presented in general medical journals are becoming increasingly sophisticated. BMC Medicine relies on subject reviewers to indicate when a statistical review is required. We consider this policy and provide guidance on when to recommend a manuscript for statistical evaluation. Indicators for statistical review include insufficient detail in methods or results, some common statistical issues and interpretation not based on the presented evidence. Reviewers are required to ensure that the manuscript is methodologically sound and clearly written. Within that context, they are expected to provide constructive feedback and opinion on the statistical design, analysis, presentation and interpretation. If reviewers lack the appropriate background to positively confirm the appropriateness of any of the manuscript's statistical aspects, they are encouraged to recommend it for expert statistical review.","DOI":"10.1186/s12916-015-0510-5","ISSN":"1741-7015","journalAbbreviation":"BMC Medicine","author":[{"family":"Greenwood","given":"Darren C."},{"family":"Freeman","given":"Jennifer V."}],"issued":{"date-parts":[["2015",11,2]]}}}],"schema":"https://github.com/citation-style-language/schema/raw/master/csl-citation.json"} </w:instrText>
            </w:r>
            <w:r w:rsidR="00E82055">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6)</w:t>
            </w:r>
            <w:r w:rsidR="00E82055">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2143396"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0C0BFB7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2BB4612"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BMC Medicine</w:t>
            </w:r>
          </w:p>
        </w:tc>
        <w:tc>
          <w:tcPr>
            <w:tcW w:w="674" w:type="dxa"/>
            <w:shd w:val="clear" w:color="auto" w:fill="auto"/>
            <w:noWrap/>
            <w:vAlign w:val="bottom"/>
            <w:hideMark/>
          </w:tcPr>
          <w:p w14:paraId="257BF6B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1FB4534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73103232" w14:textId="23BA42DC" w:rsidR="0077278B" w:rsidRPr="00B10D73" w:rsidRDefault="003A2EFA" w:rsidP="00C160AB">
            <w:pPr>
              <w:spacing w:after="0" w:line="240" w:lineRule="auto"/>
            </w:pPr>
            <w:r w:rsidRPr="00B10D73">
              <w:rPr>
                <w:rFonts w:ascii="Calibri" w:eastAsia="Times New Roman" w:hAnsi="Calibri" w:cs="Times New Roman"/>
                <w:color w:val="000000"/>
                <w:sz w:val="16"/>
                <w:szCs w:val="16"/>
                <w:lang w:val="en-GB"/>
              </w:rPr>
              <w:t>Methods,</w:t>
            </w:r>
          </w:p>
          <w:p w14:paraId="358C8D8F" w14:textId="106FD64B" w:rsidR="00414B14" w:rsidRPr="00B10D73" w:rsidRDefault="004074F6"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Pr="00B10D73">
              <w:t xml:space="preserve"> </w:t>
            </w:r>
            <w:r w:rsidRPr="00B10D73">
              <w:rPr>
                <w:rFonts w:ascii="Calibri" w:eastAsia="Times New Roman" w:hAnsi="Calibri" w:cs="Times New Roman"/>
                <w:color w:val="000000"/>
                <w:sz w:val="16"/>
                <w:szCs w:val="16"/>
                <w:lang w:val="en-GB"/>
              </w:rPr>
              <w:t>Discussion/Conclusion,</w:t>
            </w:r>
            <w:r w:rsidR="00A41E41" w:rsidRPr="00B10D73">
              <w:t xml:space="preserve"> </w:t>
            </w:r>
            <w:r w:rsidR="0077278B" w:rsidRPr="00B10D73">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6C1F85CE" w14:textId="3BA3AC37" w:rsidR="00A84341" w:rsidRPr="00B10D73" w:rsidRDefault="003A2EFA"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 xml:space="preserve">32, </w:t>
            </w:r>
            <w:r w:rsidR="003D6010" w:rsidRPr="00B10D73">
              <w:rPr>
                <w:rFonts w:ascii="Calibri" w:eastAsia="Times New Roman" w:hAnsi="Calibri" w:cs="Times New Roman"/>
                <w:color w:val="000000"/>
                <w:sz w:val="16"/>
                <w:szCs w:val="16"/>
                <w:lang w:val="en-GB"/>
              </w:rPr>
              <w:t xml:space="preserve">33, </w:t>
            </w:r>
            <w:r w:rsidR="00551D92" w:rsidRPr="00B10D73">
              <w:rPr>
                <w:rFonts w:ascii="Calibri" w:eastAsia="Times New Roman" w:hAnsi="Calibri" w:cs="Times New Roman"/>
                <w:color w:val="000000"/>
                <w:sz w:val="16"/>
                <w:szCs w:val="16"/>
                <w:lang w:val="en-GB"/>
              </w:rPr>
              <w:t xml:space="preserve">34, </w:t>
            </w:r>
            <w:r w:rsidR="002747DD" w:rsidRPr="00B10D73">
              <w:rPr>
                <w:rFonts w:ascii="Calibri" w:eastAsia="Times New Roman" w:hAnsi="Calibri" w:cs="Times New Roman"/>
                <w:color w:val="000000"/>
                <w:sz w:val="16"/>
                <w:szCs w:val="16"/>
                <w:lang w:val="en-GB"/>
              </w:rPr>
              <w:t xml:space="preserve">35, </w:t>
            </w:r>
            <w:r w:rsidR="00424257" w:rsidRPr="00B10D73">
              <w:rPr>
                <w:rFonts w:ascii="Calibri" w:eastAsia="Times New Roman" w:hAnsi="Calibri" w:cs="Times New Roman"/>
                <w:color w:val="000000"/>
                <w:sz w:val="16"/>
                <w:szCs w:val="16"/>
                <w:lang w:val="en-GB"/>
              </w:rPr>
              <w:t>36,</w:t>
            </w:r>
            <w:r w:rsidR="00BB1437" w:rsidRPr="00B10D73">
              <w:rPr>
                <w:rFonts w:ascii="Calibri" w:eastAsia="Times New Roman" w:hAnsi="Calibri" w:cs="Times New Roman"/>
                <w:color w:val="000000"/>
                <w:sz w:val="16"/>
                <w:szCs w:val="16"/>
                <w:lang w:val="en-GB"/>
              </w:rPr>
              <w:t xml:space="preserve"> 38, </w:t>
            </w:r>
            <w:r w:rsidR="003E0297" w:rsidRPr="00B10D73">
              <w:rPr>
                <w:rFonts w:ascii="Calibri" w:eastAsia="Times New Roman" w:hAnsi="Calibri" w:cs="Times New Roman"/>
                <w:color w:val="000000"/>
                <w:sz w:val="16"/>
                <w:szCs w:val="16"/>
                <w:lang w:val="en-GB"/>
              </w:rPr>
              <w:t xml:space="preserve">39, </w:t>
            </w:r>
            <w:r w:rsidR="00C26C2A" w:rsidRPr="00B10D73">
              <w:rPr>
                <w:rFonts w:ascii="Calibri" w:eastAsia="Times New Roman" w:hAnsi="Calibri" w:cs="Times New Roman"/>
                <w:color w:val="000000"/>
                <w:sz w:val="16"/>
                <w:szCs w:val="16"/>
                <w:lang w:val="en-GB"/>
              </w:rPr>
              <w:t xml:space="preserve">40, </w:t>
            </w:r>
            <w:r w:rsidR="003B1611" w:rsidRPr="00B10D73">
              <w:rPr>
                <w:rFonts w:ascii="Calibri" w:eastAsia="Times New Roman" w:hAnsi="Calibri" w:cs="Times New Roman"/>
                <w:color w:val="000000"/>
                <w:sz w:val="16"/>
                <w:szCs w:val="16"/>
                <w:lang w:val="en-GB"/>
              </w:rPr>
              <w:t xml:space="preserve">41, </w:t>
            </w:r>
            <w:r w:rsidR="005D4C85" w:rsidRPr="00B10D73">
              <w:rPr>
                <w:rFonts w:ascii="Calibri" w:eastAsia="Times New Roman" w:hAnsi="Calibri" w:cs="Times New Roman"/>
                <w:color w:val="000000"/>
                <w:sz w:val="16"/>
                <w:szCs w:val="16"/>
                <w:lang w:val="en-GB"/>
              </w:rPr>
              <w:t>42,</w:t>
            </w:r>
            <w:r w:rsidR="00F47B0A" w:rsidRPr="00B10D73">
              <w:rPr>
                <w:rFonts w:ascii="Calibri" w:eastAsia="Times New Roman" w:hAnsi="Calibri" w:cs="Times New Roman"/>
                <w:color w:val="000000"/>
                <w:sz w:val="16"/>
                <w:szCs w:val="16"/>
                <w:lang w:val="en-GB"/>
              </w:rPr>
              <w:t xml:space="preserve"> 44,</w:t>
            </w:r>
            <w:r w:rsidR="004074F6" w:rsidRPr="00B10D73">
              <w:rPr>
                <w:rFonts w:ascii="Calibri" w:eastAsia="Times New Roman" w:hAnsi="Calibri" w:cs="Times New Roman"/>
                <w:color w:val="000000"/>
                <w:sz w:val="16"/>
                <w:szCs w:val="16"/>
                <w:lang w:val="en-GB"/>
              </w:rPr>
              <w:t xml:space="preserve"> 47, 48, 50,</w:t>
            </w:r>
            <w:r w:rsidR="00D87138" w:rsidRPr="00B10D73">
              <w:rPr>
                <w:rFonts w:ascii="Calibri" w:eastAsia="Times New Roman" w:hAnsi="Calibri" w:cs="Times New Roman"/>
                <w:color w:val="000000"/>
                <w:sz w:val="16"/>
                <w:szCs w:val="16"/>
                <w:lang w:val="en-GB"/>
              </w:rPr>
              <w:t xml:space="preserve"> 51, </w:t>
            </w:r>
            <w:r w:rsidR="00D87138" w:rsidRPr="00B10D73">
              <w:rPr>
                <w:rFonts w:ascii="Calibri" w:eastAsia="Times New Roman" w:hAnsi="Calibri" w:cs="Times New Roman"/>
                <w:color w:val="000000"/>
                <w:sz w:val="16"/>
                <w:szCs w:val="16"/>
                <w:lang w:val="en-GB"/>
              </w:rPr>
              <w:lastRenderedPageBreak/>
              <w:t xml:space="preserve">52, </w:t>
            </w:r>
            <w:r w:rsidR="00A41E41" w:rsidRPr="00B10D73">
              <w:rPr>
                <w:rFonts w:ascii="Calibri" w:eastAsia="Times New Roman" w:hAnsi="Calibri" w:cs="Times New Roman"/>
                <w:color w:val="000000"/>
                <w:sz w:val="16"/>
                <w:szCs w:val="16"/>
                <w:lang w:val="en-GB"/>
              </w:rPr>
              <w:t xml:space="preserve">64, </w:t>
            </w:r>
            <w:r w:rsidR="0077278B" w:rsidRPr="00B10D73">
              <w:rPr>
                <w:rFonts w:ascii="Calibri" w:eastAsia="Times New Roman" w:hAnsi="Calibri" w:cs="Times New Roman"/>
                <w:color w:val="000000"/>
                <w:sz w:val="16"/>
                <w:szCs w:val="16"/>
                <w:lang w:val="en-GB"/>
              </w:rPr>
              <w:t>69</w:t>
            </w:r>
          </w:p>
        </w:tc>
        <w:tc>
          <w:tcPr>
            <w:tcW w:w="675" w:type="dxa"/>
          </w:tcPr>
          <w:p w14:paraId="105D2E65"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lastRenderedPageBreak/>
              <w:t>19</w:t>
            </w:r>
          </w:p>
        </w:tc>
      </w:tr>
      <w:tr w:rsidR="00A84341" w:rsidRPr="00B10D73" w14:paraId="6E1BC5B5" w14:textId="77777777" w:rsidTr="00BD51CA">
        <w:trPr>
          <w:trHeight w:val="300"/>
        </w:trPr>
        <w:tc>
          <w:tcPr>
            <w:tcW w:w="1146" w:type="dxa"/>
            <w:shd w:val="clear" w:color="auto" w:fill="auto"/>
            <w:noWrap/>
            <w:vAlign w:val="bottom"/>
            <w:hideMark/>
          </w:tcPr>
          <w:p w14:paraId="0AE26D01" w14:textId="06943A6D"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Happell, B.</w:t>
            </w:r>
            <w:r w:rsidR="00E82055">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ezsZKtBa","properties":{"formattedCitation":"(17)","plainCitation":"(17)","noteIndex":0},"citationItems":[{"id":4596,"uris":["http://zotero.org/users/3447303/items/E94AFPZE"],"uri":["http://zotero.org/users/3447303/items/E94AFPZE"],"itemData":{"id":4596,"type":"article-journal","title":"The responsibility of review: guidelines to promote professional courtesy and commitment through the peer review process","container-title":"International Journal of Psychiatric Nursing Research","page":"1-9","volume":"13","issue":"3","source":"EBSCOhost","archive":"rzh","archive_location":"105781781. Language: English. Entry Date: 20080808. Revision Date: 20150820. Publication Type: Journal Article. Journal Subset: Europe","abstract":"The nursing literature increasingly provides some encouragement for nurses to consider writing for publication in refereed journals. Despite the fact that the publication process depends upon the availability of nurses with the interest, skills and knowledge to undertake the review process, there is a paucity of literature addressing this topic. The aim of this paper is to articulate the role of the reviewer and the importance of the reviewing role, and to describe the skills and attributes required to fulfill the expectations effectively.","ISSN":"0968-0624","author":[{"family":"Happell","given":"B."}],"issued":{"date-parts":[["2008"]]}}}],"schema":"https://github.com/citation-style-language/schema/raw/master/csl-citation.json"} </w:instrText>
            </w:r>
            <w:r w:rsidR="00E82055">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7)</w:t>
            </w:r>
            <w:r w:rsidR="00E82055">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B7C813A"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62765AF2" w14:textId="11129FF6"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18BDDB0"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International Journal of Psychiatric Nursing Research</w:t>
            </w:r>
          </w:p>
        </w:tc>
        <w:tc>
          <w:tcPr>
            <w:tcW w:w="674" w:type="dxa"/>
            <w:shd w:val="clear" w:color="auto" w:fill="auto"/>
            <w:noWrap/>
            <w:vAlign w:val="bottom"/>
            <w:hideMark/>
          </w:tcPr>
          <w:p w14:paraId="1DC498B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1A241813"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59B927AA" w14:textId="128F5C03" w:rsidR="00486474" w:rsidRPr="00B10D73" w:rsidRDefault="00DE6F2F" w:rsidP="00C160AB">
            <w:pPr>
              <w:spacing w:after="0" w:line="240" w:lineRule="auto"/>
            </w:pPr>
            <w:r w:rsidRPr="00B10D73">
              <w:rPr>
                <w:rFonts w:ascii="Calibri" w:eastAsia="Times New Roman" w:hAnsi="Calibri" w:cs="Times New Roman"/>
                <w:color w:val="000000"/>
                <w:sz w:val="16"/>
                <w:szCs w:val="16"/>
                <w:lang w:val="en-GB"/>
              </w:rPr>
              <w:t>Make general comments,</w:t>
            </w:r>
          </w:p>
          <w:p w14:paraId="433CFD2B" w14:textId="20C9A90C" w:rsidR="00486474" w:rsidRPr="00B10D73" w:rsidRDefault="004074F6" w:rsidP="00C160AB">
            <w:pPr>
              <w:spacing w:after="0" w:line="240" w:lineRule="auto"/>
            </w:pPr>
            <w:r w:rsidRPr="00B10D73">
              <w:rPr>
                <w:rFonts w:ascii="Calibri" w:eastAsia="Times New Roman" w:hAnsi="Calibri" w:cs="Times New Roman"/>
                <w:color w:val="000000"/>
                <w:sz w:val="16"/>
                <w:szCs w:val="16"/>
                <w:lang w:val="en-GB"/>
              </w:rPr>
              <w:t>Results,</w:t>
            </w:r>
            <w:r w:rsidRPr="00B10D73">
              <w:t xml:space="preserve"> </w:t>
            </w:r>
            <w:r w:rsidRPr="00B10D73">
              <w:rPr>
                <w:rFonts w:ascii="Calibri" w:eastAsia="Times New Roman" w:hAnsi="Calibri" w:cs="Times New Roman"/>
                <w:color w:val="000000"/>
                <w:sz w:val="16"/>
                <w:szCs w:val="16"/>
                <w:lang w:val="en-GB"/>
              </w:rPr>
              <w:t>Discussion/Conclusion,</w:t>
            </w:r>
            <w:r w:rsidR="00A41E41" w:rsidRPr="00B10D73">
              <w:t xml:space="preserve"> </w:t>
            </w:r>
            <w:r w:rsidR="00A41E41" w:rsidRPr="00B10D73">
              <w:rPr>
                <w:rFonts w:ascii="Calibri" w:eastAsia="Times New Roman" w:hAnsi="Calibri" w:cs="Times New Roman"/>
                <w:color w:val="000000"/>
                <w:sz w:val="16"/>
                <w:szCs w:val="16"/>
                <w:lang w:val="en-GB"/>
              </w:rPr>
              <w:t>Assess manuscript presentation,</w:t>
            </w:r>
          </w:p>
          <w:p w14:paraId="03A29EB2" w14:textId="5340BA8C" w:rsidR="00A84341" w:rsidRPr="00B10D73" w:rsidRDefault="0048647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0AED4D4" w14:textId="7366EF8C" w:rsidR="00A84341" w:rsidRPr="00B10D73" w:rsidRDefault="00DE6F2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1, </w:t>
            </w:r>
            <w:r w:rsidR="00557BD4" w:rsidRPr="00B10D73">
              <w:rPr>
                <w:rFonts w:ascii="Calibri" w:eastAsia="Times New Roman" w:hAnsi="Calibri" w:cs="Times New Roman"/>
                <w:color w:val="000000"/>
                <w:sz w:val="16"/>
                <w:szCs w:val="16"/>
                <w:lang w:val="en-GB"/>
              </w:rPr>
              <w:t xml:space="preserve">16, </w:t>
            </w:r>
            <w:r w:rsidR="00786CE3" w:rsidRPr="00B10D73">
              <w:rPr>
                <w:rFonts w:ascii="Calibri" w:eastAsia="Times New Roman" w:hAnsi="Calibri" w:cs="Times New Roman"/>
                <w:color w:val="000000"/>
                <w:sz w:val="16"/>
                <w:szCs w:val="16"/>
                <w:lang w:val="en-GB"/>
              </w:rPr>
              <w:t>17,</w:t>
            </w:r>
            <w:r w:rsidR="004074F6" w:rsidRPr="00B10D73">
              <w:rPr>
                <w:rFonts w:ascii="Calibri" w:eastAsia="Times New Roman" w:hAnsi="Calibri" w:cs="Times New Roman"/>
                <w:color w:val="000000"/>
                <w:sz w:val="16"/>
                <w:szCs w:val="16"/>
                <w:lang w:val="en-GB"/>
              </w:rPr>
              <w:t xml:space="preserve"> 47, 50,</w:t>
            </w:r>
            <w:r w:rsidR="00A41E41" w:rsidRPr="00B10D73">
              <w:rPr>
                <w:rFonts w:ascii="Calibri" w:eastAsia="Times New Roman" w:hAnsi="Calibri" w:cs="Times New Roman"/>
                <w:color w:val="000000"/>
                <w:sz w:val="16"/>
                <w:szCs w:val="16"/>
                <w:lang w:val="en-GB"/>
              </w:rPr>
              <w:t xml:space="preserve"> 64, </w:t>
            </w:r>
            <w:r w:rsidR="00486474" w:rsidRPr="00B10D73">
              <w:rPr>
                <w:rFonts w:ascii="Calibri" w:eastAsia="Times New Roman" w:hAnsi="Calibri" w:cs="Times New Roman"/>
                <w:color w:val="000000"/>
                <w:sz w:val="16"/>
                <w:szCs w:val="16"/>
                <w:lang w:val="en-GB"/>
              </w:rPr>
              <w:t>71</w:t>
            </w:r>
          </w:p>
        </w:tc>
        <w:tc>
          <w:tcPr>
            <w:tcW w:w="675" w:type="dxa"/>
          </w:tcPr>
          <w:p w14:paraId="1E278B68"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7</w:t>
            </w:r>
          </w:p>
        </w:tc>
      </w:tr>
      <w:tr w:rsidR="00A84341" w:rsidRPr="00B10D73" w14:paraId="77F1F557" w14:textId="77777777" w:rsidTr="00BD51CA">
        <w:trPr>
          <w:trHeight w:val="300"/>
        </w:trPr>
        <w:tc>
          <w:tcPr>
            <w:tcW w:w="1146" w:type="dxa"/>
            <w:shd w:val="clear" w:color="auto" w:fill="auto"/>
            <w:noWrap/>
            <w:vAlign w:val="bottom"/>
            <w:hideMark/>
          </w:tcPr>
          <w:p w14:paraId="3A7CA20C" w14:textId="7195955E"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Hill, J.</w:t>
            </w:r>
            <w:r w:rsidR="00E82055">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FRSNXBvU","properties":{"formattedCitation":"(18)","plainCitation":"(18)","noteIndex":0},"citationItems":[{"id":155,"uris":["http://zotero.org/users/3447303/items/I7ZCKG9T"],"uri":["http://zotero.org/users/3447303/items/I7ZCKG9T"],"itemData":{"id":155,"type":"article-journal","title":"How to Review a Manuscript.","container-title":"Journal of Electrocardiology","page":"109-111","volume":"49","issue":"2","source":"EBSCOhost","archive":"rzh","abstract":"Manuscript peer review is fundamental to the evaluation and dissemination of modern science; it is the process whereby good science is enhanced and bad science is dismissed. Very little objective evidence, however, has been amassed to guide the manuscript peer review process. Rather, it is learned by experience and mentoring: by doing reviews, receiving reviews of one's own work, and by obtaining feedback from seasoned reviewers. Here, I lay out my perspective on this cornerstone of the scientific endeavor.","DOI":"10.1016/j.jelectrocard.2016.01.001","ISSN":"0022-0736","journalAbbreviation":"Journal of Electrocardiology","author":[{"family":"Hill","given":"Joseph A."}],"issued":{"date-parts":[["2016",4,3]]}}}],"schema":"https://github.com/citation-style-language/schema/raw/master/csl-citation.json"} </w:instrText>
            </w:r>
            <w:r w:rsidR="00E82055">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8)</w:t>
            </w:r>
            <w:r w:rsidR="00E82055">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A617269"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676F0DFE"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A78C009"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Electrocardiology</w:t>
            </w:r>
          </w:p>
        </w:tc>
        <w:tc>
          <w:tcPr>
            <w:tcW w:w="674" w:type="dxa"/>
            <w:shd w:val="clear" w:color="auto" w:fill="auto"/>
            <w:noWrap/>
            <w:vAlign w:val="bottom"/>
            <w:hideMark/>
          </w:tcPr>
          <w:p w14:paraId="756BEF4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48C7B170" w14:textId="4F00C4EB"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60CEE436" w14:textId="6B8F5D56" w:rsidR="00486474"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3CCD8F40" w14:textId="75FC90A5" w:rsidR="00486474"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3E986A2F" w14:textId="7545F310" w:rsidR="00486474"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92E9A" w:rsidRPr="00B10D73">
              <w:t xml:space="preserve"> </w:t>
            </w:r>
            <w:r w:rsidR="00E92E9A" w:rsidRPr="00B10D73">
              <w:rPr>
                <w:rFonts w:ascii="Calibri" w:eastAsia="Times New Roman" w:hAnsi="Calibri" w:cs="Times New Roman"/>
                <w:color w:val="000000"/>
                <w:sz w:val="16"/>
                <w:szCs w:val="16"/>
                <w:lang w:val="en-GB"/>
              </w:rPr>
              <w:t>References,</w:t>
            </w:r>
          </w:p>
          <w:p w14:paraId="7F19C0AC" w14:textId="79EF77A5" w:rsidR="00A84341" w:rsidRPr="00B10D73" w:rsidRDefault="0048647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A018EA2" w14:textId="178AA706" w:rsidR="00A84341" w:rsidRPr="00B10D73" w:rsidRDefault="00876ECE"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 xml:space="preserve">23, </w:t>
            </w:r>
            <w:r w:rsidR="00585A82" w:rsidRPr="00B10D73">
              <w:rPr>
                <w:rFonts w:ascii="Calibri" w:eastAsia="Times New Roman" w:hAnsi="Calibri" w:cs="Times New Roman"/>
                <w:color w:val="000000"/>
                <w:sz w:val="16"/>
                <w:szCs w:val="16"/>
                <w:lang w:val="en-GB"/>
              </w:rPr>
              <w:t xml:space="preserve">27, </w:t>
            </w:r>
            <w:r w:rsidR="00BD5ADF" w:rsidRPr="00B10D73">
              <w:rPr>
                <w:rFonts w:ascii="Calibri" w:eastAsia="Times New Roman" w:hAnsi="Calibri" w:cs="Times New Roman"/>
                <w:color w:val="000000"/>
                <w:sz w:val="16"/>
                <w:szCs w:val="16"/>
                <w:lang w:val="en-GB"/>
              </w:rPr>
              <w:t xml:space="preserve">29, 30, </w:t>
            </w:r>
            <w:r w:rsidR="006530CC" w:rsidRPr="00B10D73">
              <w:rPr>
                <w:rFonts w:ascii="Calibri" w:eastAsia="Times New Roman" w:hAnsi="Calibri" w:cs="Times New Roman"/>
                <w:color w:val="000000"/>
                <w:sz w:val="16"/>
                <w:szCs w:val="16"/>
                <w:lang w:val="en-GB"/>
              </w:rPr>
              <w:t>32,</w:t>
            </w:r>
            <w:r w:rsidR="00424257" w:rsidRPr="00B10D73">
              <w:rPr>
                <w:rFonts w:ascii="Calibri" w:eastAsia="Times New Roman" w:hAnsi="Calibri" w:cs="Times New Roman"/>
                <w:color w:val="000000"/>
                <w:sz w:val="16"/>
                <w:szCs w:val="16"/>
                <w:lang w:val="en-GB"/>
              </w:rPr>
              <w:t xml:space="preserve"> 36, </w:t>
            </w:r>
            <w:r w:rsidR="009230A7" w:rsidRPr="00B10D73">
              <w:rPr>
                <w:rFonts w:ascii="Calibri" w:eastAsia="Times New Roman" w:hAnsi="Calibri" w:cs="Times New Roman"/>
                <w:color w:val="000000"/>
                <w:sz w:val="16"/>
                <w:szCs w:val="16"/>
                <w:lang w:val="en-GB"/>
              </w:rPr>
              <w:t>45, 46,</w:t>
            </w:r>
            <w:r w:rsidR="004074F6" w:rsidRPr="00B10D73">
              <w:rPr>
                <w:rFonts w:ascii="Calibri" w:eastAsia="Times New Roman" w:hAnsi="Calibri" w:cs="Times New Roman"/>
                <w:color w:val="000000"/>
                <w:sz w:val="16"/>
                <w:szCs w:val="16"/>
                <w:lang w:val="en-GB"/>
              </w:rPr>
              <w:t xml:space="preserve"> 48, 50, </w:t>
            </w:r>
            <w:r w:rsidR="00D87138" w:rsidRPr="00B10D73">
              <w:rPr>
                <w:rFonts w:ascii="Calibri" w:eastAsia="Times New Roman" w:hAnsi="Calibri" w:cs="Times New Roman"/>
                <w:color w:val="000000"/>
                <w:sz w:val="16"/>
                <w:szCs w:val="16"/>
                <w:lang w:val="en-GB"/>
              </w:rPr>
              <w:t>51, 52,</w:t>
            </w:r>
            <w:r w:rsidR="00E92E9A" w:rsidRPr="00B10D73">
              <w:rPr>
                <w:rFonts w:ascii="Calibri" w:eastAsia="Times New Roman" w:hAnsi="Calibri" w:cs="Times New Roman"/>
                <w:color w:val="000000"/>
                <w:sz w:val="16"/>
                <w:szCs w:val="16"/>
                <w:lang w:val="en-GB"/>
              </w:rPr>
              <w:t xml:space="preserve"> 56,</w:t>
            </w:r>
            <w:r w:rsidR="00486474" w:rsidRPr="00B10D73">
              <w:rPr>
                <w:rFonts w:ascii="Calibri" w:eastAsia="Times New Roman" w:hAnsi="Calibri" w:cs="Times New Roman"/>
                <w:color w:val="000000"/>
                <w:sz w:val="16"/>
                <w:szCs w:val="16"/>
                <w:lang w:val="en-GB"/>
              </w:rPr>
              <w:t xml:space="preserve"> 70</w:t>
            </w:r>
          </w:p>
        </w:tc>
        <w:tc>
          <w:tcPr>
            <w:tcW w:w="675" w:type="dxa"/>
          </w:tcPr>
          <w:p w14:paraId="48C991FA" w14:textId="2A940BF1"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5</w:t>
            </w:r>
          </w:p>
        </w:tc>
      </w:tr>
      <w:tr w:rsidR="00A84341" w:rsidRPr="00B10D73" w14:paraId="471D1CA8" w14:textId="77777777" w:rsidTr="00BD51CA">
        <w:trPr>
          <w:trHeight w:val="300"/>
        </w:trPr>
        <w:tc>
          <w:tcPr>
            <w:tcW w:w="1146" w:type="dxa"/>
            <w:shd w:val="clear" w:color="auto" w:fill="auto"/>
            <w:noWrap/>
            <w:vAlign w:val="bottom"/>
            <w:hideMark/>
          </w:tcPr>
          <w:p w14:paraId="185DFC6D" w14:textId="27844899"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Hojat, M.</w:t>
            </w:r>
            <w:r w:rsidR="00D93305">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hJdzzoa","properties":{"formattedCitation":"(19)","plainCitation":"(19)","noteIndex":0},"citationItems":[{"id":5102,"uris":["http://zotero.org/users/3447303/items/87RGITW3"],"uri":["http://zotero.org/users/3447303/items/87RGITW3"],"itemData":{"id":5102,"type":"webpage","title":"Impartial Judgment by the \"Gatekeepers\" of Science: Fallibility and Accountability in the Peer Review Process","genre":"Mass Media Communications 2750","abstract":"High publication demands and the low acceptance rate of peer review journals place the journal editors and their reviewers in a powerful position. Journal reviewers have a vital role not only in influencing the journal editor's publication decisions, but also in the very nature and direction of scientific research. Because of their influence in peer review outcomes, journal reviewers are aptly described as the gatekeepers of science In this article we describe several pitfalls that can impede reviewers' impartial judgement. These include such issues as confirmatory bias, the negative results bias, the Matthew effect, the Doctor Fox effect, and gender, race, theoretical orientation, and political correctness. Instead, we suggest that increasing reviewers' awareness of the pitfalls, accountability, and vigilance can improve fairness in the peer review process. The ultimate responsibilities belong to the journal editors who are confronted with the difficult task of satisfying journal readers, contributors, reviewers, and owners. We recommend that the journal editors conduct periodic internal and external evaluations of their journals' peer review process and outcomes, with participation of reviewers, contributors, readers and owners. (PsycINFO Database Record (c) 2016 APA, all rights reserved)","URL":"http://ovidsp.ovid.com/ovidweb.cgi?T=JS&amp;PAGE=reference&amp;D=psyc4&amp;NEWS=N&amp;AN=2003-02402-002","author":[{"family":"Hojat","given":"Mohammadreza"},{"family":"Gonnella","given":"Joseph S."},{"family":"Caelleigh","given":"Addeane S."}],"issued":{"date-parts":[["2003"]]}}}],"schema":"https://github.com/citation-style-language/schema/raw/master/csl-citation.json"} </w:instrText>
            </w:r>
            <w:r w:rsidR="00D93305">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19)</w:t>
            </w:r>
            <w:r w:rsidR="00D93305">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68A991C6"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4C4A514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A1C6C9A"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dvances in Health Sciences Education</w:t>
            </w:r>
          </w:p>
        </w:tc>
        <w:tc>
          <w:tcPr>
            <w:tcW w:w="674" w:type="dxa"/>
            <w:shd w:val="clear" w:color="auto" w:fill="auto"/>
            <w:noWrap/>
            <w:vAlign w:val="bottom"/>
            <w:hideMark/>
          </w:tcPr>
          <w:p w14:paraId="0F7F340E"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1DFCA3F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002B6BB7" w14:textId="1AA004AF"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w:t>
            </w:r>
            <w:r w:rsidR="00425270" w:rsidRPr="00B10D73">
              <w:rPr>
                <w:rFonts w:ascii="Calibri" w:eastAsia="Times New Roman" w:hAnsi="Calibri" w:cs="Times New Roman"/>
                <w:color w:val="000000"/>
                <w:sz w:val="16"/>
                <w:szCs w:val="16"/>
                <w:lang w:val="en-GB"/>
              </w:rPr>
              <w:t>nization and approach to review</w:t>
            </w:r>
          </w:p>
        </w:tc>
        <w:tc>
          <w:tcPr>
            <w:tcW w:w="708" w:type="dxa"/>
            <w:shd w:val="clear" w:color="auto" w:fill="auto"/>
            <w:noWrap/>
            <w:vAlign w:val="bottom"/>
          </w:tcPr>
          <w:p w14:paraId="1CD0004F" w14:textId="3D364E8C"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w:t>
            </w:r>
          </w:p>
        </w:tc>
        <w:tc>
          <w:tcPr>
            <w:tcW w:w="675" w:type="dxa"/>
          </w:tcPr>
          <w:p w14:paraId="72A88C59" w14:textId="77777777" w:rsidR="00A84341" w:rsidRPr="00B10D73" w:rsidRDefault="000140F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w:t>
            </w:r>
          </w:p>
        </w:tc>
      </w:tr>
      <w:tr w:rsidR="00A84341" w:rsidRPr="00B10D73" w14:paraId="1C3756CA" w14:textId="77777777" w:rsidTr="00BD51CA">
        <w:trPr>
          <w:trHeight w:val="300"/>
        </w:trPr>
        <w:tc>
          <w:tcPr>
            <w:tcW w:w="1146" w:type="dxa"/>
            <w:shd w:val="clear" w:color="auto" w:fill="auto"/>
            <w:noWrap/>
            <w:vAlign w:val="bottom"/>
            <w:hideMark/>
          </w:tcPr>
          <w:p w14:paraId="42E12948" w14:textId="0E4F3D18" w:rsidR="00A84341" w:rsidRPr="00967929" w:rsidRDefault="00A84341"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Ingelfinger, F. J.</w:t>
            </w:r>
            <w:r w:rsidR="00967929" w:rsidRP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rnl7wNj","properties":{"formattedCitation":"(20)","plainCitation":"(20)","noteIndex":0},"citationItems":[{"id":6650,"uris":["http://zotero.org/users/3447303/items/IGSFYL6J"],"uri":["http://zotero.org/users/3447303/items/IGSFYL6J"],"itemData":{"id":6650,"type":"article-journal","title":"Peer review in biomedical publication","container-title":"The American journal of medicine","page":"686-692","volume":"56","issue":"5","ISSN":"0002-9343","journalAbbreviation":"The American journal of medicine","author":[{"family":"Ingelfinger","given":"Franz J"}],"issued":{"date-parts":[["1974"]]}}}],"schema":"https://github.com/citation-style-language/schema/raw/master/csl-citation.json"} </w:instrText>
            </w:r>
            <w:r w:rsidR="00967929" w:rsidRP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0)</w:t>
            </w:r>
            <w:r w:rsidR="00967929" w:rsidRP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2F9773D" w14:textId="77777777" w:rsidR="00A84341" w:rsidRPr="00967929" w:rsidRDefault="00A84341" w:rsidP="00C160AB">
            <w:pPr>
              <w:spacing w:after="0" w:line="240" w:lineRule="auto"/>
              <w:ind w:right="-376"/>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47602EF5" w14:textId="77777777" w:rsidR="00A84341" w:rsidRPr="00967929" w:rsidRDefault="00A84341"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FF65800" w14:textId="77777777" w:rsidR="00A84341" w:rsidRPr="00967929" w:rsidRDefault="00A84341" w:rsidP="00C160AB">
            <w:pPr>
              <w:spacing w:after="0" w:line="240" w:lineRule="auto"/>
              <w:ind w:right="-108"/>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New England Journal of Medicine</w:t>
            </w:r>
          </w:p>
        </w:tc>
        <w:tc>
          <w:tcPr>
            <w:tcW w:w="674" w:type="dxa"/>
            <w:shd w:val="clear" w:color="auto" w:fill="auto"/>
            <w:noWrap/>
            <w:vAlign w:val="bottom"/>
            <w:hideMark/>
          </w:tcPr>
          <w:p w14:paraId="389AE087" w14:textId="77777777" w:rsidR="00A84341" w:rsidRPr="00967929" w:rsidRDefault="00A84341"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1974</w:t>
            </w:r>
          </w:p>
        </w:tc>
        <w:tc>
          <w:tcPr>
            <w:tcW w:w="1027" w:type="dxa"/>
            <w:shd w:val="clear" w:color="auto" w:fill="auto"/>
            <w:noWrap/>
            <w:vAlign w:val="bottom"/>
            <w:hideMark/>
          </w:tcPr>
          <w:p w14:paraId="28A45D6E" w14:textId="77777777" w:rsidR="00A84341" w:rsidRPr="00967929" w:rsidRDefault="00A84341"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Review article</w:t>
            </w:r>
          </w:p>
        </w:tc>
        <w:tc>
          <w:tcPr>
            <w:tcW w:w="1730" w:type="dxa"/>
          </w:tcPr>
          <w:p w14:paraId="44A11C41" w14:textId="045F79E8" w:rsidR="00A84341" w:rsidRPr="00967929" w:rsidRDefault="00425270"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N/A</w:t>
            </w:r>
          </w:p>
        </w:tc>
        <w:tc>
          <w:tcPr>
            <w:tcW w:w="708" w:type="dxa"/>
            <w:shd w:val="clear" w:color="auto" w:fill="auto"/>
            <w:noWrap/>
            <w:vAlign w:val="bottom"/>
          </w:tcPr>
          <w:p w14:paraId="73C5B48A" w14:textId="2C005471" w:rsidR="00A84341" w:rsidRPr="00967929" w:rsidRDefault="00425270"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N/A</w:t>
            </w:r>
          </w:p>
        </w:tc>
        <w:tc>
          <w:tcPr>
            <w:tcW w:w="675" w:type="dxa"/>
          </w:tcPr>
          <w:p w14:paraId="02AC048D" w14:textId="77777777" w:rsidR="00A84341" w:rsidRPr="00967929" w:rsidRDefault="000432F7" w:rsidP="00C160AB">
            <w:pPr>
              <w:spacing w:after="0" w:line="240" w:lineRule="auto"/>
              <w:rPr>
                <w:rFonts w:ascii="Calibri" w:eastAsia="Times New Roman" w:hAnsi="Calibri" w:cs="Times New Roman"/>
                <w:color w:val="000000"/>
                <w:sz w:val="16"/>
                <w:szCs w:val="16"/>
                <w:lang w:val="en-GB"/>
              </w:rPr>
            </w:pPr>
            <w:r w:rsidRPr="00967929">
              <w:rPr>
                <w:rFonts w:ascii="Calibri" w:eastAsia="Times New Roman" w:hAnsi="Calibri" w:cs="Times New Roman"/>
                <w:color w:val="000000"/>
                <w:sz w:val="16"/>
                <w:szCs w:val="16"/>
                <w:lang w:val="en-GB"/>
              </w:rPr>
              <w:t>0</w:t>
            </w:r>
          </w:p>
        </w:tc>
      </w:tr>
      <w:tr w:rsidR="00A84341" w:rsidRPr="00B10D73" w14:paraId="3A9CDA33" w14:textId="77777777" w:rsidTr="00BD51CA">
        <w:trPr>
          <w:trHeight w:val="300"/>
        </w:trPr>
        <w:tc>
          <w:tcPr>
            <w:tcW w:w="1146" w:type="dxa"/>
            <w:shd w:val="clear" w:color="auto" w:fill="auto"/>
            <w:noWrap/>
            <w:vAlign w:val="bottom"/>
            <w:hideMark/>
          </w:tcPr>
          <w:p w14:paraId="12093464" w14:textId="22D8FA39"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asper, M.</w:t>
            </w:r>
            <w:r w:rsidR="00D93305">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4FrZGbHY","properties":{"formattedCitation":"(21)","plainCitation":"(21)","noteIndex":0},"citationItems":[{"id":362,"uris":["http://zotero.org/users/3447303/items/3CCG345E"],"uri":["http://zotero.org/users/3447303/items/3CCG345E"],"itemData":{"id":362,"type":"article-journal","title":"Validity and reliability of the scientific review process in nursing journals - time for a rethink?","container-title":"Nursing Inquiry","page":"92-100","volume":"21","issue":"2","source":"EBSCOhost","archive":"rzh","abstract":"As pressure to publish increases in the academic nursing world, journal submission numbers and rejection rates are soaring. The review process is crucial to journals in publishing high quality, cutting-edge knowledge development, and to authors in preparing their papers to a high quality to enable the nursing world to benefit from developments in knowledge that affect nursing practice and patient outcomes and the development of the discipline. This paper does not intend to contribute to the debate regarding the ethics of reviewing, but rather seeks to explore notions of how the quality of the reviewing process can be enhanced to benefit authors, the reviewers, and the state of nursing knowledge. Furthermore, a call is made to editors to devise strategies for aiding reviewers to attain higher validity and reliability within the reviewing process by establishing clear standards and expectations and to ensure published work is judged against industry norms for quality.","DOI":"10.1111/nin.12030","ISSN":"1320-7881","journalAbbreviation":"Nursing Inquiry","author":[{"family":"Jasper","given":"Melanie"},{"family":"Vaismoradi","given":"Mojtaba"},{"family":"Bondas","given":"Terese"},{"family":"Turunen","given":"Hannele"}],"issued":{"date-parts":[["2014",6]]}}}],"schema":"https://github.com/citation-style-language/schema/raw/master/csl-citation.json"} </w:instrText>
            </w:r>
            <w:r w:rsidR="00D93305">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1)</w:t>
            </w:r>
            <w:r w:rsidR="00D93305">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62BA2DE"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5313DD83"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C25D3A4"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ursing Inquiry</w:t>
            </w:r>
          </w:p>
        </w:tc>
        <w:tc>
          <w:tcPr>
            <w:tcW w:w="674" w:type="dxa"/>
            <w:shd w:val="clear" w:color="auto" w:fill="auto"/>
            <w:noWrap/>
            <w:vAlign w:val="bottom"/>
            <w:hideMark/>
          </w:tcPr>
          <w:p w14:paraId="12350762"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1768F50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4202AE55" w14:textId="77777777"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376779BF" w14:textId="677021A1" w:rsidR="00486474" w:rsidRPr="00B10D73" w:rsidRDefault="00DE6F2F" w:rsidP="00C160AB">
            <w:pPr>
              <w:spacing w:after="0" w:line="240" w:lineRule="auto"/>
            </w:pPr>
            <w:r w:rsidRPr="00B10D73">
              <w:rPr>
                <w:rFonts w:ascii="Calibri" w:eastAsia="Times New Roman" w:hAnsi="Calibri" w:cs="Times New Roman"/>
                <w:color w:val="000000"/>
                <w:sz w:val="16"/>
                <w:szCs w:val="16"/>
                <w:lang w:val="en-GB"/>
              </w:rPr>
              <w:t>Make general comments,</w:t>
            </w:r>
          </w:p>
          <w:p w14:paraId="3490F508" w14:textId="53C71659" w:rsidR="00486474" w:rsidRPr="00B10D73" w:rsidRDefault="00BD5ADF" w:rsidP="00C160AB">
            <w:pPr>
              <w:spacing w:after="0" w:line="240" w:lineRule="auto"/>
            </w:pPr>
            <w:r w:rsidRPr="00B10D73">
              <w:rPr>
                <w:rFonts w:ascii="Calibri" w:eastAsia="Times New Roman" w:hAnsi="Calibri" w:cs="Times New Roman"/>
                <w:color w:val="000000"/>
                <w:sz w:val="16"/>
                <w:szCs w:val="16"/>
                <w:lang w:val="en-GB"/>
              </w:rPr>
              <w:t>Methods,</w:t>
            </w:r>
          </w:p>
          <w:p w14:paraId="1C274862" w14:textId="1FCA7255" w:rsidR="00DE6F2F" w:rsidRPr="00B10D73" w:rsidRDefault="00E40ADA"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ssess manuscript presentation,</w:t>
            </w:r>
          </w:p>
          <w:p w14:paraId="4B155BD2" w14:textId="14EEDADB" w:rsidR="00BF5F77" w:rsidRPr="00B10D73" w:rsidRDefault="0048647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0D705691" w14:textId="17B12DA6"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 </w:t>
            </w:r>
            <w:r w:rsidR="00DE6F2F" w:rsidRPr="00B10D73">
              <w:rPr>
                <w:rFonts w:ascii="Calibri" w:eastAsia="Times New Roman" w:hAnsi="Calibri" w:cs="Times New Roman"/>
                <w:color w:val="000000"/>
                <w:sz w:val="16"/>
                <w:szCs w:val="16"/>
                <w:lang w:val="en-GB"/>
              </w:rPr>
              <w:t xml:space="preserve">11, </w:t>
            </w:r>
            <w:r w:rsidR="00C22691" w:rsidRPr="00B10D73">
              <w:rPr>
                <w:rFonts w:ascii="Calibri" w:eastAsia="Times New Roman" w:hAnsi="Calibri" w:cs="Times New Roman"/>
                <w:color w:val="000000"/>
                <w:sz w:val="16"/>
                <w:szCs w:val="16"/>
                <w:lang w:val="en-GB"/>
              </w:rPr>
              <w:t>12,</w:t>
            </w:r>
            <w:r w:rsidR="00745E2E" w:rsidRPr="00B10D73">
              <w:rPr>
                <w:rFonts w:ascii="Calibri" w:eastAsia="Times New Roman" w:hAnsi="Calibri" w:cs="Times New Roman"/>
                <w:color w:val="000000"/>
                <w:sz w:val="16"/>
                <w:szCs w:val="16"/>
                <w:lang w:val="en-GB"/>
              </w:rPr>
              <w:t xml:space="preserve"> 14, </w:t>
            </w:r>
            <w:r w:rsidR="00557BD4" w:rsidRPr="00B10D73">
              <w:rPr>
                <w:rFonts w:ascii="Calibri" w:eastAsia="Times New Roman" w:hAnsi="Calibri" w:cs="Times New Roman"/>
                <w:color w:val="000000"/>
                <w:sz w:val="16"/>
                <w:szCs w:val="16"/>
                <w:lang w:val="en-GB"/>
              </w:rPr>
              <w:t>15,</w:t>
            </w:r>
            <w:r w:rsidR="00786CE3" w:rsidRPr="00B10D73">
              <w:rPr>
                <w:rFonts w:ascii="Calibri" w:eastAsia="Times New Roman" w:hAnsi="Calibri" w:cs="Times New Roman"/>
                <w:color w:val="000000"/>
                <w:sz w:val="16"/>
                <w:szCs w:val="16"/>
                <w:lang w:val="en-GB"/>
              </w:rPr>
              <w:t xml:space="preserve"> 17,</w:t>
            </w:r>
            <w:r w:rsidR="000A61E0" w:rsidRPr="00B10D73">
              <w:rPr>
                <w:rFonts w:ascii="Calibri" w:eastAsia="Times New Roman" w:hAnsi="Calibri" w:cs="Times New Roman"/>
                <w:color w:val="000000"/>
                <w:sz w:val="16"/>
                <w:szCs w:val="16"/>
                <w:lang w:val="en-GB"/>
              </w:rPr>
              <w:t xml:space="preserve"> 18,</w:t>
            </w:r>
            <w:r w:rsidR="00BD5ADF" w:rsidRPr="00B10D73">
              <w:rPr>
                <w:rFonts w:ascii="Calibri" w:eastAsia="Times New Roman" w:hAnsi="Calibri" w:cs="Times New Roman"/>
                <w:color w:val="000000"/>
                <w:sz w:val="16"/>
                <w:szCs w:val="16"/>
                <w:lang w:val="en-GB"/>
              </w:rPr>
              <w:t xml:space="preserve"> 30,</w:t>
            </w:r>
            <w:r w:rsidR="00E40ADA" w:rsidRPr="00B10D73">
              <w:rPr>
                <w:rFonts w:ascii="Calibri" w:eastAsia="Times New Roman" w:hAnsi="Calibri" w:cs="Times New Roman"/>
                <w:color w:val="000000"/>
                <w:sz w:val="16"/>
                <w:szCs w:val="16"/>
                <w:lang w:val="en-GB"/>
              </w:rPr>
              <w:t xml:space="preserve"> 62, </w:t>
            </w:r>
            <w:r w:rsidR="00A41E41" w:rsidRPr="00B10D73">
              <w:rPr>
                <w:rFonts w:ascii="Calibri" w:eastAsia="Times New Roman" w:hAnsi="Calibri" w:cs="Times New Roman"/>
                <w:color w:val="000000"/>
                <w:sz w:val="16"/>
                <w:szCs w:val="16"/>
                <w:lang w:val="en-GB"/>
              </w:rPr>
              <w:t xml:space="preserve">64, </w:t>
            </w:r>
            <w:r w:rsidR="00486474" w:rsidRPr="00B10D73">
              <w:rPr>
                <w:rFonts w:ascii="Calibri" w:eastAsia="Times New Roman" w:hAnsi="Calibri" w:cs="Times New Roman"/>
                <w:color w:val="000000"/>
                <w:sz w:val="16"/>
                <w:szCs w:val="16"/>
                <w:lang w:val="en-GB"/>
              </w:rPr>
              <w:t>71</w:t>
            </w:r>
          </w:p>
        </w:tc>
        <w:tc>
          <w:tcPr>
            <w:tcW w:w="675" w:type="dxa"/>
          </w:tcPr>
          <w:p w14:paraId="29B5B2E6"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1</w:t>
            </w:r>
          </w:p>
        </w:tc>
      </w:tr>
      <w:tr w:rsidR="00A84341" w:rsidRPr="00B10D73" w14:paraId="6265D47A" w14:textId="77777777" w:rsidTr="00BD51CA">
        <w:trPr>
          <w:trHeight w:val="300"/>
        </w:trPr>
        <w:tc>
          <w:tcPr>
            <w:tcW w:w="1146" w:type="dxa"/>
            <w:shd w:val="clear" w:color="auto" w:fill="auto"/>
            <w:noWrap/>
            <w:vAlign w:val="bottom"/>
            <w:hideMark/>
          </w:tcPr>
          <w:p w14:paraId="2E6BBCA8" w14:textId="5C1F88AD"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Knudson, D. V.</w:t>
            </w:r>
            <w:r w:rsidR="00D93305">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SAvC1ofV","properties":{"formattedCitation":"(22)","plainCitation":"(22)","noteIndex":0},"citationItems":[{"id":3461,"uris":["http://zotero.org/users/3447303/items/FX9EZIK7"],"uri":["http://zotero.org/users/3447303/items/FX9EZIK7"],"itemData":{"id":3461,"type":"article-journal","title":"Advancing Kinesiology Through Improved Peer Review","container-title":"Research Quarterly for Exercise and Sport","page":"127-135","volume":"85","issue":"2","archive_location":"WOS:000337244700002","abstract":"Peer review of scholarship is essential to journal quality, evidence, knowledge advancement, and application of that knowledge in any field. This commentary summarizes recent literature on issues related to peer-review quality and current review practice in kinesiology and provides recommendations to improve peer review in kinesiology journals. We reviewed the literature on the characteristics of peer review in scientific journals and describe the status of peer review in kinesiology journals. Although the majority of scholars and editors strongly support the peer-review process, systematic research in several disciplines has shown somewhat positive but mixed results for the efficacy of peer review in evaluating the quality of and improving research reports. Past recommendations for improvement have focused on agreement between reviewers, standards for evaluating quality, and clarification of the editorial team roles. Research on interventions, however, indicates that improving reviewer performance is difficult. The specific research on peer review in kinesiology is limited. Six recommendations to improve peer review are proposed: publishing clear evaluation standards, establishing collaborative evaluation procedures and editorial team roles, utilizing online submission data to help improve reviewer comments, creating author appeals procedures, protecting reviewer time commitments, and improving reviewer recognition. There is considerable variation in peer-review criteria and procedures in kinesiology, and implementing several reasonable improvements may advance knowledge development and the field of kinesiology.","ISSN":"0270-1367","journalAbbreviation":"Res. Q. Exerc. Sport","language":"English","author":[{"family":"Knudson","given":"D. V."},{"family":"Morrow","given":"J. R."},{"family":"Thomas","given":"J. R."}],"issued":{"date-parts":[["2014",6]]}}}],"schema":"https://github.com/citation-style-language/schema/raw/master/csl-citation.json"} </w:instrText>
            </w:r>
            <w:r w:rsidR="00D93305">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2)</w:t>
            </w:r>
            <w:r w:rsidR="00D93305">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631429C"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5AD542BF"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26E7EC4"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earch Quarterly for Exercise and Sport</w:t>
            </w:r>
          </w:p>
        </w:tc>
        <w:tc>
          <w:tcPr>
            <w:tcW w:w="674" w:type="dxa"/>
            <w:shd w:val="clear" w:color="auto" w:fill="auto"/>
            <w:noWrap/>
            <w:vAlign w:val="bottom"/>
            <w:hideMark/>
          </w:tcPr>
          <w:p w14:paraId="2401F5D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7A408A92"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19110AF6" w14:textId="697ADBA6" w:rsidR="00A84341" w:rsidRPr="00B10D73" w:rsidRDefault="0048647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tc>
        <w:tc>
          <w:tcPr>
            <w:tcW w:w="708" w:type="dxa"/>
            <w:shd w:val="clear" w:color="auto" w:fill="auto"/>
            <w:noWrap/>
            <w:vAlign w:val="bottom"/>
          </w:tcPr>
          <w:p w14:paraId="3DDE4606" w14:textId="03310091" w:rsidR="00A84341" w:rsidRPr="00B10D73" w:rsidRDefault="00DE6F2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1, </w:t>
            </w:r>
            <w:r w:rsidR="00486474" w:rsidRPr="00B10D73">
              <w:rPr>
                <w:rFonts w:ascii="Calibri" w:eastAsia="Times New Roman" w:hAnsi="Calibri" w:cs="Times New Roman"/>
                <w:color w:val="000000"/>
                <w:sz w:val="16"/>
                <w:szCs w:val="16"/>
                <w:lang w:val="en-GB"/>
              </w:rPr>
              <w:t>16</w:t>
            </w:r>
          </w:p>
        </w:tc>
        <w:tc>
          <w:tcPr>
            <w:tcW w:w="675" w:type="dxa"/>
          </w:tcPr>
          <w:p w14:paraId="13313909"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w:t>
            </w:r>
          </w:p>
        </w:tc>
      </w:tr>
      <w:tr w:rsidR="00A84341" w:rsidRPr="00B10D73" w14:paraId="4DE3F059" w14:textId="77777777" w:rsidTr="00BD51CA">
        <w:trPr>
          <w:trHeight w:val="300"/>
        </w:trPr>
        <w:tc>
          <w:tcPr>
            <w:tcW w:w="1146" w:type="dxa"/>
            <w:shd w:val="clear" w:color="auto" w:fill="auto"/>
            <w:noWrap/>
            <w:vAlign w:val="bottom"/>
            <w:hideMark/>
          </w:tcPr>
          <w:p w14:paraId="77952DB9" w14:textId="4C34970C" w:rsidR="00A84341" w:rsidRPr="00B10D73" w:rsidRDefault="00F56ACD" w:rsidP="00C160AB">
            <w:pPr>
              <w:spacing w:after="0" w:line="240" w:lineRule="auto"/>
              <w:rPr>
                <w:rFonts w:ascii="Calibri" w:eastAsia="Times New Roman" w:hAnsi="Calibri" w:cs="Times New Roman"/>
                <w:color w:val="000000"/>
                <w:sz w:val="16"/>
                <w:szCs w:val="16"/>
                <w:lang w:val="en-GB"/>
              </w:rPr>
            </w:pPr>
            <w:r>
              <w:rPr>
                <w:rFonts w:ascii="Calibri" w:eastAsia="Times New Roman" w:hAnsi="Calibri" w:cs="Times New Roman"/>
                <w:color w:val="000000"/>
                <w:sz w:val="16"/>
                <w:szCs w:val="16"/>
                <w:lang w:val="en-GB"/>
              </w:rPr>
              <w:t>Lawrence, D.</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mqfVIzRk","properties":{"formattedCitation":"(23)","plainCitation":"(23)","noteIndex":0},"citationItems":[{"id":4573,"uris":["http://zotero.org/users/3447303/items/Y89HNRCF"],"uri":["http://zotero.org/users/3447303/items/Y89HNRCF"],"itemData":{"id":4573,"type":"article-journal","title":"The scholarship of critical review: improving quality and relevance","container-title":"Journal of the Canadian Chiropractic Association","page":"211-23","volume":"52","issue":"4","source":"Ovid Technologies","archive":"MEDLINE","archive_location":"19066695","abstract":"OBJECTIVE: To describe the process of scientific peer review as it is used in the manuscript submission process, assess threats and challenges to the peer review process, and to offer suggestions for enhancing its effectiveness.\nDISCUSSION: Peer review is often seen as one of the hallmarks of scientific publication. The primary goal of peer review is to improve the science within papers that are ultimately published, by helping an editor better understand the strengths and weaknesses of a given paper. This process, while fairly well studied within the medical field, has received almost no attention at all within chiropractic. This paper provides guidance to reviewers and potential reviewers which can help them to understand both the scientific and the human aspects of peer review. This is designed to elevate this function to one trusted by the profession rather than seen as simply another hurdle to overcome. Several future directions are offered, including unblinding the review process for transparency, conducting rigorous studies looking at peer review, and developing formal training programs for potential reviewers.\nCONCLUSION: Peer review is likely to remain in force as a means to provide guidance to authors and editors about the rigor of submitted papers. However, the nature of peer review may be changing and editors and authors need to stay aware of the implications of these changes. Recommendations to open the process, study it and develop training programs are designed to ensure that the process remains as impartial as possible.","ISSN":"0008-3194","journalAbbreviation":"J Can Chiropractic Assoc","language":"English","author":[{"family":"Lawrence","given":"Dana"},{"family":"Ebrall","given":"Phillip"}],"issued":{"date-parts":[["2008",12]]}}}],"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3)</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1081781"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ustralia</w:t>
            </w:r>
          </w:p>
        </w:tc>
        <w:tc>
          <w:tcPr>
            <w:tcW w:w="1142" w:type="dxa"/>
            <w:shd w:val="clear" w:color="auto" w:fill="auto"/>
            <w:noWrap/>
            <w:vAlign w:val="bottom"/>
            <w:hideMark/>
          </w:tcPr>
          <w:p w14:paraId="1E7A8F1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ED086C0"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the Canandian Chiropractice Association</w:t>
            </w:r>
          </w:p>
        </w:tc>
        <w:tc>
          <w:tcPr>
            <w:tcW w:w="674" w:type="dxa"/>
            <w:shd w:val="clear" w:color="auto" w:fill="auto"/>
            <w:noWrap/>
            <w:vAlign w:val="bottom"/>
            <w:hideMark/>
          </w:tcPr>
          <w:p w14:paraId="00CE575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06F91AB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7779CD96" w14:textId="09EF6431" w:rsidR="00486474" w:rsidRPr="00B10D73" w:rsidRDefault="007C6134" w:rsidP="00C160AB">
            <w:pPr>
              <w:spacing w:after="0" w:line="240" w:lineRule="auto"/>
            </w:pPr>
            <w:r w:rsidRPr="00B10D73">
              <w:rPr>
                <w:rFonts w:ascii="Calibri" w:eastAsia="Times New Roman" w:hAnsi="Calibri" w:cs="Times New Roman"/>
                <w:color w:val="000000"/>
                <w:sz w:val="16"/>
                <w:szCs w:val="16"/>
                <w:lang w:val="en-GB"/>
              </w:rPr>
              <w:t>Organization and approach to review,</w:t>
            </w:r>
            <w:r w:rsidR="00C22691" w:rsidRPr="00B10D73">
              <w:t xml:space="preserve"> </w:t>
            </w:r>
            <w:r w:rsidR="00C22691" w:rsidRPr="00B10D73">
              <w:rPr>
                <w:rFonts w:ascii="Calibri" w:eastAsia="Times New Roman" w:hAnsi="Calibri" w:cs="Times New Roman"/>
                <w:color w:val="000000"/>
                <w:sz w:val="16"/>
                <w:szCs w:val="16"/>
                <w:lang w:val="en-GB"/>
              </w:rPr>
              <w:t>Make general comments,</w:t>
            </w:r>
          </w:p>
          <w:p w14:paraId="4508246A" w14:textId="1DA253E9" w:rsidR="00A84341" w:rsidRPr="00B10D73" w:rsidRDefault="00A031E6"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ethods,</w:t>
            </w:r>
          </w:p>
          <w:p w14:paraId="0107A4CC" w14:textId="3FE3510B" w:rsidR="00486474" w:rsidRPr="00B10D73" w:rsidRDefault="00591BA9" w:rsidP="00C160AB">
            <w:pPr>
              <w:spacing w:after="0" w:line="240" w:lineRule="auto"/>
            </w:pPr>
            <w:r w:rsidRPr="00B10D73">
              <w:rPr>
                <w:rFonts w:ascii="Calibri" w:eastAsia="Times New Roman" w:hAnsi="Calibri" w:cs="Times New Roman"/>
                <w:color w:val="000000"/>
                <w:sz w:val="16"/>
                <w:szCs w:val="16"/>
                <w:lang w:val="en-GB"/>
              </w:rPr>
              <w:t>Title is accurate,</w:t>
            </w:r>
            <w:r w:rsidR="00E93CD8" w:rsidRPr="00B10D73">
              <w:t xml:space="preserve"> </w:t>
            </w:r>
            <w:r w:rsidR="00E93CD8" w:rsidRPr="00B10D73">
              <w:rPr>
                <w:rFonts w:ascii="Calibri" w:eastAsia="Times New Roman" w:hAnsi="Calibri" w:cs="Times New Roman"/>
                <w:color w:val="000000"/>
                <w:sz w:val="16"/>
                <w:szCs w:val="16"/>
                <w:lang w:val="en-GB"/>
              </w:rPr>
              <w:t>Abstract,</w:t>
            </w:r>
          </w:p>
          <w:p w14:paraId="48A0CAC6" w14:textId="7667A3E6" w:rsidR="00591BA9"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1C5DE1" w:rsidRPr="00B10D73">
              <w:t xml:space="preserve"> </w:t>
            </w:r>
            <w:r w:rsidR="001C5DE1" w:rsidRPr="00B10D73">
              <w:rPr>
                <w:rFonts w:ascii="Calibri" w:eastAsia="Times New Roman" w:hAnsi="Calibri" w:cs="Times New Roman"/>
                <w:color w:val="000000"/>
                <w:sz w:val="16"/>
                <w:szCs w:val="16"/>
                <w:lang w:val="en-GB"/>
              </w:rPr>
              <w:t>Assess manuscript presentation,</w:t>
            </w:r>
          </w:p>
          <w:p w14:paraId="141D25E4" w14:textId="0D5B4D16" w:rsidR="00BF5F77" w:rsidRPr="00B10D73" w:rsidRDefault="00BF5F7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D436722" w14:textId="0EA8E809"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3, </w:t>
            </w:r>
            <w:r w:rsidR="00C22691" w:rsidRPr="00B10D73">
              <w:rPr>
                <w:rFonts w:ascii="Calibri" w:eastAsia="Times New Roman" w:hAnsi="Calibri" w:cs="Times New Roman"/>
                <w:color w:val="000000"/>
                <w:sz w:val="16"/>
                <w:szCs w:val="16"/>
                <w:lang w:val="en-GB"/>
              </w:rPr>
              <w:t xml:space="preserve">12, </w:t>
            </w:r>
            <w:r w:rsidR="00745E2E" w:rsidRPr="00B10D73">
              <w:rPr>
                <w:rFonts w:ascii="Calibri" w:eastAsia="Times New Roman" w:hAnsi="Calibri" w:cs="Times New Roman"/>
                <w:color w:val="000000"/>
                <w:sz w:val="16"/>
                <w:szCs w:val="16"/>
                <w:lang w:val="en-GB"/>
              </w:rPr>
              <w:t xml:space="preserve">14, </w:t>
            </w:r>
            <w:r w:rsidR="00786CE3" w:rsidRPr="00B10D73">
              <w:rPr>
                <w:rFonts w:ascii="Calibri" w:eastAsia="Times New Roman" w:hAnsi="Calibri" w:cs="Times New Roman"/>
                <w:color w:val="000000"/>
                <w:sz w:val="16"/>
                <w:szCs w:val="16"/>
                <w:lang w:val="en-GB"/>
              </w:rPr>
              <w:t xml:space="preserve">17, </w:t>
            </w:r>
            <w:r w:rsidR="00591BA9" w:rsidRPr="00B10D73">
              <w:rPr>
                <w:rFonts w:ascii="Calibri" w:eastAsia="Times New Roman" w:hAnsi="Calibri" w:cs="Times New Roman"/>
                <w:color w:val="000000"/>
                <w:sz w:val="16"/>
                <w:szCs w:val="16"/>
                <w:lang w:val="en-GB"/>
              </w:rPr>
              <w:t>21,</w:t>
            </w:r>
            <w:r w:rsidR="00E93CD8" w:rsidRPr="00B10D73">
              <w:rPr>
                <w:rFonts w:ascii="Calibri" w:eastAsia="Times New Roman" w:hAnsi="Calibri" w:cs="Times New Roman"/>
                <w:color w:val="000000"/>
                <w:sz w:val="16"/>
                <w:szCs w:val="16"/>
                <w:lang w:val="en-GB"/>
              </w:rPr>
              <w:t xml:space="preserve"> 23, </w:t>
            </w:r>
            <w:r w:rsidR="00A031E6" w:rsidRPr="00B10D73">
              <w:rPr>
                <w:rFonts w:ascii="Calibri" w:eastAsia="Times New Roman" w:hAnsi="Calibri" w:cs="Times New Roman"/>
                <w:color w:val="000000"/>
                <w:sz w:val="16"/>
                <w:szCs w:val="16"/>
                <w:lang w:val="en-GB"/>
              </w:rPr>
              <w:t>43,</w:t>
            </w:r>
            <w:r w:rsidR="009230A7" w:rsidRPr="00B10D73">
              <w:rPr>
                <w:rFonts w:ascii="Calibri" w:eastAsia="Times New Roman" w:hAnsi="Calibri" w:cs="Times New Roman"/>
                <w:color w:val="000000"/>
                <w:sz w:val="16"/>
                <w:szCs w:val="16"/>
                <w:lang w:val="en-GB"/>
              </w:rPr>
              <w:t xml:space="preserve"> 45,</w:t>
            </w:r>
            <w:r w:rsidR="004074F6" w:rsidRPr="00B10D73">
              <w:rPr>
                <w:rFonts w:ascii="Calibri" w:eastAsia="Times New Roman" w:hAnsi="Calibri" w:cs="Times New Roman"/>
                <w:color w:val="000000"/>
                <w:sz w:val="16"/>
                <w:szCs w:val="16"/>
                <w:lang w:val="en-GB"/>
              </w:rPr>
              <w:t xml:space="preserve"> 50, </w:t>
            </w:r>
            <w:r w:rsidR="001C5DE1" w:rsidRPr="00B10D73">
              <w:rPr>
                <w:rFonts w:ascii="Calibri" w:eastAsia="Times New Roman" w:hAnsi="Calibri" w:cs="Times New Roman"/>
                <w:color w:val="000000"/>
                <w:sz w:val="16"/>
                <w:szCs w:val="16"/>
                <w:lang w:val="en-GB"/>
              </w:rPr>
              <w:t xml:space="preserve">67, 68, 69, </w:t>
            </w:r>
            <w:r w:rsidR="00BF5F77" w:rsidRPr="00B10D73">
              <w:rPr>
                <w:rFonts w:ascii="Calibri" w:eastAsia="Times New Roman" w:hAnsi="Calibri" w:cs="Times New Roman"/>
                <w:color w:val="000000"/>
                <w:sz w:val="16"/>
                <w:szCs w:val="16"/>
                <w:lang w:val="en-GB"/>
              </w:rPr>
              <w:t>71</w:t>
            </w:r>
          </w:p>
        </w:tc>
        <w:tc>
          <w:tcPr>
            <w:tcW w:w="675" w:type="dxa"/>
          </w:tcPr>
          <w:p w14:paraId="5DD84BE1"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3</w:t>
            </w:r>
          </w:p>
        </w:tc>
      </w:tr>
      <w:tr w:rsidR="00A84341" w:rsidRPr="00B10D73" w14:paraId="75494E82" w14:textId="77777777" w:rsidTr="00BD51CA">
        <w:trPr>
          <w:trHeight w:val="300"/>
        </w:trPr>
        <w:tc>
          <w:tcPr>
            <w:tcW w:w="1146" w:type="dxa"/>
            <w:shd w:val="clear" w:color="auto" w:fill="auto"/>
            <w:noWrap/>
            <w:vAlign w:val="bottom"/>
            <w:hideMark/>
          </w:tcPr>
          <w:p w14:paraId="3C88589B" w14:textId="6E5EEEB6"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Lovejoy, T. I.</w:t>
            </w:r>
            <w:r w:rsidR="00F56AC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nqyF7AJw","properties":{"formattedCitation":"(24)","plainCitation":"(24)","noteIndex":0},"citationItems":[{"id":4145,"uris":["http://zotero.org/users/3447303/items/FGJRX6T2"],"uri":["http://zotero.org/users/3447303/items/FGJRX6T2"],"itemData":{"id":4145,"type":"article-journal","title":"Reviewing Manuscripts for Peer-Review Journals: A Primer for Novice and Seasoned Reviewers","container-title":"Annals of Behavioral Medicine","page":"1-13","volume":"42","issue":"1","archive_location":"WOS:000292926600001","abstract":"Background The importance of peer review in the furthering of science cannot be overstated. However, most doctoral students and early career professionals receive little formal or informal training in conducting peer reviews. Purpose In recognition of this deficit in peer reviewer training, the present article was developed to provide an overview of the peer-review process at Annals of Behavioral Medicine and describe the general and specific elements that should be included in a high-quality review for the journal. Conclusion We conclude by offering exemplar reviews of a manuscript that was ultimately accepted for publication in the journal and provide commentary on specific aspects of these reviews.","ISSN":"0883-6612","journalAbbreviation":"Ann. Behav. Med.","language":"English","author":[{"family":"Lovejoy","given":"T. I."},{"family":"Revenson","given":"T. A."},{"family":"France","given":"C. R."}],"issued":{"date-parts":[["2011",8]]}}}],"schema":"https://github.com/citation-style-language/schema/raw/master/csl-citation.json"} </w:instrText>
            </w:r>
            <w:r w:rsidR="00F56AC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4)</w:t>
            </w:r>
            <w:r w:rsidR="00F56AC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5BBF6B8"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6F4C477"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721D7FC"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nnals of Behavioral Medicine</w:t>
            </w:r>
          </w:p>
        </w:tc>
        <w:tc>
          <w:tcPr>
            <w:tcW w:w="674" w:type="dxa"/>
            <w:shd w:val="clear" w:color="auto" w:fill="auto"/>
            <w:noWrap/>
            <w:vAlign w:val="bottom"/>
            <w:hideMark/>
          </w:tcPr>
          <w:p w14:paraId="08678E5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1</w:t>
            </w:r>
          </w:p>
        </w:tc>
        <w:tc>
          <w:tcPr>
            <w:tcW w:w="1027" w:type="dxa"/>
            <w:shd w:val="clear" w:color="auto" w:fill="auto"/>
            <w:noWrap/>
            <w:vAlign w:val="bottom"/>
            <w:hideMark/>
          </w:tcPr>
          <w:p w14:paraId="07CCE831"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3316157F" w14:textId="77777777"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r w:rsidR="00DE6F2F" w:rsidRPr="00B10D73">
              <w:t xml:space="preserve"> </w:t>
            </w:r>
            <w:r w:rsidR="00DE6F2F" w:rsidRPr="00B10D73">
              <w:rPr>
                <w:rFonts w:ascii="Calibri" w:eastAsia="Times New Roman" w:hAnsi="Calibri" w:cs="Times New Roman"/>
                <w:color w:val="000000"/>
                <w:sz w:val="16"/>
                <w:szCs w:val="16"/>
                <w:lang w:val="en-GB"/>
              </w:rPr>
              <w:t>Make general comments,</w:t>
            </w:r>
          </w:p>
          <w:p w14:paraId="32FE672C" w14:textId="75B4EC78" w:rsidR="00591BA9" w:rsidRPr="00B10D73" w:rsidRDefault="00591BA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itle is accurate,</w:t>
            </w:r>
            <w:r w:rsidR="00585A82" w:rsidRPr="00B10D73">
              <w:t xml:space="preserve"> </w:t>
            </w:r>
            <w:r w:rsidR="00585A82" w:rsidRPr="00B10D73">
              <w:rPr>
                <w:rFonts w:ascii="Calibri" w:eastAsia="Times New Roman" w:hAnsi="Calibri" w:cs="Times New Roman"/>
                <w:color w:val="000000"/>
                <w:sz w:val="16"/>
                <w:szCs w:val="16"/>
                <w:lang w:val="en-GB"/>
              </w:rPr>
              <w:t>Introduction,</w:t>
            </w:r>
          </w:p>
          <w:p w14:paraId="3F08CD73" w14:textId="00DA4BAF" w:rsidR="00486474"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0B287605" w14:textId="519624B5" w:rsidR="00486474" w:rsidRPr="00B10D73" w:rsidRDefault="002747DD" w:rsidP="00C160AB">
            <w:pPr>
              <w:spacing w:after="0" w:line="240" w:lineRule="auto"/>
            </w:pPr>
            <w:r w:rsidRPr="00B10D73">
              <w:rPr>
                <w:rFonts w:ascii="Calibri" w:eastAsia="Times New Roman" w:hAnsi="Calibri" w:cs="Times New Roman"/>
                <w:color w:val="000000"/>
                <w:sz w:val="16"/>
                <w:szCs w:val="16"/>
                <w:lang w:val="en-GB"/>
              </w:rPr>
              <w:t>Methods,</w:t>
            </w:r>
          </w:p>
          <w:p w14:paraId="69B1A843" w14:textId="080B0D13" w:rsidR="00486474"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40ADA" w:rsidRPr="00B10D73">
              <w:t xml:space="preserve"> </w:t>
            </w:r>
            <w:r w:rsidR="00E40ADA" w:rsidRPr="00B10D73">
              <w:rPr>
                <w:rFonts w:ascii="Calibri" w:eastAsia="Times New Roman" w:hAnsi="Calibri" w:cs="Times New Roman"/>
                <w:color w:val="000000"/>
                <w:sz w:val="16"/>
                <w:szCs w:val="16"/>
                <w:lang w:val="en-GB"/>
              </w:rPr>
              <w:t>Assess manuscript presentation,</w:t>
            </w:r>
          </w:p>
          <w:p w14:paraId="1EFBBE4C" w14:textId="6952A0AD" w:rsidR="00876ECE" w:rsidRPr="00B10D73" w:rsidRDefault="0048647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AC02301" w14:textId="2B013E43"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 </w:t>
            </w:r>
            <w:r w:rsidR="00485285" w:rsidRPr="00B10D73">
              <w:rPr>
                <w:rFonts w:ascii="Calibri" w:eastAsia="Times New Roman" w:hAnsi="Calibri" w:cs="Times New Roman"/>
                <w:color w:val="000000"/>
                <w:sz w:val="16"/>
                <w:szCs w:val="16"/>
                <w:lang w:val="en-GB"/>
              </w:rPr>
              <w:t xml:space="preserve">4, </w:t>
            </w:r>
            <w:r w:rsidR="00DE6F2F" w:rsidRPr="00B10D73">
              <w:rPr>
                <w:rFonts w:ascii="Calibri" w:eastAsia="Times New Roman" w:hAnsi="Calibri" w:cs="Times New Roman"/>
                <w:color w:val="000000"/>
                <w:sz w:val="16"/>
                <w:szCs w:val="16"/>
                <w:lang w:val="en-GB"/>
              </w:rPr>
              <w:t xml:space="preserve">11, </w:t>
            </w:r>
            <w:r w:rsidR="00557BD4" w:rsidRPr="00B10D73">
              <w:rPr>
                <w:rFonts w:ascii="Calibri" w:eastAsia="Times New Roman" w:hAnsi="Calibri" w:cs="Times New Roman"/>
                <w:color w:val="000000"/>
                <w:sz w:val="16"/>
                <w:szCs w:val="16"/>
                <w:lang w:val="en-GB"/>
              </w:rPr>
              <w:t xml:space="preserve">16, </w:t>
            </w:r>
            <w:r w:rsidR="00591BA9" w:rsidRPr="00B10D73">
              <w:rPr>
                <w:rFonts w:ascii="Calibri" w:eastAsia="Times New Roman" w:hAnsi="Calibri" w:cs="Times New Roman"/>
                <w:color w:val="000000"/>
                <w:sz w:val="16"/>
                <w:szCs w:val="16"/>
                <w:lang w:val="en-GB"/>
              </w:rPr>
              <w:t xml:space="preserve">21, </w:t>
            </w:r>
            <w:r w:rsidR="00876ECE"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 xml:space="preserve">23, </w:t>
            </w:r>
            <w:r w:rsidR="00104CF8" w:rsidRPr="00B10D73">
              <w:rPr>
                <w:rFonts w:ascii="Calibri" w:eastAsia="Times New Roman" w:hAnsi="Calibri" w:cs="Times New Roman"/>
                <w:color w:val="000000"/>
                <w:sz w:val="16"/>
                <w:szCs w:val="16"/>
                <w:lang w:val="en-GB"/>
              </w:rPr>
              <w:t xml:space="preserve">25, </w:t>
            </w:r>
            <w:r w:rsidR="00585A82" w:rsidRPr="00B10D73">
              <w:rPr>
                <w:rFonts w:ascii="Calibri" w:eastAsia="Times New Roman" w:hAnsi="Calibri" w:cs="Times New Roman"/>
                <w:color w:val="000000"/>
                <w:sz w:val="16"/>
                <w:szCs w:val="16"/>
                <w:lang w:val="en-GB"/>
              </w:rPr>
              <w:t xml:space="preserve">26, </w:t>
            </w:r>
            <w:r w:rsidR="009E0BE0" w:rsidRPr="00B10D73">
              <w:rPr>
                <w:rFonts w:ascii="Calibri" w:eastAsia="Times New Roman" w:hAnsi="Calibri" w:cs="Times New Roman"/>
                <w:color w:val="000000"/>
                <w:sz w:val="16"/>
                <w:szCs w:val="16"/>
                <w:lang w:val="en-GB"/>
              </w:rPr>
              <w:t>28,</w:t>
            </w:r>
            <w:r w:rsidR="00BD5ADF" w:rsidRPr="00B10D73">
              <w:rPr>
                <w:rFonts w:ascii="Calibri" w:eastAsia="Times New Roman" w:hAnsi="Calibri" w:cs="Times New Roman"/>
                <w:color w:val="000000"/>
                <w:sz w:val="16"/>
                <w:szCs w:val="16"/>
                <w:lang w:val="en-GB"/>
              </w:rPr>
              <w:t xml:space="preserve"> 29, </w:t>
            </w:r>
            <w:r w:rsidR="002747DD" w:rsidRPr="00B10D73">
              <w:rPr>
                <w:rFonts w:ascii="Calibri" w:eastAsia="Times New Roman" w:hAnsi="Calibri" w:cs="Times New Roman"/>
                <w:color w:val="000000"/>
                <w:sz w:val="16"/>
                <w:szCs w:val="16"/>
                <w:lang w:val="en-GB"/>
              </w:rPr>
              <w:t xml:space="preserve">35, </w:t>
            </w:r>
            <w:r w:rsidR="00BB1437" w:rsidRPr="00B10D73">
              <w:rPr>
                <w:rFonts w:ascii="Calibri" w:eastAsia="Times New Roman" w:hAnsi="Calibri" w:cs="Times New Roman"/>
                <w:color w:val="000000"/>
                <w:sz w:val="16"/>
                <w:szCs w:val="16"/>
                <w:lang w:val="en-GB"/>
              </w:rPr>
              <w:t>37,</w:t>
            </w:r>
            <w:r w:rsidR="009230A7" w:rsidRPr="00B10D73">
              <w:rPr>
                <w:rFonts w:ascii="Calibri" w:eastAsia="Times New Roman" w:hAnsi="Calibri" w:cs="Times New Roman"/>
                <w:color w:val="000000"/>
                <w:sz w:val="16"/>
                <w:szCs w:val="16"/>
                <w:lang w:val="en-GB"/>
              </w:rPr>
              <w:t xml:space="preserve"> 45,</w:t>
            </w:r>
            <w:r w:rsidR="004074F6" w:rsidRPr="00B10D73">
              <w:rPr>
                <w:rFonts w:ascii="Calibri" w:eastAsia="Times New Roman" w:hAnsi="Calibri" w:cs="Times New Roman"/>
                <w:color w:val="000000"/>
                <w:sz w:val="16"/>
                <w:szCs w:val="16"/>
                <w:lang w:val="en-GB"/>
              </w:rPr>
              <w:t xml:space="preserve"> 50, </w:t>
            </w:r>
            <w:r w:rsidR="00E40ADA" w:rsidRPr="00B10D73">
              <w:rPr>
                <w:rFonts w:ascii="Calibri" w:eastAsia="Times New Roman" w:hAnsi="Calibri" w:cs="Times New Roman"/>
                <w:color w:val="000000"/>
                <w:sz w:val="16"/>
                <w:szCs w:val="16"/>
                <w:lang w:val="en-GB"/>
              </w:rPr>
              <w:t>62,</w:t>
            </w:r>
            <w:r w:rsidR="00486474" w:rsidRPr="00B10D73">
              <w:rPr>
                <w:rFonts w:ascii="Calibri" w:eastAsia="Times New Roman" w:hAnsi="Calibri" w:cs="Times New Roman"/>
                <w:color w:val="000000"/>
                <w:sz w:val="16"/>
                <w:szCs w:val="16"/>
                <w:lang w:val="en-GB"/>
              </w:rPr>
              <w:t xml:space="preserve"> 73</w:t>
            </w:r>
          </w:p>
        </w:tc>
        <w:tc>
          <w:tcPr>
            <w:tcW w:w="675" w:type="dxa"/>
          </w:tcPr>
          <w:p w14:paraId="780BBC72"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7</w:t>
            </w:r>
          </w:p>
        </w:tc>
      </w:tr>
      <w:tr w:rsidR="00A84341" w:rsidRPr="00B10D73" w14:paraId="463ED5C2" w14:textId="77777777" w:rsidTr="00BD51CA">
        <w:trPr>
          <w:trHeight w:val="300"/>
        </w:trPr>
        <w:tc>
          <w:tcPr>
            <w:tcW w:w="1146" w:type="dxa"/>
            <w:shd w:val="clear" w:color="auto" w:fill="auto"/>
            <w:noWrap/>
            <w:vAlign w:val="bottom"/>
            <w:hideMark/>
          </w:tcPr>
          <w:p w14:paraId="1855BD0D" w14:textId="18B58502"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Lyne, P.</w:t>
            </w:r>
            <w:r w:rsidR="00F56AC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yo0DYfOL","properties":{"formattedCitation":"(25)","plainCitation":"(25)","noteIndex":0},"citationItems":[{"id":6392,"uris":["http://zotero.org/users/3447303/items/2VB7VFHX"],"uri":["http://zotero.org/users/3447303/items/2VB7VFHX"],"itemData":{"id":6392,"type":"article-journal","title":"Writing for publication. Peer review of papers submitted for publication","container-title":"Physiotherapy Theory &amp; Practice","page":"17-23","volume":"5","issue":"1","source":"EBSCOhost","archive":"rzh","archive_location":"107155957. Language: English. Entry Date: 19990101. Revision Date: 20150711. Publication Type: Journal Article. Journal Subset: Allied Health","abstract":"This paper describes some of the stages in the process of reviewing papers submitted for publication and presents a personal view of the responsibilities of the reviewer. Particular attention is paid to some of the commonly occurring inadequacies in the statistical quality of research reports. The author emphasises the need to make the purposes and nature of any paper submitted explicit and the responsibility of the editor to ensure an appropriate choice of reviewer.","ISSN":"0959-3985","author":[{"family":"Lyne","given":"P."}],"issued":{"date-parts":[["1989"]]}}}],"schema":"https://github.com/citation-style-language/schema/raw/master/csl-citation.json"} </w:instrText>
            </w:r>
            <w:r w:rsidR="00F56AC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5)</w:t>
            </w:r>
            <w:r w:rsidR="00F56AC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C425DE3"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K</w:t>
            </w:r>
          </w:p>
        </w:tc>
        <w:tc>
          <w:tcPr>
            <w:tcW w:w="1142" w:type="dxa"/>
            <w:shd w:val="clear" w:color="auto" w:fill="auto"/>
            <w:noWrap/>
            <w:vAlign w:val="bottom"/>
            <w:hideMark/>
          </w:tcPr>
          <w:p w14:paraId="09188FD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E53757D"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hysiotherapy Practice</w:t>
            </w:r>
          </w:p>
        </w:tc>
        <w:tc>
          <w:tcPr>
            <w:tcW w:w="674" w:type="dxa"/>
            <w:shd w:val="clear" w:color="auto" w:fill="auto"/>
            <w:noWrap/>
            <w:vAlign w:val="bottom"/>
            <w:hideMark/>
          </w:tcPr>
          <w:p w14:paraId="32CF0757"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989</w:t>
            </w:r>
          </w:p>
        </w:tc>
        <w:tc>
          <w:tcPr>
            <w:tcW w:w="1027" w:type="dxa"/>
            <w:shd w:val="clear" w:color="auto" w:fill="auto"/>
            <w:noWrap/>
            <w:vAlign w:val="bottom"/>
            <w:hideMark/>
          </w:tcPr>
          <w:p w14:paraId="4B5960A8" w14:textId="69BE5832"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579A277E" w14:textId="464A576C" w:rsidR="00992189" w:rsidRPr="00B10D73" w:rsidRDefault="00591BA9" w:rsidP="00C160AB">
            <w:pPr>
              <w:spacing w:after="0" w:line="240" w:lineRule="auto"/>
            </w:pPr>
            <w:r w:rsidRPr="00B10D73">
              <w:rPr>
                <w:rFonts w:ascii="Calibri" w:eastAsia="Times New Roman" w:hAnsi="Calibri" w:cs="Times New Roman"/>
                <w:color w:val="000000"/>
                <w:sz w:val="16"/>
                <w:szCs w:val="16"/>
                <w:lang w:val="en-GB"/>
              </w:rPr>
              <w:t>Title is accurate,</w:t>
            </w:r>
            <w:r w:rsidR="00585A82" w:rsidRPr="00B10D73">
              <w:t xml:space="preserve"> </w:t>
            </w:r>
            <w:r w:rsidR="00585A82"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6408527F" w14:textId="2D089B3C" w:rsidR="003F4814"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40ADA" w:rsidRPr="00B10D73">
              <w:t xml:space="preserve"> </w:t>
            </w:r>
            <w:r w:rsidR="00E40ADA" w:rsidRPr="00B10D73">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2E51CE85" w14:textId="3E380DD6" w:rsidR="00A84341" w:rsidRPr="00B10D73" w:rsidRDefault="00591BA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1, </w:t>
            </w:r>
            <w:r w:rsidR="00585A82" w:rsidRPr="00B10D73">
              <w:rPr>
                <w:rFonts w:ascii="Calibri" w:eastAsia="Times New Roman" w:hAnsi="Calibri" w:cs="Times New Roman"/>
                <w:color w:val="000000"/>
                <w:sz w:val="16"/>
                <w:szCs w:val="16"/>
                <w:lang w:val="en-GB"/>
              </w:rPr>
              <w:t>26, 27,</w:t>
            </w:r>
            <w:r w:rsidR="009E0BE0" w:rsidRPr="00B10D73">
              <w:rPr>
                <w:rFonts w:ascii="Calibri" w:eastAsia="Times New Roman" w:hAnsi="Calibri" w:cs="Times New Roman"/>
                <w:color w:val="000000"/>
                <w:sz w:val="16"/>
                <w:szCs w:val="16"/>
                <w:lang w:val="en-GB"/>
              </w:rPr>
              <w:t xml:space="preserve"> 28, </w:t>
            </w:r>
            <w:r w:rsidR="00BD5ADF" w:rsidRPr="00B10D73">
              <w:rPr>
                <w:rFonts w:ascii="Calibri" w:eastAsia="Times New Roman" w:hAnsi="Calibri" w:cs="Times New Roman"/>
                <w:color w:val="000000"/>
                <w:sz w:val="16"/>
                <w:szCs w:val="16"/>
                <w:lang w:val="en-GB"/>
              </w:rPr>
              <w:t xml:space="preserve">30, </w:t>
            </w:r>
            <w:r w:rsidR="003A2EFA" w:rsidRPr="00B10D73">
              <w:rPr>
                <w:rFonts w:ascii="Calibri" w:eastAsia="Times New Roman" w:hAnsi="Calibri" w:cs="Times New Roman"/>
                <w:color w:val="000000"/>
                <w:sz w:val="16"/>
                <w:szCs w:val="16"/>
                <w:lang w:val="en-GB"/>
              </w:rPr>
              <w:t>31,</w:t>
            </w:r>
            <w:r w:rsidR="006530CC" w:rsidRPr="00B10D73">
              <w:rPr>
                <w:rFonts w:ascii="Calibri" w:eastAsia="Times New Roman" w:hAnsi="Calibri" w:cs="Times New Roman"/>
                <w:color w:val="000000"/>
                <w:sz w:val="16"/>
                <w:szCs w:val="16"/>
                <w:lang w:val="en-GB"/>
              </w:rPr>
              <w:t xml:space="preserve"> 32, </w:t>
            </w:r>
            <w:r w:rsidR="003D6010" w:rsidRPr="00B10D73">
              <w:rPr>
                <w:rFonts w:ascii="Calibri" w:eastAsia="Times New Roman" w:hAnsi="Calibri" w:cs="Times New Roman"/>
                <w:color w:val="000000"/>
                <w:sz w:val="16"/>
                <w:szCs w:val="16"/>
                <w:lang w:val="en-GB"/>
              </w:rPr>
              <w:t xml:space="preserve">33, </w:t>
            </w:r>
            <w:r w:rsidR="00551D92" w:rsidRPr="00B10D73">
              <w:rPr>
                <w:rFonts w:ascii="Calibri" w:eastAsia="Times New Roman" w:hAnsi="Calibri" w:cs="Times New Roman"/>
                <w:color w:val="000000"/>
                <w:sz w:val="16"/>
                <w:szCs w:val="16"/>
                <w:lang w:val="en-GB"/>
              </w:rPr>
              <w:t xml:space="preserve">34, </w:t>
            </w:r>
            <w:r w:rsidR="002747DD" w:rsidRPr="00B10D73">
              <w:rPr>
                <w:rFonts w:ascii="Calibri" w:eastAsia="Times New Roman" w:hAnsi="Calibri" w:cs="Times New Roman"/>
                <w:color w:val="000000"/>
                <w:sz w:val="16"/>
                <w:szCs w:val="16"/>
                <w:lang w:val="en-GB"/>
              </w:rPr>
              <w:t xml:space="preserve">35, </w:t>
            </w:r>
            <w:r w:rsidR="00424257" w:rsidRPr="00B10D73">
              <w:rPr>
                <w:rFonts w:ascii="Calibri" w:eastAsia="Times New Roman" w:hAnsi="Calibri" w:cs="Times New Roman"/>
                <w:color w:val="000000"/>
                <w:sz w:val="16"/>
                <w:szCs w:val="16"/>
                <w:lang w:val="en-GB"/>
              </w:rPr>
              <w:t xml:space="preserve">36, </w:t>
            </w:r>
            <w:r w:rsidR="00BB1437" w:rsidRPr="00B10D73">
              <w:rPr>
                <w:rFonts w:ascii="Calibri" w:eastAsia="Times New Roman" w:hAnsi="Calibri" w:cs="Times New Roman"/>
                <w:color w:val="000000"/>
                <w:sz w:val="16"/>
                <w:szCs w:val="16"/>
                <w:lang w:val="en-GB"/>
              </w:rPr>
              <w:t xml:space="preserve">37, 38, </w:t>
            </w:r>
            <w:r w:rsidR="003E0297" w:rsidRPr="00B10D73">
              <w:rPr>
                <w:rFonts w:ascii="Calibri" w:eastAsia="Times New Roman" w:hAnsi="Calibri" w:cs="Times New Roman"/>
                <w:color w:val="000000"/>
                <w:sz w:val="16"/>
                <w:szCs w:val="16"/>
                <w:lang w:val="en-GB"/>
              </w:rPr>
              <w:t xml:space="preserve">39, </w:t>
            </w:r>
            <w:r w:rsidR="00C26C2A" w:rsidRPr="00B10D73">
              <w:rPr>
                <w:rFonts w:ascii="Calibri" w:eastAsia="Times New Roman" w:hAnsi="Calibri" w:cs="Times New Roman"/>
                <w:color w:val="000000"/>
                <w:sz w:val="16"/>
                <w:szCs w:val="16"/>
                <w:lang w:val="en-GB"/>
              </w:rPr>
              <w:lastRenderedPageBreak/>
              <w:t>40,</w:t>
            </w:r>
            <w:r w:rsidR="003B1611" w:rsidRPr="00B10D73">
              <w:rPr>
                <w:rFonts w:ascii="Calibri" w:eastAsia="Times New Roman" w:hAnsi="Calibri" w:cs="Times New Roman"/>
                <w:color w:val="000000"/>
                <w:sz w:val="16"/>
                <w:szCs w:val="16"/>
                <w:lang w:val="en-GB"/>
              </w:rPr>
              <w:t xml:space="preserve"> 41,</w:t>
            </w:r>
            <w:r w:rsidR="005D4C85" w:rsidRPr="00B10D73">
              <w:rPr>
                <w:rFonts w:ascii="Calibri" w:eastAsia="Times New Roman" w:hAnsi="Calibri" w:cs="Times New Roman"/>
                <w:color w:val="000000"/>
                <w:sz w:val="16"/>
                <w:szCs w:val="16"/>
                <w:lang w:val="en-GB"/>
              </w:rPr>
              <w:t xml:space="preserve"> 42,</w:t>
            </w:r>
            <w:r w:rsidR="00F47B0A" w:rsidRPr="00B10D73">
              <w:rPr>
                <w:rFonts w:ascii="Calibri" w:eastAsia="Times New Roman" w:hAnsi="Calibri" w:cs="Times New Roman"/>
                <w:color w:val="000000"/>
                <w:sz w:val="16"/>
                <w:szCs w:val="16"/>
                <w:lang w:val="en-GB"/>
              </w:rPr>
              <w:t xml:space="preserve"> 44, </w:t>
            </w:r>
            <w:r w:rsidR="009230A7" w:rsidRPr="00B10D73">
              <w:rPr>
                <w:rFonts w:ascii="Calibri" w:eastAsia="Times New Roman" w:hAnsi="Calibri" w:cs="Times New Roman"/>
                <w:color w:val="000000"/>
                <w:sz w:val="16"/>
                <w:szCs w:val="16"/>
                <w:lang w:val="en-GB"/>
              </w:rPr>
              <w:t xml:space="preserve">46, </w:t>
            </w:r>
            <w:r w:rsidR="004074F6" w:rsidRPr="00B10D73">
              <w:rPr>
                <w:rFonts w:ascii="Calibri" w:eastAsia="Times New Roman" w:hAnsi="Calibri" w:cs="Times New Roman"/>
                <w:color w:val="000000"/>
                <w:sz w:val="16"/>
                <w:szCs w:val="16"/>
                <w:lang w:val="en-GB"/>
              </w:rPr>
              <w:t xml:space="preserve">47, 48, 50, </w:t>
            </w:r>
            <w:r w:rsidR="00D87138" w:rsidRPr="00B10D73">
              <w:rPr>
                <w:rFonts w:ascii="Calibri" w:eastAsia="Times New Roman" w:hAnsi="Calibri" w:cs="Times New Roman"/>
                <w:color w:val="000000"/>
                <w:sz w:val="16"/>
                <w:szCs w:val="16"/>
                <w:lang w:val="en-GB"/>
              </w:rPr>
              <w:t xml:space="preserve">51, </w:t>
            </w:r>
            <w:r w:rsidR="00A714E5" w:rsidRPr="00B10D73">
              <w:rPr>
                <w:rFonts w:ascii="Calibri" w:eastAsia="Times New Roman" w:hAnsi="Calibri" w:cs="Times New Roman"/>
                <w:color w:val="000000"/>
                <w:sz w:val="16"/>
                <w:szCs w:val="16"/>
                <w:lang w:val="en-GB"/>
              </w:rPr>
              <w:t xml:space="preserve">54, </w:t>
            </w:r>
            <w:r w:rsidR="00E40ADA" w:rsidRPr="00B10D73">
              <w:rPr>
                <w:rFonts w:ascii="Calibri" w:eastAsia="Times New Roman" w:hAnsi="Calibri" w:cs="Times New Roman"/>
                <w:color w:val="000000"/>
                <w:sz w:val="16"/>
                <w:szCs w:val="16"/>
                <w:lang w:val="en-GB"/>
              </w:rPr>
              <w:t xml:space="preserve">62, </w:t>
            </w:r>
            <w:r w:rsidR="001B20FF" w:rsidRPr="00B10D73">
              <w:rPr>
                <w:rFonts w:ascii="Calibri" w:eastAsia="Times New Roman" w:hAnsi="Calibri" w:cs="Times New Roman"/>
                <w:color w:val="000000"/>
                <w:sz w:val="16"/>
                <w:szCs w:val="16"/>
                <w:lang w:val="en-GB"/>
              </w:rPr>
              <w:t xml:space="preserve">63, </w:t>
            </w:r>
            <w:r w:rsidR="00992189" w:rsidRPr="00B10D73">
              <w:rPr>
                <w:rFonts w:ascii="Calibri" w:eastAsia="Times New Roman" w:hAnsi="Calibri" w:cs="Times New Roman"/>
                <w:color w:val="000000"/>
                <w:sz w:val="16"/>
                <w:szCs w:val="16"/>
                <w:lang w:val="en-GB"/>
              </w:rPr>
              <w:t>68</w:t>
            </w:r>
          </w:p>
        </w:tc>
        <w:tc>
          <w:tcPr>
            <w:tcW w:w="675" w:type="dxa"/>
          </w:tcPr>
          <w:p w14:paraId="136C8BE0"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lastRenderedPageBreak/>
              <w:t>27</w:t>
            </w:r>
          </w:p>
        </w:tc>
      </w:tr>
      <w:tr w:rsidR="00A84341" w:rsidRPr="00B10D73" w14:paraId="5B518E3E" w14:textId="77777777" w:rsidTr="00BD51CA">
        <w:trPr>
          <w:trHeight w:val="300"/>
        </w:trPr>
        <w:tc>
          <w:tcPr>
            <w:tcW w:w="1146" w:type="dxa"/>
            <w:shd w:val="clear" w:color="auto" w:fill="auto"/>
            <w:noWrap/>
            <w:vAlign w:val="bottom"/>
            <w:hideMark/>
          </w:tcPr>
          <w:p w14:paraId="739B54F5" w14:textId="622260F0"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tthews, J. B.</w:t>
            </w:r>
            <w:r w:rsidR="00F56AC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GODM5XqH","properties":{"formattedCitation":"(26)","plainCitation":"(26)","noteIndex":0},"citationItems":[{"id":3450,"uris":["http://zotero.org/users/3447303/items/2DVYSPDY"],"uri":["http://zotero.org/users/3447303/items/2DVYSPDY"],"itemData":{"id":3450,"type":"article-journal","title":"2013 SSAT Presidential Address: Peer Review","container-title":"Journal of Gastrointestinal Surgery","page":"1-6","volume":"18","issue":"1","archive_location":"WOS:000329405400001","ISSN":"1091-255X","journalAbbreviation":"J. Gastrointest. Surg.","language":"English","author":[{"family":"Matthews","given":"J. B."}],"issued":{"date-parts":[["2014",1]]}}}],"schema":"https://github.com/citation-style-language/schema/raw/master/csl-citation.json"} </w:instrText>
            </w:r>
            <w:r w:rsidR="00F56AC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6)</w:t>
            </w:r>
            <w:r w:rsidR="00F56AC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91720E8"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7563F51" w14:textId="077797B3"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42C7FADD"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Gastrointestinal Surgery</w:t>
            </w:r>
          </w:p>
        </w:tc>
        <w:tc>
          <w:tcPr>
            <w:tcW w:w="674" w:type="dxa"/>
            <w:shd w:val="clear" w:color="auto" w:fill="auto"/>
            <w:noWrap/>
            <w:vAlign w:val="bottom"/>
            <w:hideMark/>
          </w:tcPr>
          <w:p w14:paraId="0CEFD49E"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67BC6D30" w14:textId="1203500C"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65DCC836" w14:textId="2422A1AC" w:rsidR="008F4489" w:rsidRPr="00B10D73" w:rsidRDefault="00C17D4C" w:rsidP="00C160AB">
            <w:pPr>
              <w:spacing w:after="0" w:line="240" w:lineRule="auto"/>
            </w:pPr>
            <w:r w:rsidRPr="00B10D73">
              <w:rPr>
                <w:rFonts w:ascii="Calibri" w:eastAsia="Times New Roman" w:hAnsi="Calibri" w:cs="Times New Roman"/>
                <w:color w:val="000000"/>
                <w:sz w:val="16"/>
                <w:szCs w:val="16"/>
                <w:lang w:val="en-GB"/>
              </w:rPr>
              <w:t>Make general comments,</w:t>
            </w:r>
          </w:p>
          <w:p w14:paraId="5CA3AED5" w14:textId="5FA0F7A2" w:rsidR="008F4489" w:rsidRPr="00B10D73" w:rsidRDefault="00BD5ADF" w:rsidP="00C160AB">
            <w:pPr>
              <w:spacing w:after="0" w:line="240" w:lineRule="auto"/>
            </w:pPr>
            <w:r w:rsidRPr="00B10D73">
              <w:rPr>
                <w:rFonts w:ascii="Calibri" w:eastAsia="Times New Roman" w:hAnsi="Calibri" w:cs="Times New Roman"/>
                <w:color w:val="000000"/>
                <w:sz w:val="16"/>
                <w:szCs w:val="16"/>
                <w:lang w:val="en-GB"/>
              </w:rPr>
              <w:t>Methods,</w:t>
            </w:r>
          </w:p>
          <w:p w14:paraId="4F1EEBFA" w14:textId="3D48EBE0" w:rsidR="008F4489"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1B20FF" w:rsidRPr="00B10D73">
              <w:t xml:space="preserve"> </w:t>
            </w:r>
            <w:r w:rsidR="001B20FF" w:rsidRPr="00B10D73">
              <w:rPr>
                <w:rFonts w:ascii="Calibri" w:eastAsia="Times New Roman" w:hAnsi="Calibri" w:cs="Times New Roman"/>
                <w:color w:val="000000"/>
                <w:sz w:val="16"/>
                <w:szCs w:val="16"/>
                <w:lang w:val="en-GB"/>
              </w:rPr>
              <w:t>Assess manuscript presentation,</w:t>
            </w:r>
          </w:p>
          <w:p w14:paraId="09762B89" w14:textId="44217D08" w:rsidR="00A84341" w:rsidRPr="00B10D73" w:rsidRDefault="008F448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570DAFF" w14:textId="6A15D2FC" w:rsidR="00A84341" w:rsidRPr="00B10D73" w:rsidRDefault="008F448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1, </w:t>
            </w:r>
            <w:r w:rsidR="00C17D4C" w:rsidRPr="00B10D73">
              <w:rPr>
                <w:rFonts w:ascii="Calibri" w:eastAsia="Times New Roman" w:hAnsi="Calibri" w:cs="Times New Roman"/>
                <w:color w:val="000000"/>
                <w:sz w:val="16"/>
                <w:szCs w:val="16"/>
                <w:lang w:val="en-GB"/>
              </w:rPr>
              <w:t xml:space="preserve">13, </w:t>
            </w:r>
            <w:r w:rsidR="00BD5ADF" w:rsidRPr="00B10D73">
              <w:rPr>
                <w:rFonts w:ascii="Calibri" w:eastAsia="Times New Roman" w:hAnsi="Calibri" w:cs="Times New Roman"/>
                <w:color w:val="000000"/>
                <w:sz w:val="16"/>
                <w:szCs w:val="16"/>
                <w:lang w:val="en-GB"/>
              </w:rPr>
              <w:t xml:space="preserve">30, </w:t>
            </w:r>
            <w:r w:rsidR="006530CC" w:rsidRPr="00B10D73">
              <w:rPr>
                <w:rFonts w:ascii="Calibri" w:eastAsia="Times New Roman" w:hAnsi="Calibri" w:cs="Times New Roman"/>
                <w:color w:val="000000"/>
                <w:sz w:val="16"/>
                <w:szCs w:val="16"/>
                <w:lang w:val="en-GB"/>
              </w:rPr>
              <w:t>32,</w:t>
            </w:r>
            <w:r w:rsidR="002747DD" w:rsidRPr="00B10D73">
              <w:rPr>
                <w:rFonts w:ascii="Calibri" w:eastAsia="Times New Roman" w:hAnsi="Calibri" w:cs="Times New Roman"/>
                <w:color w:val="000000"/>
                <w:sz w:val="16"/>
                <w:szCs w:val="16"/>
                <w:lang w:val="en-GB"/>
              </w:rPr>
              <w:t xml:space="preserve"> 35, </w:t>
            </w:r>
            <w:r w:rsidR="009230A7" w:rsidRPr="00B10D73">
              <w:rPr>
                <w:rFonts w:ascii="Calibri" w:eastAsia="Times New Roman" w:hAnsi="Calibri" w:cs="Times New Roman"/>
                <w:color w:val="000000"/>
                <w:sz w:val="16"/>
                <w:szCs w:val="16"/>
                <w:lang w:val="en-GB"/>
              </w:rPr>
              <w:t xml:space="preserve">46, </w:t>
            </w:r>
            <w:r w:rsidR="004074F6" w:rsidRPr="00B10D73">
              <w:rPr>
                <w:rFonts w:ascii="Calibri" w:eastAsia="Times New Roman" w:hAnsi="Calibri" w:cs="Times New Roman"/>
                <w:color w:val="000000"/>
                <w:sz w:val="16"/>
                <w:szCs w:val="16"/>
                <w:lang w:val="en-GB"/>
              </w:rPr>
              <w:t>48, 50,</w:t>
            </w:r>
            <w:r w:rsidR="00D87138" w:rsidRPr="00B10D73">
              <w:rPr>
                <w:rFonts w:ascii="Calibri" w:eastAsia="Times New Roman" w:hAnsi="Calibri" w:cs="Times New Roman"/>
                <w:color w:val="000000"/>
                <w:sz w:val="16"/>
                <w:szCs w:val="16"/>
                <w:lang w:val="en-GB"/>
              </w:rPr>
              <w:t xml:space="preserve"> 51, </w:t>
            </w:r>
            <w:r w:rsidR="001B20FF" w:rsidRPr="00B10D73">
              <w:rPr>
                <w:rFonts w:ascii="Calibri" w:eastAsia="Times New Roman" w:hAnsi="Calibri" w:cs="Times New Roman"/>
                <w:color w:val="000000"/>
                <w:sz w:val="16"/>
                <w:szCs w:val="16"/>
                <w:lang w:val="en-GB"/>
              </w:rPr>
              <w:t xml:space="preserve">63, </w:t>
            </w:r>
            <w:r w:rsidRPr="00B10D73">
              <w:rPr>
                <w:rFonts w:ascii="Calibri" w:eastAsia="Times New Roman" w:hAnsi="Calibri" w:cs="Times New Roman"/>
                <w:color w:val="000000"/>
                <w:sz w:val="16"/>
                <w:szCs w:val="16"/>
                <w:lang w:val="en-GB"/>
              </w:rPr>
              <w:t>70, 71</w:t>
            </w:r>
          </w:p>
        </w:tc>
        <w:tc>
          <w:tcPr>
            <w:tcW w:w="675" w:type="dxa"/>
          </w:tcPr>
          <w:p w14:paraId="258E3344"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2</w:t>
            </w:r>
          </w:p>
        </w:tc>
      </w:tr>
      <w:tr w:rsidR="00A84341" w:rsidRPr="00B10D73" w14:paraId="4A6FB5B4" w14:textId="77777777" w:rsidTr="00BD51CA">
        <w:trPr>
          <w:trHeight w:val="300"/>
        </w:trPr>
        <w:tc>
          <w:tcPr>
            <w:tcW w:w="1146" w:type="dxa"/>
            <w:shd w:val="clear" w:color="auto" w:fill="auto"/>
            <w:noWrap/>
            <w:vAlign w:val="bottom"/>
            <w:hideMark/>
          </w:tcPr>
          <w:p w14:paraId="62CAD8DB" w14:textId="05DA3393"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yden, K.</w:t>
            </w:r>
            <w:r w:rsidR="00F56AC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F633L7YP","properties":{"formattedCitation":"(27)","plainCitation":"(27)","noteIndex":0},"citationItems":[{"id":927,"uris":["http://zotero.org/users/3447303/items/U5EKJIAT"],"uri":["http://zotero.org/users/3447303/items/U5EKJIAT"],"itemData":{"id":927,"type":"article-journal","title":"Peer review: publication's gold standard.","container-title":"Journal of the Advanced Practitioner in Oncology","page":"117-122","volume":"3","issue":"2","source":"EBSCOhost","archive":"rzh","ISSN":"2150-0878","journalAbbreviation":"Journal of the Advanced Practitioner in Oncology","author":[{"family":"Mayden","given":"Kelley D"}],"issued":{"date-parts":[["2012",3]]}}}],"schema":"https://github.com/citation-style-language/schema/raw/master/csl-citation.json"} </w:instrText>
            </w:r>
            <w:r w:rsidR="00F56AC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7)</w:t>
            </w:r>
            <w:r w:rsidR="00F56AC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AEE3ED3"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40ECE265" w14:textId="318DCB0A"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AB609F1"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the Advanced Practitioner in Oncology</w:t>
            </w:r>
          </w:p>
        </w:tc>
        <w:tc>
          <w:tcPr>
            <w:tcW w:w="674" w:type="dxa"/>
            <w:shd w:val="clear" w:color="auto" w:fill="auto"/>
            <w:noWrap/>
            <w:vAlign w:val="bottom"/>
            <w:hideMark/>
          </w:tcPr>
          <w:p w14:paraId="14A846CF"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2</w:t>
            </w:r>
          </w:p>
        </w:tc>
        <w:tc>
          <w:tcPr>
            <w:tcW w:w="1027" w:type="dxa"/>
            <w:shd w:val="clear" w:color="auto" w:fill="auto"/>
            <w:noWrap/>
            <w:vAlign w:val="bottom"/>
            <w:hideMark/>
          </w:tcPr>
          <w:p w14:paraId="16B12807"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255B3104" w14:textId="27B3103B" w:rsidR="00D0575F"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2D2A32A4" w14:textId="1B8279DB" w:rsidR="00D0575F"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46E94640" w14:textId="778998E7" w:rsidR="00D0575F"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92E9A" w:rsidRPr="00B10D73">
              <w:t xml:space="preserve"> </w:t>
            </w:r>
            <w:r w:rsidR="00E92E9A" w:rsidRPr="00B10D73">
              <w:rPr>
                <w:rFonts w:ascii="Calibri" w:eastAsia="Times New Roman" w:hAnsi="Calibri" w:cs="Times New Roman"/>
                <w:color w:val="000000"/>
                <w:sz w:val="16"/>
                <w:szCs w:val="16"/>
                <w:lang w:val="en-GB"/>
              </w:rPr>
              <w:t>References,</w:t>
            </w:r>
          </w:p>
          <w:p w14:paraId="1F272D5B" w14:textId="74BBC7A8" w:rsidR="00D0575F" w:rsidRPr="00B10D73" w:rsidRDefault="00E027A5" w:rsidP="00C160AB">
            <w:pPr>
              <w:spacing w:after="0" w:line="240" w:lineRule="auto"/>
            </w:pPr>
            <w:r w:rsidRPr="00B10D73">
              <w:rPr>
                <w:rFonts w:ascii="Calibri" w:eastAsia="Times New Roman" w:hAnsi="Calibri" w:cs="Times New Roman"/>
                <w:color w:val="000000"/>
                <w:sz w:val="16"/>
                <w:szCs w:val="16"/>
                <w:lang w:val="en-GB"/>
              </w:rPr>
              <w:t>Address ethical aspects,</w:t>
            </w:r>
          </w:p>
          <w:p w14:paraId="65CEC8A0" w14:textId="1A6D919E" w:rsidR="003F4814" w:rsidRPr="00B10D73" w:rsidRDefault="00D0575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48F3A1BA" w14:textId="62E76E0B" w:rsidR="00A84341" w:rsidRPr="00B10D73" w:rsidRDefault="00876ECE"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 xml:space="preserve">23, </w:t>
            </w:r>
            <w:r w:rsidR="00585A82" w:rsidRPr="00B10D73">
              <w:rPr>
                <w:rFonts w:ascii="Calibri" w:eastAsia="Times New Roman" w:hAnsi="Calibri" w:cs="Times New Roman"/>
                <w:color w:val="000000"/>
                <w:sz w:val="16"/>
                <w:szCs w:val="16"/>
                <w:lang w:val="en-GB"/>
              </w:rPr>
              <w:t>26, 27,</w:t>
            </w:r>
            <w:r w:rsidR="00BD5ADF" w:rsidRPr="00B10D73">
              <w:rPr>
                <w:rFonts w:ascii="Calibri" w:eastAsia="Times New Roman" w:hAnsi="Calibri" w:cs="Times New Roman"/>
                <w:color w:val="000000"/>
                <w:sz w:val="16"/>
                <w:szCs w:val="16"/>
                <w:lang w:val="en-GB"/>
              </w:rPr>
              <w:t xml:space="preserve"> 30, </w:t>
            </w:r>
            <w:r w:rsidR="003A2EFA" w:rsidRPr="00B10D73">
              <w:rPr>
                <w:rFonts w:ascii="Calibri" w:eastAsia="Times New Roman" w:hAnsi="Calibri" w:cs="Times New Roman"/>
                <w:color w:val="000000"/>
                <w:sz w:val="16"/>
                <w:szCs w:val="16"/>
                <w:lang w:val="en-GB"/>
              </w:rPr>
              <w:t>31,</w:t>
            </w:r>
            <w:r w:rsidR="006530CC" w:rsidRPr="00B10D73">
              <w:rPr>
                <w:rFonts w:ascii="Calibri" w:eastAsia="Times New Roman" w:hAnsi="Calibri" w:cs="Times New Roman"/>
                <w:color w:val="000000"/>
                <w:sz w:val="16"/>
                <w:szCs w:val="16"/>
                <w:lang w:val="en-GB"/>
              </w:rPr>
              <w:t xml:space="preserve"> 32, </w:t>
            </w:r>
            <w:r w:rsidR="003D6010" w:rsidRPr="00B10D73">
              <w:rPr>
                <w:rFonts w:ascii="Calibri" w:eastAsia="Times New Roman" w:hAnsi="Calibri" w:cs="Times New Roman"/>
                <w:color w:val="000000"/>
                <w:sz w:val="16"/>
                <w:szCs w:val="16"/>
                <w:lang w:val="en-GB"/>
              </w:rPr>
              <w:t xml:space="preserve">33, </w:t>
            </w:r>
            <w:r w:rsidR="00551D92" w:rsidRPr="00B10D73">
              <w:rPr>
                <w:rFonts w:ascii="Calibri" w:eastAsia="Times New Roman" w:hAnsi="Calibri" w:cs="Times New Roman"/>
                <w:color w:val="000000"/>
                <w:sz w:val="16"/>
                <w:szCs w:val="16"/>
                <w:lang w:val="en-GB"/>
              </w:rPr>
              <w:t xml:space="preserve">34, </w:t>
            </w:r>
            <w:r w:rsidR="002747DD" w:rsidRPr="00B10D73">
              <w:rPr>
                <w:rFonts w:ascii="Calibri" w:eastAsia="Times New Roman" w:hAnsi="Calibri" w:cs="Times New Roman"/>
                <w:color w:val="000000"/>
                <w:sz w:val="16"/>
                <w:szCs w:val="16"/>
                <w:lang w:val="en-GB"/>
              </w:rPr>
              <w:t xml:space="preserve">35, </w:t>
            </w:r>
            <w:r w:rsidR="00424257" w:rsidRPr="00B10D73">
              <w:rPr>
                <w:rFonts w:ascii="Calibri" w:eastAsia="Times New Roman" w:hAnsi="Calibri" w:cs="Times New Roman"/>
                <w:color w:val="000000"/>
                <w:sz w:val="16"/>
                <w:szCs w:val="16"/>
                <w:lang w:val="en-GB"/>
              </w:rPr>
              <w:t xml:space="preserve">36, </w:t>
            </w:r>
            <w:r w:rsidR="00BB1437" w:rsidRPr="00B10D73">
              <w:rPr>
                <w:rFonts w:ascii="Calibri" w:eastAsia="Times New Roman" w:hAnsi="Calibri" w:cs="Times New Roman"/>
                <w:color w:val="000000"/>
                <w:sz w:val="16"/>
                <w:szCs w:val="16"/>
                <w:lang w:val="en-GB"/>
              </w:rPr>
              <w:t xml:space="preserve">37, 38, </w:t>
            </w:r>
            <w:r w:rsidR="003E0297" w:rsidRPr="00B10D73">
              <w:rPr>
                <w:rFonts w:ascii="Calibri" w:eastAsia="Times New Roman" w:hAnsi="Calibri" w:cs="Times New Roman"/>
                <w:color w:val="000000"/>
                <w:sz w:val="16"/>
                <w:szCs w:val="16"/>
                <w:lang w:val="en-GB"/>
              </w:rPr>
              <w:t xml:space="preserve">39, </w:t>
            </w:r>
            <w:r w:rsidR="00C26C2A" w:rsidRPr="00B10D73">
              <w:rPr>
                <w:rFonts w:ascii="Calibri" w:eastAsia="Times New Roman" w:hAnsi="Calibri" w:cs="Times New Roman"/>
                <w:color w:val="000000"/>
                <w:sz w:val="16"/>
                <w:szCs w:val="16"/>
                <w:lang w:val="en-GB"/>
              </w:rPr>
              <w:t xml:space="preserve">40, </w:t>
            </w:r>
            <w:r w:rsidR="003B1611" w:rsidRPr="00B10D73">
              <w:rPr>
                <w:rFonts w:ascii="Calibri" w:eastAsia="Times New Roman" w:hAnsi="Calibri" w:cs="Times New Roman"/>
                <w:color w:val="000000"/>
                <w:sz w:val="16"/>
                <w:szCs w:val="16"/>
                <w:lang w:val="en-GB"/>
              </w:rPr>
              <w:t xml:space="preserve">41, </w:t>
            </w:r>
            <w:r w:rsidR="005D4C85" w:rsidRPr="00B10D73">
              <w:rPr>
                <w:rFonts w:ascii="Calibri" w:eastAsia="Times New Roman" w:hAnsi="Calibri" w:cs="Times New Roman"/>
                <w:color w:val="000000"/>
                <w:sz w:val="16"/>
                <w:szCs w:val="16"/>
                <w:lang w:val="en-GB"/>
              </w:rPr>
              <w:t>42,</w:t>
            </w:r>
            <w:r w:rsidR="00F47B0A" w:rsidRPr="00B10D73">
              <w:rPr>
                <w:rFonts w:ascii="Calibri" w:eastAsia="Times New Roman" w:hAnsi="Calibri" w:cs="Times New Roman"/>
                <w:color w:val="000000"/>
                <w:sz w:val="16"/>
                <w:szCs w:val="16"/>
                <w:lang w:val="en-GB"/>
              </w:rPr>
              <w:t xml:space="preserve"> 44, </w:t>
            </w:r>
            <w:r w:rsidR="009230A7" w:rsidRPr="00B10D73">
              <w:rPr>
                <w:rFonts w:ascii="Calibri" w:eastAsia="Times New Roman" w:hAnsi="Calibri" w:cs="Times New Roman"/>
                <w:color w:val="000000"/>
                <w:sz w:val="16"/>
                <w:szCs w:val="16"/>
                <w:lang w:val="en-GB"/>
              </w:rPr>
              <w:t>45, 46,</w:t>
            </w:r>
            <w:r w:rsidR="004074F6" w:rsidRPr="00B10D73">
              <w:rPr>
                <w:rFonts w:ascii="Calibri" w:eastAsia="Times New Roman" w:hAnsi="Calibri" w:cs="Times New Roman"/>
                <w:color w:val="000000"/>
                <w:sz w:val="16"/>
                <w:szCs w:val="16"/>
                <w:lang w:val="en-GB"/>
              </w:rPr>
              <w:t xml:space="preserve"> 47, 50,</w:t>
            </w:r>
            <w:r w:rsidR="00D87138" w:rsidRPr="00B10D73">
              <w:rPr>
                <w:rFonts w:ascii="Calibri" w:eastAsia="Times New Roman" w:hAnsi="Calibri" w:cs="Times New Roman"/>
                <w:color w:val="000000"/>
                <w:sz w:val="16"/>
                <w:szCs w:val="16"/>
                <w:lang w:val="en-GB"/>
              </w:rPr>
              <w:t xml:space="preserve"> 51, 52,</w:t>
            </w:r>
            <w:r w:rsidR="00A714E5" w:rsidRPr="00B10D73">
              <w:rPr>
                <w:rFonts w:ascii="Calibri" w:eastAsia="Times New Roman" w:hAnsi="Calibri" w:cs="Times New Roman"/>
                <w:color w:val="000000"/>
                <w:sz w:val="16"/>
                <w:szCs w:val="16"/>
                <w:lang w:val="en-GB"/>
              </w:rPr>
              <w:t xml:space="preserve"> 53, </w:t>
            </w:r>
            <w:r w:rsidR="00E92E9A" w:rsidRPr="00B10D73">
              <w:rPr>
                <w:rFonts w:ascii="Calibri" w:eastAsia="Times New Roman" w:hAnsi="Calibri" w:cs="Times New Roman"/>
                <w:color w:val="000000"/>
                <w:sz w:val="16"/>
                <w:szCs w:val="16"/>
                <w:lang w:val="en-GB"/>
              </w:rPr>
              <w:t xml:space="preserve">56, </w:t>
            </w:r>
            <w:r w:rsidR="00E027A5" w:rsidRPr="00B10D73">
              <w:rPr>
                <w:rFonts w:ascii="Calibri" w:eastAsia="Times New Roman" w:hAnsi="Calibri" w:cs="Times New Roman"/>
                <w:color w:val="000000"/>
                <w:sz w:val="16"/>
                <w:szCs w:val="16"/>
                <w:lang w:val="en-GB"/>
              </w:rPr>
              <w:t>57,</w:t>
            </w:r>
            <w:r w:rsidR="00E40ADA" w:rsidRPr="00B10D73">
              <w:rPr>
                <w:rFonts w:ascii="Calibri" w:eastAsia="Times New Roman" w:hAnsi="Calibri" w:cs="Times New Roman"/>
                <w:color w:val="000000"/>
                <w:sz w:val="16"/>
                <w:szCs w:val="16"/>
                <w:lang w:val="en-GB"/>
              </w:rPr>
              <w:t xml:space="preserve"> 62,</w:t>
            </w:r>
            <w:r w:rsidR="001B20FF" w:rsidRPr="00B10D73">
              <w:rPr>
                <w:rFonts w:ascii="Calibri" w:eastAsia="Times New Roman" w:hAnsi="Calibri" w:cs="Times New Roman"/>
                <w:color w:val="000000"/>
                <w:sz w:val="16"/>
                <w:szCs w:val="16"/>
                <w:lang w:val="en-GB"/>
              </w:rPr>
              <w:t xml:space="preserve"> 63, </w:t>
            </w:r>
            <w:r w:rsidR="00D0575F" w:rsidRPr="00B10D73">
              <w:rPr>
                <w:rFonts w:ascii="Calibri" w:eastAsia="Times New Roman" w:hAnsi="Calibri" w:cs="Times New Roman"/>
                <w:color w:val="000000"/>
                <w:sz w:val="16"/>
                <w:szCs w:val="16"/>
                <w:lang w:val="en-GB"/>
              </w:rPr>
              <w:t>66</w:t>
            </w:r>
          </w:p>
        </w:tc>
        <w:tc>
          <w:tcPr>
            <w:tcW w:w="675" w:type="dxa"/>
          </w:tcPr>
          <w:p w14:paraId="45904339" w14:textId="046429F1"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3</w:t>
            </w:r>
            <w:r w:rsidR="00DF1A2F" w:rsidRPr="00B10D73">
              <w:rPr>
                <w:rFonts w:ascii="Calibri" w:eastAsia="Times New Roman" w:hAnsi="Calibri" w:cs="Times New Roman"/>
                <w:color w:val="000000"/>
                <w:sz w:val="16"/>
                <w:szCs w:val="16"/>
                <w:lang w:val="en-GB"/>
              </w:rPr>
              <w:t>0</w:t>
            </w:r>
          </w:p>
        </w:tc>
      </w:tr>
      <w:tr w:rsidR="00A84341" w:rsidRPr="00B10D73" w14:paraId="6D51FD3E" w14:textId="77777777" w:rsidTr="00BD51CA">
        <w:trPr>
          <w:trHeight w:val="300"/>
        </w:trPr>
        <w:tc>
          <w:tcPr>
            <w:tcW w:w="1146" w:type="dxa"/>
            <w:shd w:val="clear" w:color="auto" w:fill="auto"/>
            <w:noWrap/>
            <w:vAlign w:val="bottom"/>
            <w:hideMark/>
          </w:tcPr>
          <w:p w14:paraId="3A9A859F" w14:textId="51653EDB"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hAnsi="Calibri" w:cs="Times New Roman"/>
                <w:sz w:val="16"/>
                <w:szCs w:val="16"/>
                <w:lang w:val="en-GB"/>
              </w:rPr>
              <w:t>Manchikanti, L.</w:t>
            </w:r>
            <w:r w:rsidR="00F56ACD">
              <w:rPr>
                <w:rFonts w:ascii="Calibri" w:hAnsi="Calibri" w:cs="Times New Roman"/>
                <w:sz w:val="16"/>
                <w:szCs w:val="16"/>
                <w:lang w:val="en-GB"/>
              </w:rPr>
              <w:fldChar w:fldCharType="begin"/>
            </w:r>
            <w:r w:rsidR="005D77F9">
              <w:rPr>
                <w:rFonts w:ascii="Calibri" w:hAnsi="Calibri" w:cs="Times New Roman"/>
                <w:sz w:val="16"/>
                <w:szCs w:val="16"/>
                <w:lang w:val="en-GB"/>
              </w:rPr>
              <w:instrText xml:space="preserve"> ADDIN ZOTERO_ITEM CSL_CITATION {"citationID":"DNaep7uF","properties":{"formattedCitation":"(28)","plainCitation":"(28)","noteIndex":0},"citationItems":[{"id":3253,"uris":["http://zotero.org/users/3447303/items/QZP4YU3P"],"uri":["http://zotero.org/users/3447303/items/QZP4YU3P"],"itemData":{"id":3253,"type":"article-journal","title":"Medical journal peer review: Process and bias","container-title":"Pain Physician","page":"E1-E14","volume":"18","issue":"1","archive":"Scopus","abstract":"Scientific peer review is pivotal in health care research in that it facilitates the evaluation of findings for competence, significance, and originality by qualified experts. While the origins of peer review can be traced to the societies of the eighteenth century, it became an institutionalized part of the scholarly process in the latter half of the twentieth century. This was a response to the growth of research and greater subject specialization. With the current increase in the number of specialty journals, the peer review process continues to evolve to meet the needs of patients, clinicians, and policy makers. The peer review process itself faces challenges. Unblinded peer review might suffer from positive or negative bias towards certain authors, specialties, and institutions. Peer review can also suffer when editors and/or reviewers might be unable to understand the contents of the submitted manuscript. This can result in an inability to detect major flaws, or revelations of major flaws after acceptance of publication by the editors. Other concerns include potentially long delays in publication and challenges uncovering plagiarism, duplication, corruption and scientific misconduct. Conversely, a multitude of these challenges have led to claims of scientific misconduct and an erosion of faith. These challenges have invited criticism of the peer review process itself. However, despite its imperfections, the peer review process enjoys widespread support in the scientific community. Peer review bias is one of the major focuses of today’s scientific assessment of the literature. Various types of peer review bias include content-based bias, confirmation bias, bias due to conservatism, bias against interdisciplinary research, publication bias, and the bias of conflicts of interest. Consequently, peer review would benefit from various changes and improvements with appropriate training of reviewers to provide quality reviews to maintain the quality and integrity of research without bias. Thus, an appropriate, transparent peer review is not only ideal, but necessary for the future to facilitate scientific progress. © 2015 American Society of Interventional Pain Physicians. All rights reserved.","ISSN":"15333159 (ISSN)","language":"English","author":[{"family":"Manchikanti","given":"L."},{"family":"Kaye","given":"A. D."},{"family":"Boswell","given":"M."},{"family":"Hirsch","given":"J. A."}],"issued":{"date-parts":[["2015"]]}}}],"schema":"https://github.com/citation-style-language/schema/raw/master/csl-citation.json"} </w:instrText>
            </w:r>
            <w:r w:rsidR="00F56ACD">
              <w:rPr>
                <w:rFonts w:ascii="Calibri" w:hAnsi="Calibri" w:cs="Times New Roman"/>
                <w:sz w:val="16"/>
                <w:szCs w:val="16"/>
                <w:lang w:val="en-GB"/>
              </w:rPr>
              <w:fldChar w:fldCharType="separate"/>
            </w:r>
            <w:r w:rsidR="005D77F9" w:rsidRPr="005D77F9">
              <w:rPr>
                <w:rFonts w:ascii="Calibri" w:hAnsi="Calibri" w:cs="Calibri"/>
                <w:sz w:val="16"/>
              </w:rPr>
              <w:t>(28)</w:t>
            </w:r>
            <w:r w:rsidR="00F56ACD">
              <w:rPr>
                <w:rFonts w:ascii="Calibri" w:hAnsi="Calibri" w:cs="Times New Roman"/>
                <w:sz w:val="16"/>
                <w:szCs w:val="16"/>
                <w:lang w:val="en-GB"/>
              </w:rPr>
              <w:fldChar w:fldCharType="end"/>
            </w:r>
          </w:p>
        </w:tc>
        <w:tc>
          <w:tcPr>
            <w:tcW w:w="851" w:type="dxa"/>
            <w:shd w:val="clear" w:color="auto" w:fill="auto"/>
            <w:noWrap/>
            <w:vAlign w:val="bottom"/>
            <w:hideMark/>
          </w:tcPr>
          <w:p w14:paraId="5504E653"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3804D58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C802137"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ain Physician Journal</w:t>
            </w:r>
          </w:p>
        </w:tc>
        <w:tc>
          <w:tcPr>
            <w:tcW w:w="674" w:type="dxa"/>
            <w:shd w:val="clear" w:color="auto" w:fill="auto"/>
            <w:noWrap/>
            <w:vAlign w:val="bottom"/>
            <w:hideMark/>
          </w:tcPr>
          <w:p w14:paraId="4A8702E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38878CDF"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699C3E17" w14:textId="63757921" w:rsidR="00D0575F" w:rsidRPr="00B10D73" w:rsidRDefault="00DE6F2F" w:rsidP="00C160AB">
            <w:pPr>
              <w:spacing w:after="0" w:line="240" w:lineRule="auto"/>
            </w:pPr>
            <w:r w:rsidRPr="00B10D73">
              <w:rPr>
                <w:rFonts w:ascii="Calibri" w:eastAsia="Times New Roman" w:hAnsi="Calibri" w:cs="Times New Roman"/>
                <w:color w:val="000000"/>
                <w:sz w:val="16"/>
                <w:szCs w:val="16"/>
                <w:lang w:val="en-GB"/>
              </w:rPr>
              <w:t>Make general comments,</w:t>
            </w:r>
          </w:p>
          <w:p w14:paraId="00DFEBA0" w14:textId="2CB4DEBA" w:rsidR="00D0575F" w:rsidRPr="00B10D73" w:rsidRDefault="00BD5ADF" w:rsidP="00C160AB">
            <w:pPr>
              <w:spacing w:after="0" w:line="240" w:lineRule="auto"/>
            </w:pPr>
            <w:r w:rsidRPr="00B10D73">
              <w:rPr>
                <w:rFonts w:ascii="Calibri" w:eastAsia="Times New Roman" w:hAnsi="Calibri" w:cs="Times New Roman"/>
                <w:color w:val="000000"/>
                <w:sz w:val="16"/>
                <w:szCs w:val="16"/>
                <w:lang w:val="en-GB"/>
              </w:rPr>
              <w:t>Methods,</w:t>
            </w:r>
          </w:p>
          <w:p w14:paraId="6A7F88E6" w14:textId="31D14316" w:rsidR="00D0575F" w:rsidRPr="00B10D73" w:rsidRDefault="00E027A5" w:rsidP="00C160AB">
            <w:pPr>
              <w:spacing w:after="0" w:line="240" w:lineRule="auto"/>
            </w:pPr>
            <w:r w:rsidRPr="00B10D73">
              <w:rPr>
                <w:rFonts w:ascii="Calibri" w:eastAsia="Times New Roman" w:hAnsi="Calibri" w:cs="Times New Roman"/>
                <w:color w:val="000000"/>
                <w:sz w:val="16"/>
                <w:szCs w:val="16"/>
                <w:lang w:val="en-GB"/>
              </w:rPr>
              <w:t>Address ethical aspects,</w:t>
            </w:r>
          </w:p>
          <w:p w14:paraId="16FFFD16" w14:textId="440781B4" w:rsidR="00D0575F" w:rsidRPr="00B10D73" w:rsidRDefault="00A41E41"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74A94BD6" w14:textId="35B62159" w:rsidR="00A84341" w:rsidRPr="00B10D73" w:rsidRDefault="00E4461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w:t>
            </w:r>
            <w:r w:rsidR="00D0575F" w:rsidRPr="00B10D73">
              <w:rPr>
                <w:rFonts w:ascii="Calibri" w:eastAsia="Times New Roman" w:hAnsi="Calibri" w:cs="Times New Roman"/>
                <w:color w:val="000000"/>
                <w:sz w:val="16"/>
                <w:szCs w:val="16"/>
                <w:lang w:val="en-GB"/>
              </w:rPr>
              <w:t>rovide recommendations</w:t>
            </w:r>
          </w:p>
        </w:tc>
        <w:tc>
          <w:tcPr>
            <w:tcW w:w="708" w:type="dxa"/>
            <w:shd w:val="clear" w:color="auto" w:fill="auto"/>
            <w:noWrap/>
            <w:vAlign w:val="bottom"/>
          </w:tcPr>
          <w:p w14:paraId="1DCF402A" w14:textId="6F07A0A4" w:rsidR="00A84341" w:rsidRPr="00B10D73" w:rsidRDefault="00DE6F2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1, </w:t>
            </w:r>
            <w:r w:rsidR="00C22691" w:rsidRPr="00B10D73">
              <w:rPr>
                <w:rFonts w:ascii="Calibri" w:eastAsia="Times New Roman" w:hAnsi="Calibri" w:cs="Times New Roman"/>
                <w:color w:val="000000"/>
                <w:sz w:val="16"/>
                <w:szCs w:val="16"/>
                <w:lang w:val="en-GB"/>
              </w:rPr>
              <w:t xml:space="preserve">12, </w:t>
            </w:r>
            <w:r w:rsidR="00745E2E" w:rsidRPr="00B10D73">
              <w:rPr>
                <w:rFonts w:ascii="Calibri" w:eastAsia="Times New Roman" w:hAnsi="Calibri" w:cs="Times New Roman"/>
                <w:color w:val="000000"/>
                <w:sz w:val="16"/>
                <w:szCs w:val="16"/>
                <w:lang w:val="en-GB"/>
              </w:rPr>
              <w:t>14,</w:t>
            </w:r>
            <w:r w:rsidR="00BD5ADF" w:rsidRPr="00B10D73">
              <w:rPr>
                <w:rFonts w:ascii="Calibri" w:eastAsia="Times New Roman" w:hAnsi="Calibri" w:cs="Times New Roman"/>
                <w:color w:val="000000"/>
                <w:sz w:val="16"/>
                <w:szCs w:val="16"/>
                <w:lang w:val="en-GB"/>
              </w:rPr>
              <w:t xml:space="preserve"> 30, </w:t>
            </w:r>
            <w:r w:rsidR="003A2EFA" w:rsidRPr="00B10D73">
              <w:rPr>
                <w:rFonts w:ascii="Calibri" w:eastAsia="Times New Roman" w:hAnsi="Calibri" w:cs="Times New Roman"/>
                <w:color w:val="000000"/>
                <w:sz w:val="16"/>
                <w:szCs w:val="16"/>
                <w:lang w:val="en-GB"/>
              </w:rPr>
              <w:t xml:space="preserve">31, </w:t>
            </w:r>
            <w:r w:rsidR="00E027A5" w:rsidRPr="00B10D73">
              <w:rPr>
                <w:rFonts w:ascii="Calibri" w:eastAsia="Times New Roman" w:hAnsi="Calibri" w:cs="Times New Roman"/>
                <w:color w:val="000000"/>
                <w:sz w:val="16"/>
                <w:szCs w:val="16"/>
                <w:lang w:val="en-GB"/>
              </w:rPr>
              <w:t xml:space="preserve">57, </w:t>
            </w:r>
            <w:r w:rsidR="00A41E41" w:rsidRPr="00B10D73">
              <w:rPr>
                <w:rFonts w:ascii="Calibri" w:eastAsia="Times New Roman" w:hAnsi="Calibri" w:cs="Times New Roman"/>
                <w:color w:val="000000"/>
                <w:sz w:val="16"/>
                <w:szCs w:val="16"/>
                <w:lang w:val="en-GB"/>
              </w:rPr>
              <w:t xml:space="preserve">64, </w:t>
            </w:r>
            <w:r w:rsidR="00D0575F" w:rsidRPr="00B10D73">
              <w:rPr>
                <w:rFonts w:ascii="Calibri" w:eastAsia="Times New Roman" w:hAnsi="Calibri" w:cs="Times New Roman"/>
                <w:color w:val="000000"/>
                <w:sz w:val="16"/>
                <w:szCs w:val="16"/>
                <w:lang w:val="en-GB"/>
              </w:rPr>
              <w:t>70</w:t>
            </w:r>
          </w:p>
        </w:tc>
        <w:tc>
          <w:tcPr>
            <w:tcW w:w="675" w:type="dxa"/>
          </w:tcPr>
          <w:p w14:paraId="32DD42A2"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8</w:t>
            </w:r>
          </w:p>
        </w:tc>
      </w:tr>
      <w:tr w:rsidR="00A84341" w:rsidRPr="00B10D73" w14:paraId="60CAFB9A" w14:textId="77777777" w:rsidTr="00BD51CA">
        <w:trPr>
          <w:trHeight w:val="394"/>
        </w:trPr>
        <w:tc>
          <w:tcPr>
            <w:tcW w:w="1146" w:type="dxa"/>
            <w:shd w:val="clear" w:color="auto" w:fill="auto"/>
            <w:noWrap/>
            <w:vAlign w:val="bottom"/>
            <w:hideMark/>
          </w:tcPr>
          <w:p w14:paraId="7D6D1CCB" w14:textId="1126DC50"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eale, A. V.</w:t>
            </w:r>
            <w:r w:rsidR="00F56AC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loTtPAqu","properties":{"formattedCitation":"(29)","plainCitation":"(29)","noteIndex":0},"citationItems":[{"id":4787,"uris":["http://zotero.org/users/3447303/items/ZG83W86I"],"uri":["http://zotero.org/users/3447303/items/ZG83W86I"],"itemData":{"id":4787,"type":"article-journal","title":"Peer reviewing for the Journal of the American Board of Family Medicine: What does it take?","container-title":"Journal of the American Board of Family Medicine","page":"643-647","volume":"19","issue":"6","archive_location":"WOS:000241857400015","ISSN":"1557-2625","journalAbbreviation":"J. Am. Board Fam. Med.","language":"English","author":[{"family":"Neale","given":"A. V."},{"family":"Schwartz","given":"K. L."},{"family":"Bowman","given":"M. A."}],"issued":{"date-parts":[["2006",11]]}}}],"schema":"https://github.com/citation-style-language/schema/raw/master/csl-citation.json"} </w:instrText>
            </w:r>
            <w:r w:rsidR="00F56AC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29)</w:t>
            </w:r>
            <w:r w:rsidR="00F56AC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DF69FE4"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1142" w:type="dxa"/>
            <w:shd w:val="clear" w:color="auto" w:fill="auto"/>
            <w:noWrap/>
            <w:vAlign w:val="bottom"/>
            <w:hideMark/>
          </w:tcPr>
          <w:p w14:paraId="5960C95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117F9F2"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the American Board of Family Medicine</w:t>
            </w:r>
          </w:p>
        </w:tc>
        <w:tc>
          <w:tcPr>
            <w:tcW w:w="674" w:type="dxa"/>
            <w:shd w:val="clear" w:color="auto" w:fill="auto"/>
            <w:noWrap/>
            <w:vAlign w:val="bottom"/>
            <w:hideMark/>
          </w:tcPr>
          <w:p w14:paraId="3FDCAAB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6</w:t>
            </w:r>
          </w:p>
        </w:tc>
        <w:tc>
          <w:tcPr>
            <w:tcW w:w="1027" w:type="dxa"/>
            <w:shd w:val="clear" w:color="auto" w:fill="auto"/>
            <w:noWrap/>
            <w:vAlign w:val="bottom"/>
            <w:hideMark/>
          </w:tcPr>
          <w:p w14:paraId="0F8E9E7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0AEDC906" w14:textId="77777777"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0AE30A94" w14:textId="77777777" w:rsidR="00C17D4C" w:rsidRPr="00B10D73" w:rsidRDefault="00C17D4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p w14:paraId="3D1DE81E" w14:textId="12AAB402" w:rsidR="00D0575F" w:rsidRPr="00B10D73" w:rsidRDefault="00591BA9" w:rsidP="00C160AB">
            <w:pPr>
              <w:spacing w:after="0" w:line="240" w:lineRule="auto"/>
            </w:pPr>
            <w:r w:rsidRPr="00B10D73">
              <w:rPr>
                <w:rFonts w:ascii="Calibri" w:eastAsia="Times New Roman" w:hAnsi="Calibri" w:cs="Times New Roman"/>
                <w:color w:val="000000"/>
                <w:sz w:val="16"/>
                <w:szCs w:val="16"/>
                <w:lang w:val="en-GB"/>
              </w:rPr>
              <w:t>Title is accurate,</w:t>
            </w:r>
            <w:r w:rsidR="00876ECE" w:rsidRPr="00B10D73">
              <w:t xml:space="preserve"> </w:t>
            </w:r>
            <w:r w:rsidR="00876ECE" w:rsidRPr="00B10D73">
              <w:rPr>
                <w:rFonts w:ascii="Calibri" w:eastAsia="Times New Roman" w:hAnsi="Calibri" w:cs="Times New Roman"/>
                <w:color w:val="000000"/>
                <w:sz w:val="16"/>
                <w:szCs w:val="16"/>
                <w:lang w:val="en-GB"/>
              </w:rPr>
              <w:t>Abstract,</w:t>
            </w:r>
          </w:p>
          <w:p w14:paraId="303F455C" w14:textId="39C87117" w:rsidR="00D0575F"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50D48041" w14:textId="6C1301F7" w:rsidR="00591BA9"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p>
          <w:p w14:paraId="6727BC94" w14:textId="59A75A51" w:rsidR="00D0575F" w:rsidRPr="00B10D73" w:rsidRDefault="00E92E9A" w:rsidP="00C160AB">
            <w:pPr>
              <w:spacing w:after="0" w:line="240" w:lineRule="auto"/>
            </w:pPr>
            <w:r w:rsidRPr="00B10D73">
              <w:rPr>
                <w:rFonts w:ascii="Calibri" w:eastAsia="Times New Roman" w:hAnsi="Calibri" w:cs="Times New Roman"/>
                <w:color w:val="000000"/>
                <w:sz w:val="16"/>
                <w:szCs w:val="16"/>
                <w:lang w:val="en-GB"/>
              </w:rPr>
              <w:t>References,</w:t>
            </w:r>
          </w:p>
          <w:p w14:paraId="3EFAE70E" w14:textId="70ED7489" w:rsidR="00E92E9A" w:rsidRPr="00B10D73" w:rsidRDefault="00D0575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3A7EEB30" w14:textId="528C62E7"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3, </w:t>
            </w:r>
            <w:r w:rsidR="00C17D4C" w:rsidRPr="00B10D73">
              <w:rPr>
                <w:rFonts w:ascii="Calibri" w:eastAsia="Times New Roman" w:hAnsi="Calibri" w:cs="Times New Roman"/>
                <w:color w:val="000000"/>
                <w:sz w:val="16"/>
                <w:szCs w:val="16"/>
                <w:lang w:val="en-GB"/>
              </w:rPr>
              <w:t xml:space="preserve">13, </w:t>
            </w:r>
            <w:r w:rsidR="00557BD4" w:rsidRPr="00B10D73">
              <w:rPr>
                <w:rFonts w:ascii="Calibri" w:eastAsia="Times New Roman" w:hAnsi="Calibri" w:cs="Times New Roman"/>
                <w:color w:val="000000"/>
                <w:sz w:val="16"/>
                <w:szCs w:val="16"/>
                <w:lang w:val="en-GB"/>
              </w:rPr>
              <w:t xml:space="preserve">16, </w:t>
            </w:r>
            <w:r w:rsidR="00591BA9" w:rsidRPr="00B10D73">
              <w:rPr>
                <w:rFonts w:ascii="Calibri" w:eastAsia="Times New Roman" w:hAnsi="Calibri" w:cs="Times New Roman"/>
                <w:color w:val="000000"/>
                <w:sz w:val="16"/>
                <w:szCs w:val="16"/>
                <w:lang w:val="en-GB"/>
              </w:rPr>
              <w:t xml:space="preserve">21, </w:t>
            </w:r>
            <w:r w:rsidR="00876ECE"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23,</w:t>
            </w:r>
            <w:r w:rsidR="00585A82" w:rsidRPr="00B10D73">
              <w:rPr>
                <w:rFonts w:ascii="Calibri" w:eastAsia="Times New Roman" w:hAnsi="Calibri" w:cs="Times New Roman"/>
                <w:color w:val="000000"/>
                <w:sz w:val="16"/>
                <w:szCs w:val="16"/>
                <w:lang w:val="en-GB"/>
              </w:rPr>
              <w:t xml:space="preserve"> 27, </w:t>
            </w:r>
            <w:r w:rsidR="009E0BE0" w:rsidRPr="00B10D73">
              <w:rPr>
                <w:rFonts w:ascii="Calibri" w:eastAsia="Times New Roman" w:hAnsi="Calibri" w:cs="Times New Roman"/>
                <w:color w:val="000000"/>
                <w:sz w:val="16"/>
                <w:szCs w:val="16"/>
                <w:lang w:val="en-GB"/>
              </w:rPr>
              <w:t xml:space="preserve">28, </w:t>
            </w:r>
            <w:r w:rsidR="00BD5ADF" w:rsidRPr="00B10D73">
              <w:rPr>
                <w:rFonts w:ascii="Calibri" w:eastAsia="Times New Roman" w:hAnsi="Calibri" w:cs="Times New Roman"/>
                <w:color w:val="000000"/>
                <w:sz w:val="16"/>
                <w:szCs w:val="16"/>
                <w:lang w:val="en-GB"/>
              </w:rPr>
              <w:t xml:space="preserve">30, </w:t>
            </w:r>
            <w:r w:rsidR="003A2EFA"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 xml:space="preserve">32, </w:t>
            </w:r>
            <w:r w:rsidR="003D6010" w:rsidRPr="00B10D73">
              <w:rPr>
                <w:rFonts w:ascii="Calibri" w:eastAsia="Times New Roman" w:hAnsi="Calibri" w:cs="Times New Roman"/>
                <w:color w:val="000000"/>
                <w:sz w:val="16"/>
                <w:szCs w:val="16"/>
                <w:lang w:val="en-GB"/>
              </w:rPr>
              <w:t xml:space="preserve">33, </w:t>
            </w:r>
            <w:r w:rsidR="00551D92" w:rsidRPr="00B10D73">
              <w:rPr>
                <w:rFonts w:ascii="Calibri" w:eastAsia="Times New Roman" w:hAnsi="Calibri" w:cs="Times New Roman"/>
                <w:color w:val="000000"/>
                <w:sz w:val="16"/>
                <w:szCs w:val="16"/>
                <w:lang w:val="en-GB"/>
              </w:rPr>
              <w:t>34,</w:t>
            </w:r>
            <w:r w:rsidR="002747DD" w:rsidRPr="00B10D73">
              <w:rPr>
                <w:rFonts w:ascii="Calibri" w:eastAsia="Times New Roman" w:hAnsi="Calibri" w:cs="Times New Roman"/>
                <w:color w:val="000000"/>
                <w:sz w:val="16"/>
                <w:szCs w:val="16"/>
                <w:lang w:val="en-GB"/>
              </w:rPr>
              <w:t xml:space="preserve"> 35,</w:t>
            </w:r>
            <w:r w:rsidR="00424257" w:rsidRPr="00B10D73">
              <w:rPr>
                <w:rFonts w:ascii="Calibri" w:eastAsia="Times New Roman" w:hAnsi="Calibri" w:cs="Times New Roman"/>
                <w:color w:val="000000"/>
                <w:sz w:val="16"/>
                <w:szCs w:val="16"/>
                <w:lang w:val="en-GB"/>
              </w:rPr>
              <w:t xml:space="preserve"> 36, </w:t>
            </w:r>
            <w:r w:rsidR="00BB1437" w:rsidRPr="00B10D73">
              <w:rPr>
                <w:rFonts w:ascii="Calibri" w:eastAsia="Times New Roman" w:hAnsi="Calibri" w:cs="Times New Roman"/>
                <w:color w:val="000000"/>
                <w:sz w:val="16"/>
                <w:szCs w:val="16"/>
                <w:lang w:val="en-GB"/>
              </w:rPr>
              <w:t xml:space="preserve">37, 38, </w:t>
            </w:r>
            <w:r w:rsidR="003E0297" w:rsidRPr="00B10D73">
              <w:rPr>
                <w:rFonts w:ascii="Calibri" w:eastAsia="Times New Roman" w:hAnsi="Calibri" w:cs="Times New Roman"/>
                <w:color w:val="000000"/>
                <w:sz w:val="16"/>
                <w:szCs w:val="16"/>
                <w:lang w:val="en-GB"/>
              </w:rPr>
              <w:t xml:space="preserve">39, </w:t>
            </w:r>
            <w:r w:rsidR="003B1611" w:rsidRPr="00B10D73">
              <w:rPr>
                <w:rFonts w:ascii="Calibri" w:eastAsia="Times New Roman" w:hAnsi="Calibri" w:cs="Times New Roman"/>
                <w:color w:val="000000"/>
                <w:sz w:val="16"/>
                <w:szCs w:val="16"/>
                <w:lang w:val="en-GB"/>
              </w:rPr>
              <w:t xml:space="preserve">41, </w:t>
            </w:r>
            <w:r w:rsidR="005D4C85" w:rsidRPr="00B10D73">
              <w:rPr>
                <w:rFonts w:ascii="Calibri" w:eastAsia="Times New Roman" w:hAnsi="Calibri" w:cs="Times New Roman"/>
                <w:color w:val="000000"/>
                <w:sz w:val="16"/>
                <w:szCs w:val="16"/>
                <w:lang w:val="en-GB"/>
              </w:rPr>
              <w:t xml:space="preserve">42, </w:t>
            </w:r>
            <w:r w:rsidR="00F47B0A" w:rsidRPr="00B10D73">
              <w:rPr>
                <w:rFonts w:ascii="Calibri" w:eastAsia="Times New Roman" w:hAnsi="Calibri" w:cs="Times New Roman"/>
                <w:color w:val="000000"/>
                <w:sz w:val="16"/>
                <w:szCs w:val="16"/>
                <w:lang w:val="en-GB"/>
              </w:rPr>
              <w:t>44,</w:t>
            </w:r>
            <w:r w:rsidR="009230A7" w:rsidRPr="00B10D73">
              <w:rPr>
                <w:rFonts w:ascii="Calibri" w:eastAsia="Times New Roman" w:hAnsi="Calibri" w:cs="Times New Roman"/>
                <w:color w:val="000000"/>
                <w:sz w:val="16"/>
                <w:szCs w:val="16"/>
                <w:lang w:val="en-GB"/>
              </w:rPr>
              <w:t xml:space="preserve"> 45, 46,</w:t>
            </w:r>
            <w:r w:rsidR="004074F6" w:rsidRPr="00B10D73">
              <w:rPr>
                <w:rFonts w:ascii="Calibri" w:eastAsia="Times New Roman" w:hAnsi="Calibri" w:cs="Times New Roman"/>
                <w:color w:val="000000"/>
                <w:sz w:val="16"/>
                <w:szCs w:val="16"/>
                <w:lang w:val="en-GB"/>
              </w:rPr>
              <w:t xml:space="preserve"> 50,</w:t>
            </w:r>
            <w:r w:rsidR="00D87138" w:rsidRPr="00B10D73">
              <w:rPr>
                <w:rFonts w:ascii="Calibri" w:eastAsia="Times New Roman" w:hAnsi="Calibri" w:cs="Times New Roman"/>
                <w:color w:val="000000"/>
                <w:sz w:val="16"/>
                <w:szCs w:val="16"/>
                <w:lang w:val="en-GB"/>
              </w:rPr>
              <w:t xml:space="preserve"> 51, 52, </w:t>
            </w:r>
            <w:r w:rsidR="00E92E9A" w:rsidRPr="00B10D73">
              <w:rPr>
                <w:rFonts w:ascii="Calibri" w:eastAsia="Times New Roman" w:hAnsi="Calibri" w:cs="Times New Roman"/>
                <w:color w:val="000000"/>
                <w:sz w:val="16"/>
                <w:szCs w:val="16"/>
                <w:lang w:val="en-GB"/>
              </w:rPr>
              <w:t xml:space="preserve">56, </w:t>
            </w:r>
            <w:r w:rsidR="00D0575F" w:rsidRPr="00B10D73">
              <w:rPr>
                <w:rFonts w:ascii="Calibri" w:eastAsia="Times New Roman" w:hAnsi="Calibri" w:cs="Times New Roman"/>
                <w:color w:val="000000"/>
                <w:sz w:val="16"/>
                <w:szCs w:val="16"/>
                <w:lang w:val="en-GB"/>
              </w:rPr>
              <w:t>71, 72</w:t>
            </w:r>
          </w:p>
        </w:tc>
        <w:tc>
          <w:tcPr>
            <w:tcW w:w="675" w:type="dxa"/>
          </w:tcPr>
          <w:p w14:paraId="321167E1" w14:textId="342C72E4" w:rsidR="00A84341" w:rsidRPr="00B10D73" w:rsidRDefault="00D0575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9</w:t>
            </w:r>
          </w:p>
        </w:tc>
      </w:tr>
      <w:tr w:rsidR="00A84341" w:rsidRPr="00B10D73" w14:paraId="29784449" w14:textId="77777777" w:rsidTr="00BD51CA">
        <w:trPr>
          <w:trHeight w:val="300"/>
        </w:trPr>
        <w:tc>
          <w:tcPr>
            <w:tcW w:w="1146" w:type="dxa"/>
            <w:shd w:val="clear" w:color="auto" w:fill="auto"/>
            <w:noWrap/>
            <w:vAlign w:val="bottom"/>
            <w:hideMark/>
          </w:tcPr>
          <w:p w14:paraId="66232D1E" w14:textId="42B2FE42"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nitilo, A. A.</w:t>
            </w:r>
            <w:r w:rsidR="00F56ACD">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XJWabQl4","properties":{"formattedCitation":"(30)","plainCitation":"(30)","noteIndex":0},"citationItems":[{"id":3564,"uris":["http://zotero.org/users/3447303/items/8MKZY2IH"],"uri":["http://zotero.org/users/3447303/items/8MKZY2IH"],"itemData":{"id":3564,"type":"article-journal","title":"Reliability of Reviewer Ratings in the Manuscript Peer Review Process: An Opportunity for Improvement","container-title":"Accountability in Research-Policies and Quality Assurance","page":"270-284","volume":"20","issue":"4","archive_location":"WOS:000321172300002","abstract":"Accountability to authors and readers cannot exist without proper peer review practices. Thus, the information a journal seeks from its peer reviewers and how it makes use of this information is paramount. Disagreement amongst peer reviewers can be considerable, resulting in very diverse comments to authors. Incorporating a clear scoring system for key concrete items and requiring referees to provide justification for scores may ensure that reviewers contribute in a consistently fair and effective manner. This article evaluates information collected from reviewers and proposes an example of a system that aims to improve accountability, while having the potential to make it easier for reviewers to perform a more objective review.","ISSN":"0898-9621","journalAbbreviation":"Account. Res.","language":"English","author":[{"family":"Onitilo","given":"A. A."},{"family":"Engel","given":"J. M."},{"family":"Salzman-Scott","given":"S. A."},{"family":"Stankowski","given":"R. V."},{"family":"Doi","given":"S. A. R."}],"issued":{"date-parts":[["2013",7]]}}}],"schema":"https://github.com/citation-style-language/schema/raw/master/csl-citation.json"} </w:instrText>
            </w:r>
            <w:r w:rsidR="00F56ACD">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0)</w:t>
            </w:r>
            <w:r w:rsidR="00F56ACD">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6E86C07F"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4293B7D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8011FCE"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ccountability in Research-Policies and Quality Assurance</w:t>
            </w:r>
          </w:p>
        </w:tc>
        <w:tc>
          <w:tcPr>
            <w:tcW w:w="674" w:type="dxa"/>
            <w:shd w:val="clear" w:color="auto" w:fill="auto"/>
            <w:noWrap/>
            <w:vAlign w:val="bottom"/>
            <w:hideMark/>
          </w:tcPr>
          <w:p w14:paraId="1E2DF41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3</w:t>
            </w:r>
          </w:p>
        </w:tc>
        <w:tc>
          <w:tcPr>
            <w:tcW w:w="1027" w:type="dxa"/>
            <w:shd w:val="clear" w:color="auto" w:fill="auto"/>
            <w:noWrap/>
            <w:vAlign w:val="bottom"/>
            <w:hideMark/>
          </w:tcPr>
          <w:p w14:paraId="63FA9A9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35A3EF38" w14:textId="0440C2E6" w:rsidR="000551DB" w:rsidRPr="00B10D73" w:rsidRDefault="00C145D8" w:rsidP="00C160AB">
            <w:pPr>
              <w:spacing w:after="0" w:line="240" w:lineRule="auto"/>
            </w:pPr>
            <w:r w:rsidRPr="00B10D73">
              <w:rPr>
                <w:rFonts w:ascii="Calibri" w:eastAsia="Times New Roman" w:hAnsi="Calibri" w:cs="Times New Roman"/>
                <w:color w:val="000000"/>
                <w:sz w:val="16"/>
                <w:szCs w:val="16"/>
                <w:lang w:val="en-GB"/>
              </w:rPr>
              <w:t>Organization and approach to review,</w:t>
            </w:r>
            <w:r w:rsidR="00DE6F2F" w:rsidRPr="00B10D73">
              <w:t xml:space="preserve"> </w:t>
            </w:r>
            <w:r w:rsidR="00DE6F2F" w:rsidRPr="00B10D73">
              <w:rPr>
                <w:rFonts w:ascii="Calibri" w:eastAsia="Times New Roman" w:hAnsi="Calibri" w:cs="Times New Roman"/>
                <w:color w:val="000000"/>
                <w:sz w:val="16"/>
                <w:szCs w:val="16"/>
                <w:lang w:val="en-GB"/>
              </w:rPr>
              <w:t>Make general comments,</w:t>
            </w:r>
          </w:p>
          <w:p w14:paraId="0E3FA0E4" w14:textId="4381B37E" w:rsidR="000551DB" w:rsidRPr="00B10D73" w:rsidRDefault="00A031E6" w:rsidP="00C160AB">
            <w:pPr>
              <w:spacing w:after="0" w:line="240" w:lineRule="auto"/>
            </w:pPr>
            <w:r w:rsidRPr="00B10D73">
              <w:rPr>
                <w:rFonts w:ascii="Calibri" w:eastAsia="Times New Roman" w:hAnsi="Calibri" w:cs="Times New Roman"/>
                <w:color w:val="000000"/>
                <w:sz w:val="16"/>
                <w:szCs w:val="16"/>
                <w:lang w:val="en-GB"/>
              </w:rPr>
              <w:t>Methods,</w:t>
            </w:r>
          </w:p>
          <w:p w14:paraId="5DF3650C" w14:textId="61CFBC9E" w:rsidR="000551DB"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D87138" w:rsidRPr="00B10D73">
              <w:t xml:space="preserve"> </w:t>
            </w:r>
            <w:r w:rsidR="00D87138" w:rsidRPr="00B10D73">
              <w:rPr>
                <w:rFonts w:ascii="Calibri" w:eastAsia="Times New Roman" w:hAnsi="Calibri" w:cs="Times New Roman"/>
                <w:color w:val="000000"/>
                <w:sz w:val="16"/>
                <w:szCs w:val="16"/>
                <w:lang w:val="en-GB"/>
              </w:rPr>
              <w:t>Discussion/Conclusion,</w:t>
            </w:r>
            <w:r w:rsidR="00E92E9A" w:rsidRPr="00B10D73">
              <w:t xml:space="preserve"> </w:t>
            </w:r>
            <w:r w:rsidR="00E92E9A" w:rsidRPr="00B10D73">
              <w:rPr>
                <w:rFonts w:ascii="Calibri" w:eastAsia="Times New Roman" w:hAnsi="Calibri" w:cs="Times New Roman"/>
                <w:color w:val="000000"/>
                <w:sz w:val="16"/>
                <w:szCs w:val="16"/>
                <w:lang w:val="en-GB"/>
              </w:rPr>
              <w:t>References,</w:t>
            </w:r>
          </w:p>
          <w:p w14:paraId="490589B0" w14:textId="7983DD0D" w:rsidR="000551DB" w:rsidRPr="00B10D73" w:rsidRDefault="00A41E41"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087E5C8B" w14:textId="50F71B55" w:rsidR="00A84341" w:rsidRPr="00B10D73" w:rsidRDefault="000551D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2B0FC5C" w14:textId="52C42BE4" w:rsidR="00A84341" w:rsidRPr="00B10D73" w:rsidRDefault="00C145D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5, </w:t>
            </w:r>
            <w:r w:rsidR="00DE6F2F" w:rsidRPr="00B10D73">
              <w:rPr>
                <w:rFonts w:ascii="Calibri" w:eastAsia="Times New Roman" w:hAnsi="Calibri" w:cs="Times New Roman"/>
                <w:color w:val="000000"/>
                <w:sz w:val="16"/>
                <w:szCs w:val="16"/>
                <w:lang w:val="en-GB"/>
              </w:rPr>
              <w:t xml:space="preserve">11, </w:t>
            </w:r>
            <w:r w:rsidR="00C22691" w:rsidRPr="00B10D73">
              <w:rPr>
                <w:rFonts w:ascii="Calibri" w:eastAsia="Times New Roman" w:hAnsi="Calibri" w:cs="Times New Roman"/>
                <w:color w:val="000000"/>
                <w:sz w:val="16"/>
                <w:szCs w:val="16"/>
                <w:lang w:val="en-GB"/>
              </w:rPr>
              <w:t xml:space="preserve">12, </w:t>
            </w:r>
            <w:r w:rsidR="00557BD4" w:rsidRPr="00B10D73">
              <w:rPr>
                <w:rFonts w:ascii="Calibri" w:eastAsia="Times New Roman" w:hAnsi="Calibri" w:cs="Times New Roman"/>
                <w:color w:val="000000"/>
                <w:sz w:val="16"/>
                <w:szCs w:val="16"/>
                <w:lang w:val="en-GB"/>
              </w:rPr>
              <w:t xml:space="preserve">15, </w:t>
            </w:r>
            <w:r w:rsidR="00786CE3" w:rsidRPr="00B10D73">
              <w:rPr>
                <w:rFonts w:ascii="Calibri" w:eastAsia="Times New Roman" w:hAnsi="Calibri" w:cs="Times New Roman"/>
                <w:color w:val="000000"/>
                <w:sz w:val="16"/>
                <w:szCs w:val="16"/>
                <w:lang w:val="en-GB"/>
              </w:rPr>
              <w:t xml:space="preserve">17, </w:t>
            </w:r>
            <w:r w:rsidR="000A61E0" w:rsidRPr="00B10D73">
              <w:rPr>
                <w:rFonts w:ascii="Calibri" w:eastAsia="Times New Roman" w:hAnsi="Calibri" w:cs="Times New Roman"/>
                <w:color w:val="000000"/>
                <w:sz w:val="16"/>
                <w:szCs w:val="16"/>
                <w:lang w:val="en-GB"/>
              </w:rPr>
              <w:t xml:space="preserve">18, 20, </w:t>
            </w:r>
            <w:r w:rsidR="00A031E6" w:rsidRPr="00B10D73">
              <w:rPr>
                <w:rFonts w:ascii="Calibri" w:eastAsia="Times New Roman" w:hAnsi="Calibri" w:cs="Times New Roman"/>
                <w:color w:val="000000"/>
                <w:sz w:val="16"/>
                <w:szCs w:val="16"/>
                <w:lang w:val="en-GB"/>
              </w:rPr>
              <w:t>43,</w:t>
            </w:r>
            <w:r w:rsidR="009230A7" w:rsidRPr="00B10D73">
              <w:rPr>
                <w:rFonts w:ascii="Calibri" w:eastAsia="Times New Roman" w:hAnsi="Calibri" w:cs="Times New Roman"/>
                <w:color w:val="000000"/>
                <w:sz w:val="16"/>
                <w:szCs w:val="16"/>
                <w:lang w:val="en-GB"/>
              </w:rPr>
              <w:t xml:space="preserve"> 45, 46, </w:t>
            </w:r>
            <w:r w:rsidR="00D87138" w:rsidRPr="00B10D73">
              <w:rPr>
                <w:rFonts w:ascii="Calibri" w:eastAsia="Times New Roman" w:hAnsi="Calibri" w:cs="Times New Roman"/>
                <w:color w:val="000000"/>
                <w:sz w:val="16"/>
                <w:szCs w:val="16"/>
                <w:lang w:val="en-GB"/>
              </w:rPr>
              <w:t xml:space="preserve">51, </w:t>
            </w:r>
            <w:r w:rsidR="00A714E5" w:rsidRPr="00B10D73">
              <w:rPr>
                <w:rFonts w:ascii="Calibri" w:eastAsia="Times New Roman" w:hAnsi="Calibri" w:cs="Times New Roman"/>
                <w:color w:val="000000"/>
                <w:sz w:val="16"/>
                <w:szCs w:val="16"/>
                <w:lang w:val="en-GB"/>
              </w:rPr>
              <w:t xml:space="preserve">53, </w:t>
            </w:r>
            <w:r w:rsidR="00E92E9A" w:rsidRPr="00B10D73">
              <w:rPr>
                <w:rFonts w:ascii="Calibri" w:eastAsia="Times New Roman" w:hAnsi="Calibri" w:cs="Times New Roman"/>
                <w:color w:val="000000"/>
                <w:sz w:val="16"/>
                <w:szCs w:val="16"/>
                <w:lang w:val="en-GB"/>
              </w:rPr>
              <w:t xml:space="preserve">56, </w:t>
            </w:r>
            <w:r w:rsidR="00A41E41" w:rsidRPr="00B10D73">
              <w:rPr>
                <w:rFonts w:ascii="Calibri" w:eastAsia="Times New Roman" w:hAnsi="Calibri" w:cs="Times New Roman"/>
                <w:color w:val="000000"/>
                <w:sz w:val="16"/>
                <w:szCs w:val="16"/>
                <w:lang w:val="en-GB"/>
              </w:rPr>
              <w:t>64,</w:t>
            </w:r>
            <w:r w:rsidR="00052293" w:rsidRPr="00B10D73">
              <w:rPr>
                <w:rFonts w:ascii="Calibri" w:eastAsia="Times New Roman" w:hAnsi="Calibri" w:cs="Times New Roman"/>
                <w:color w:val="000000"/>
                <w:sz w:val="16"/>
                <w:szCs w:val="16"/>
                <w:lang w:val="en-GB"/>
              </w:rPr>
              <w:t xml:space="preserve"> 66, </w:t>
            </w:r>
            <w:r w:rsidR="000551DB" w:rsidRPr="00B10D73">
              <w:rPr>
                <w:rFonts w:ascii="Calibri" w:eastAsia="Times New Roman" w:hAnsi="Calibri" w:cs="Times New Roman"/>
                <w:color w:val="000000"/>
                <w:sz w:val="16"/>
                <w:szCs w:val="16"/>
                <w:lang w:val="en-GB"/>
              </w:rPr>
              <w:t>70</w:t>
            </w:r>
          </w:p>
        </w:tc>
        <w:tc>
          <w:tcPr>
            <w:tcW w:w="675" w:type="dxa"/>
          </w:tcPr>
          <w:p w14:paraId="0ACE5AA6" w14:textId="4CDCD318" w:rsidR="00A84341" w:rsidRPr="00B10D73" w:rsidRDefault="000551D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6</w:t>
            </w:r>
          </w:p>
        </w:tc>
      </w:tr>
      <w:tr w:rsidR="00A84341" w:rsidRPr="00B10D73" w14:paraId="5FF4AD9D" w14:textId="77777777" w:rsidTr="00BD51CA">
        <w:trPr>
          <w:trHeight w:val="300"/>
        </w:trPr>
        <w:tc>
          <w:tcPr>
            <w:tcW w:w="1146" w:type="dxa"/>
            <w:shd w:val="clear" w:color="auto" w:fill="auto"/>
            <w:noWrap/>
            <w:vAlign w:val="bottom"/>
            <w:hideMark/>
          </w:tcPr>
          <w:p w14:paraId="05E05DEB" w14:textId="034CCE6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iqué Angordans, J.</w:t>
            </w:r>
            <w:r w:rsidR="00346A27">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ADL38i50","properties":{"formattedCitation":"(31)","plainCitation":"(31)","noteIndex":0},"citationItems":[{"id":4558,"uris":["http://zotero.org/users/3447303/items/6I77BQFV"],"uri":["http://zotero.org/users/3447303/items/6I77BQFV"],"itemData":{"id":4558,"type":"article-journal","title":"Nursing research and peer review","container-title":"Index de Enfermeria","volume":"17","issue":"3","archive":"Scopus","abstract":"Through peer review a journal tries to guarantee the quality of published articles. This paper intends to analyze the difficult assessment task in the Spanish nursing area. We also present some suggestions on how to develop this task, based on data gathered from Spanish nursing journals, and thus contribute to enhance nursing publications. We also give the results of a questionnaire made by personal contact with relevant Spanish journals, along with specific recommendations for nursing professionals. © 2009.","URL":"https://www.scopus.com/inward/record.uri?eid=2-s2.0-66249133965&amp;partnerID=40&amp;md5=9ef41b7a52f33f7884ea323bb315ca82","ISSN":"11321296 (ISSN)","language":"English; Spanish","author":[{"family":"Piqué Angordans","given":"J."},{"family":"Camaño Puig","given":"R."}],"issued":{"date-parts":[["2008"]]}}}],"schema":"https://github.com/citation-style-language/schema/raw/master/csl-citation.json"} </w:instrText>
            </w:r>
            <w:r w:rsidR="00346A27">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1)</w:t>
            </w:r>
            <w:r w:rsidR="00346A27">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B7FB918" w14:textId="4AD4A085"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3DEC9474"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807EB9A"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Index de Enfermeria</w:t>
            </w:r>
          </w:p>
        </w:tc>
        <w:tc>
          <w:tcPr>
            <w:tcW w:w="674" w:type="dxa"/>
            <w:shd w:val="clear" w:color="auto" w:fill="auto"/>
            <w:noWrap/>
            <w:vAlign w:val="bottom"/>
            <w:hideMark/>
          </w:tcPr>
          <w:p w14:paraId="22E6350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748D55AF"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6D1D1C59" w14:textId="0D8D757D"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708" w:type="dxa"/>
            <w:shd w:val="clear" w:color="auto" w:fill="auto"/>
            <w:noWrap/>
            <w:vAlign w:val="bottom"/>
          </w:tcPr>
          <w:p w14:paraId="10D57341" w14:textId="390C1A54"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675" w:type="dxa"/>
          </w:tcPr>
          <w:p w14:paraId="67B32DE6"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0</w:t>
            </w:r>
          </w:p>
        </w:tc>
      </w:tr>
      <w:tr w:rsidR="00A84341" w:rsidRPr="00B10D73" w14:paraId="7636FE33" w14:textId="77777777" w:rsidTr="00BD51CA">
        <w:trPr>
          <w:trHeight w:val="300"/>
        </w:trPr>
        <w:tc>
          <w:tcPr>
            <w:tcW w:w="1146" w:type="dxa"/>
            <w:shd w:val="clear" w:color="auto" w:fill="auto"/>
            <w:noWrap/>
            <w:vAlign w:val="bottom"/>
            <w:hideMark/>
          </w:tcPr>
          <w:p w14:paraId="48B550CD" w14:textId="189373B7" w:rsidR="00A84341" w:rsidRPr="00B10D73" w:rsidRDefault="00A84341" w:rsidP="00C160AB">
            <w:pPr>
              <w:spacing w:after="0" w:line="240" w:lineRule="auto"/>
              <w:ind w:right="-108" w:hanging="96"/>
              <w:rPr>
                <w:rFonts w:ascii="Calibri" w:eastAsia="Times New Roman" w:hAnsi="Calibri" w:cs="Times New Roman"/>
                <w:color w:val="000000"/>
                <w:sz w:val="16"/>
                <w:szCs w:val="16"/>
                <w:lang w:val="en-GB"/>
              </w:rPr>
            </w:pPr>
            <w:r w:rsidRPr="00B10D73">
              <w:rPr>
                <w:rFonts w:ascii="Calibri" w:hAnsi="Calibri" w:cs="Times New Roman"/>
                <w:sz w:val="16"/>
                <w:szCs w:val="16"/>
                <w:lang w:val="en-GB"/>
              </w:rPr>
              <w:lastRenderedPageBreak/>
              <w:t>Ribera, J. M.</w:t>
            </w:r>
            <w:r w:rsidR="00346A27">
              <w:rPr>
                <w:rFonts w:ascii="Calibri" w:hAnsi="Calibri" w:cs="Times New Roman"/>
                <w:sz w:val="16"/>
                <w:szCs w:val="16"/>
                <w:lang w:val="en-GB"/>
              </w:rPr>
              <w:fldChar w:fldCharType="begin"/>
            </w:r>
            <w:r w:rsidR="005D77F9">
              <w:rPr>
                <w:rFonts w:ascii="Calibri" w:hAnsi="Calibri" w:cs="Times New Roman"/>
                <w:sz w:val="16"/>
                <w:szCs w:val="16"/>
                <w:lang w:val="en-GB"/>
              </w:rPr>
              <w:instrText xml:space="preserve"> ADDIN ZOTERO_ITEM CSL_CITATION {"citationID":"3anns2VN","properties":{"formattedCitation":"(32)","plainCitation":"(32)","noteIndex":0},"citationItems":[{"id":4887,"uris":["http://zotero.org/users/3447303/items/ZRBYJBGC"],"uri":["http://zotero.org/users/3447303/items/ZRBYJBGC"],"itemData":{"id":4887,"type":"article-journal","title":"The processes of manuscript evaluation and publication in Medicina Clinica. [Spanish] Procesos de revision y de edicion en Medicina Clinica","container-title":"Medicina Clinica","page":"3-7","volume":"125","issue":"SUPPL. 1","source":"Ovid Technologies","archive":"Embase","archive_location":"47242736","abstract":"The decision-making process includes a series of activities undertaken in biomedical journals from the moment a manuscript is received until it is accepted or rejected. Firstly, the manuscript is evaluated by the members of the Editorial Board, who analyze both its suitability for the journal and its scientific quality. After this initial evaluation, the article is evaluated by peer reviewers, an essential process to guarantee its scientific validity. Both the Editorial Board and the peer reviewers usually use checklists which are of enormous help in this task. Once the biomedical article has been accepted, the publication process is started, which in turn includes a series of steps, beginning with technical and medical review of the article's contents and ending with the article's publication in the journal. The present article provides a detailed description of the main technical and ethical issues involved in the processes of decision-making and publication of biomedical articles.","ISSN":"0025-7753 1578-8989","language":"Spanish","author":[{"family":"Ribera","given":"J. M."},{"family":"Cardellach","given":"F."},{"family":"Selva","given":"A."}],"issued":{"date-parts":[["2005",12]]}}}],"schema":"https://github.com/citation-style-language/schema/raw/master/csl-citation.json"} </w:instrText>
            </w:r>
            <w:r w:rsidR="00346A27">
              <w:rPr>
                <w:rFonts w:ascii="Calibri" w:hAnsi="Calibri" w:cs="Times New Roman"/>
                <w:sz w:val="16"/>
                <w:szCs w:val="16"/>
                <w:lang w:val="en-GB"/>
              </w:rPr>
              <w:fldChar w:fldCharType="separate"/>
            </w:r>
            <w:r w:rsidR="005D77F9" w:rsidRPr="005D77F9">
              <w:rPr>
                <w:rFonts w:ascii="Calibri" w:hAnsi="Calibri" w:cs="Calibri"/>
                <w:sz w:val="16"/>
              </w:rPr>
              <w:t>(32)</w:t>
            </w:r>
            <w:r w:rsidR="00346A27">
              <w:rPr>
                <w:rFonts w:ascii="Calibri" w:hAnsi="Calibri" w:cs="Times New Roman"/>
                <w:sz w:val="16"/>
                <w:szCs w:val="16"/>
                <w:lang w:val="en-GB"/>
              </w:rPr>
              <w:fldChar w:fldCharType="end"/>
            </w:r>
          </w:p>
        </w:tc>
        <w:tc>
          <w:tcPr>
            <w:tcW w:w="851" w:type="dxa"/>
            <w:shd w:val="clear" w:color="auto" w:fill="auto"/>
            <w:noWrap/>
            <w:vAlign w:val="bottom"/>
            <w:hideMark/>
          </w:tcPr>
          <w:p w14:paraId="6EE9B078"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1623F04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BC63B18"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edicina Clinica</w:t>
            </w:r>
          </w:p>
        </w:tc>
        <w:tc>
          <w:tcPr>
            <w:tcW w:w="674" w:type="dxa"/>
            <w:shd w:val="clear" w:color="auto" w:fill="auto"/>
            <w:noWrap/>
            <w:vAlign w:val="bottom"/>
            <w:hideMark/>
          </w:tcPr>
          <w:p w14:paraId="7ED5FD5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5</w:t>
            </w:r>
          </w:p>
        </w:tc>
        <w:tc>
          <w:tcPr>
            <w:tcW w:w="1027" w:type="dxa"/>
            <w:shd w:val="clear" w:color="auto" w:fill="auto"/>
            <w:noWrap/>
            <w:vAlign w:val="bottom"/>
            <w:hideMark/>
          </w:tcPr>
          <w:p w14:paraId="72656CCA" w14:textId="5A1EEE39"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6BE0B796" w14:textId="77777777"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3B67528C" w14:textId="77777777" w:rsidR="00557BD4" w:rsidRPr="00B10D73" w:rsidRDefault="00557BD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p w14:paraId="69424C2A" w14:textId="77777777" w:rsidR="00591BA9" w:rsidRPr="00B10D73" w:rsidRDefault="00591BA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itle is accurate,</w:t>
            </w:r>
          </w:p>
          <w:p w14:paraId="6D23469C" w14:textId="6FA5EDBA" w:rsidR="000551DB"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431632AC" w14:textId="4B9DDD6C" w:rsidR="000551DB"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027A5" w:rsidRPr="00B10D73">
              <w:t xml:space="preserve"> </w:t>
            </w:r>
            <w:r w:rsidR="00E027A5" w:rsidRPr="00B10D73">
              <w:rPr>
                <w:rFonts w:ascii="Calibri" w:eastAsia="Times New Roman" w:hAnsi="Calibri" w:cs="Times New Roman"/>
                <w:color w:val="000000"/>
                <w:sz w:val="16"/>
                <w:szCs w:val="16"/>
                <w:lang w:val="en-GB"/>
              </w:rPr>
              <w:t>Address ethical aspects,</w:t>
            </w:r>
          </w:p>
          <w:p w14:paraId="78D2B836" w14:textId="024464F6" w:rsidR="000551DB" w:rsidRPr="00B10D73" w:rsidRDefault="001B20FF"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7D7F0430" w14:textId="2E980C74" w:rsidR="00876ECE" w:rsidRPr="00B10D73" w:rsidRDefault="000551D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0CD0AB56" w14:textId="3B08356C" w:rsidR="00A84341" w:rsidRPr="00B10D73" w:rsidRDefault="007C613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3, </w:t>
            </w:r>
            <w:r w:rsidR="00557BD4" w:rsidRPr="00B10D73">
              <w:rPr>
                <w:rFonts w:ascii="Calibri" w:eastAsia="Times New Roman" w:hAnsi="Calibri" w:cs="Times New Roman"/>
                <w:color w:val="000000"/>
                <w:sz w:val="16"/>
                <w:szCs w:val="16"/>
                <w:lang w:val="en-GB"/>
              </w:rPr>
              <w:t>16,</w:t>
            </w:r>
            <w:r w:rsidR="00591BA9" w:rsidRPr="00B10D73">
              <w:rPr>
                <w:rFonts w:ascii="Calibri" w:eastAsia="Times New Roman" w:hAnsi="Calibri" w:cs="Times New Roman"/>
                <w:color w:val="000000"/>
                <w:sz w:val="16"/>
                <w:szCs w:val="16"/>
                <w:lang w:val="en-GB"/>
              </w:rPr>
              <w:t xml:space="preserve"> 21, </w:t>
            </w:r>
            <w:r w:rsidR="00876ECE"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 xml:space="preserve">23, </w:t>
            </w:r>
            <w:r w:rsidR="00585A82" w:rsidRPr="00B10D73">
              <w:rPr>
                <w:rFonts w:ascii="Calibri" w:eastAsia="Times New Roman" w:hAnsi="Calibri" w:cs="Times New Roman"/>
                <w:color w:val="000000"/>
                <w:sz w:val="16"/>
                <w:szCs w:val="16"/>
                <w:lang w:val="en-GB"/>
              </w:rPr>
              <w:t xml:space="preserve">26, 27, </w:t>
            </w:r>
            <w:r w:rsidR="00BD5ADF" w:rsidRPr="00B10D73">
              <w:rPr>
                <w:rFonts w:ascii="Calibri" w:eastAsia="Times New Roman" w:hAnsi="Calibri" w:cs="Times New Roman"/>
                <w:color w:val="000000"/>
                <w:sz w:val="16"/>
                <w:szCs w:val="16"/>
                <w:lang w:val="en-GB"/>
              </w:rPr>
              <w:t xml:space="preserve">29, 30, </w:t>
            </w:r>
            <w:r w:rsidR="003A2EFA" w:rsidRPr="00B10D73">
              <w:rPr>
                <w:rFonts w:ascii="Calibri" w:eastAsia="Times New Roman" w:hAnsi="Calibri" w:cs="Times New Roman"/>
                <w:color w:val="000000"/>
                <w:sz w:val="16"/>
                <w:szCs w:val="16"/>
                <w:lang w:val="en-GB"/>
              </w:rPr>
              <w:t xml:space="preserve">31, </w:t>
            </w:r>
            <w:r w:rsidR="003D6010" w:rsidRPr="00B10D73">
              <w:rPr>
                <w:rFonts w:ascii="Calibri" w:eastAsia="Times New Roman" w:hAnsi="Calibri" w:cs="Times New Roman"/>
                <w:color w:val="000000"/>
                <w:sz w:val="16"/>
                <w:szCs w:val="16"/>
                <w:lang w:val="en-GB"/>
              </w:rPr>
              <w:t>33,</w:t>
            </w:r>
            <w:r w:rsidR="00551D92" w:rsidRPr="00B10D73">
              <w:rPr>
                <w:rFonts w:ascii="Calibri" w:eastAsia="Times New Roman" w:hAnsi="Calibri" w:cs="Times New Roman"/>
                <w:color w:val="000000"/>
                <w:sz w:val="16"/>
                <w:szCs w:val="16"/>
                <w:lang w:val="en-GB"/>
              </w:rPr>
              <w:t xml:space="preserve"> 34, </w:t>
            </w:r>
            <w:r w:rsidR="002747DD" w:rsidRPr="00B10D73">
              <w:rPr>
                <w:rFonts w:ascii="Calibri" w:eastAsia="Times New Roman" w:hAnsi="Calibri" w:cs="Times New Roman"/>
                <w:color w:val="000000"/>
                <w:sz w:val="16"/>
                <w:szCs w:val="16"/>
                <w:lang w:val="en-GB"/>
              </w:rPr>
              <w:t xml:space="preserve">35, </w:t>
            </w:r>
            <w:r w:rsidR="00424257" w:rsidRPr="00B10D73">
              <w:rPr>
                <w:rFonts w:ascii="Calibri" w:eastAsia="Times New Roman" w:hAnsi="Calibri" w:cs="Times New Roman"/>
                <w:color w:val="000000"/>
                <w:sz w:val="16"/>
                <w:szCs w:val="16"/>
                <w:lang w:val="en-GB"/>
              </w:rPr>
              <w:t xml:space="preserve">36, </w:t>
            </w:r>
            <w:r w:rsidR="003E0297" w:rsidRPr="00B10D73">
              <w:rPr>
                <w:rFonts w:ascii="Calibri" w:eastAsia="Times New Roman" w:hAnsi="Calibri" w:cs="Times New Roman"/>
                <w:color w:val="000000"/>
                <w:sz w:val="16"/>
                <w:szCs w:val="16"/>
                <w:lang w:val="en-GB"/>
              </w:rPr>
              <w:t xml:space="preserve">39, </w:t>
            </w:r>
            <w:r w:rsidR="00C26C2A" w:rsidRPr="00B10D73">
              <w:rPr>
                <w:rFonts w:ascii="Calibri" w:eastAsia="Times New Roman" w:hAnsi="Calibri" w:cs="Times New Roman"/>
                <w:color w:val="000000"/>
                <w:sz w:val="16"/>
                <w:szCs w:val="16"/>
                <w:lang w:val="en-GB"/>
              </w:rPr>
              <w:t xml:space="preserve">40, </w:t>
            </w:r>
            <w:r w:rsidR="004074F6" w:rsidRPr="00B10D73">
              <w:rPr>
                <w:rFonts w:ascii="Calibri" w:eastAsia="Times New Roman" w:hAnsi="Calibri" w:cs="Times New Roman"/>
                <w:color w:val="000000"/>
                <w:sz w:val="16"/>
                <w:szCs w:val="16"/>
                <w:lang w:val="en-GB"/>
              </w:rPr>
              <w:t>50,</w:t>
            </w:r>
            <w:r w:rsidR="00D87138" w:rsidRPr="00B10D73">
              <w:rPr>
                <w:rFonts w:ascii="Calibri" w:eastAsia="Times New Roman" w:hAnsi="Calibri" w:cs="Times New Roman"/>
                <w:color w:val="000000"/>
                <w:sz w:val="16"/>
                <w:szCs w:val="16"/>
                <w:lang w:val="en-GB"/>
              </w:rPr>
              <w:t xml:space="preserve"> 51, 52, </w:t>
            </w:r>
            <w:r w:rsidR="00A714E5" w:rsidRPr="00B10D73">
              <w:rPr>
                <w:rFonts w:ascii="Calibri" w:eastAsia="Times New Roman" w:hAnsi="Calibri" w:cs="Times New Roman"/>
                <w:color w:val="000000"/>
                <w:sz w:val="16"/>
                <w:szCs w:val="16"/>
                <w:lang w:val="en-GB"/>
              </w:rPr>
              <w:t xml:space="preserve">54, </w:t>
            </w:r>
            <w:r w:rsidR="00E027A5" w:rsidRPr="00B10D73">
              <w:rPr>
                <w:rFonts w:ascii="Calibri" w:eastAsia="Times New Roman" w:hAnsi="Calibri" w:cs="Times New Roman"/>
                <w:color w:val="000000"/>
                <w:sz w:val="16"/>
                <w:szCs w:val="16"/>
                <w:lang w:val="en-GB"/>
              </w:rPr>
              <w:t xml:space="preserve">57, </w:t>
            </w:r>
            <w:r w:rsidR="00DC1559" w:rsidRPr="00B10D73">
              <w:rPr>
                <w:rFonts w:ascii="Calibri" w:eastAsia="Times New Roman" w:hAnsi="Calibri" w:cs="Times New Roman"/>
                <w:color w:val="000000"/>
                <w:sz w:val="16"/>
                <w:szCs w:val="16"/>
                <w:lang w:val="en-GB"/>
              </w:rPr>
              <w:t>58,</w:t>
            </w:r>
            <w:r w:rsidR="004074F6" w:rsidRPr="00B10D73">
              <w:rPr>
                <w:rFonts w:ascii="Calibri" w:eastAsia="Times New Roman" w:hAnsi="Calibri" w:cs="Times New Roman"/>
                <w:color w:val="000000"/>
                <w:sz w:val="16"/>
                <w:szCs w:val="16"/>
                <w:lang w:val="en-GB"/>
              </w:rPr>
              <w:t xml:space="preserve"> </w:t>
            </w:r>
            <w:r w:rsidR="001B20FF" w:rsidRPr="00B10D73">
              <w:rPr>
                <w:rFonts w:ascii="Calibri" w:eastAsia="Times New Roman" w:hAnsi="Calibri" w:cs="Times New Roman"/>
                <w:color w:val="000000"/>
                <w:sz w:val="16"/>
                <w:szCs w:val="16"/>
                <w:lang w:val="en-GB"/>
              </w:rPr>
              <w:t xml:space="preserve">63, </w:t>
            </w:r>
            <w:r w:rsidR="000551DB" w:rsidRPr="00B10D73">
              <w:rPr>
                <w:rFonts w:ascii="Calibri" w:eastAsia="Times New Roman" w:hAnsi="Calibri" w:cs="Times New Roman"/>
                <w:color w:val="000000"/>
                <w:sz w:val="16"/>
                <w:szCs w:val="16"/>
                <w:lang w:val="en-GB"/>
              </w:rPr>
              <w:t>72</w:t>
            </w:r>
          </w:p>
        </w:tc>
        <w:tc>
          <w:tcPr>
            <w:tcW w:w="675" w:type="dxa"/>
          </w:tcPr>
          <w:p w14:paraId="3C49CC7F" w14:textId="20C62C08" w:rsidR="00A84341" w:rsidRPr="00B10D73" w:rsidRDefault="000551D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4</w:t>
            </w:r>
          </w:p>
        </w:tc>
      </w:tr>
      <w:tr w:rsidR="00A84341" w:rsidRPr="00B10D73" w14:paraId="29EE63EE" w14:textId="77777777" w:rsidTr="00BD51CA">
        <w:trPr>
          <w:trHeight w:val="300"/>
        </w:trPr>
        <w:tc>
          <w:tcPr>
            <w:tcW w:w="1146" w:type="dxa"/>
            <w:shd w:val="clear" w:color="auto" w:fill="auto"/>
            <w:noWrap/>
            <w:vAlign w:val="bottom"/>
            <w:hideMark/>
          </w:tcPr>
          <w:p w14:paraId="36C2D11B" w14:textId="2A0976F0"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uben, R. J.</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vJk1bGrU","properties":{"formattedCitation":"(33)","plainCitation":"(33)","noteIndex":0},"citationItems":[{"id":5071,"uris":["http://zotero.org/users/3447303/items/2RDSTKQV"],"uri":["http://zotero.org/users/3447303/items/2RDSTKQV"],"itemData":{"id":5071,"type":"article-journal","title":"The promotion of academic pediatric otolaryngology by journal peer review","container-title":"International Journal of Pediatric Otorhinolaryngology","page":"S165-S169","volume":"67","archive_location":"WOS:000187789900024","abstract":"The professional journal promotes and sustains academic departments through several mechanisms that include peer review, editing, timing, and solicitation of works. The ways in which peer review strengthens and augments academic pediatric otolaryngology are through: the creation of new knowledge; knowledge transfer-teaching; the establishment and development of quality medical/surgical standards; scholarship; and the fostering of the development of the next generation of academic physicians is detailed. (C) 2003 British Association for Paediatric Otorhinolaryngology. Published by Elsevier Ireland Ltd. All rights reserved.","ISSN":"0165-5876","journalAbbreviation":"Int. J. Pediatr. Otorhinolaryngol.","language":"English","author":[{"family":"Ruben","given":"R. J."}],"issued":{"date-parts":[["2003",12]]}}}],"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3)</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6ADCC5E8"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32A151F7"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1D22DCB"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International Journal of Pediatric Otorhinolaryngology</w:t>
            </w:r>
          </w:p>
        </w:tc>
        <w:tc>
          <w:tcPr>
            <w:tcW w:w="674" w:type="dxa"/>
            <w:shd w:val="clear" w:color="auto" w:fill="auto"/>
            <w:noWrap/>
            <w:vAlign w:val="bottom"/>
            <w:hideMark/>
          </w:tcPr>
          <w:p w14:paraId="2733C66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084E0DA5"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356E3255" w14:textId="67220095"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r w:rsidR="003A2EFA" w:rsidRPr="00B10D73">
              <w:t xml:space="preserve"> </w:t>
            </w:r>
            <w:r w:rsidR="003A2EFA" w:rsidRPr="00B10D73">
              <w:rPr>
                <w:rFonts w:ascii="Calibri" w:eastAsia="Times New Roman" w:hAnsi="Calibri" w:cs="Times New Roman"/>
                <w:color w:val="000000"/>
                <w:sz w:val="16"/>
                <w:szCs w:val="16"/>
                <w:lang w:val="en-GB"/>
              </w:rPr>
              <w:t>Method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92E9A" w:rsidRPr="00B10D73">
              <w:t xml:space="preserve"> </w:t>
            </w:r>
            <w:r w:rsidR="00116B16" w:rsidRPr="00B10D73">
              <w:rPr>
                <w:rFonts w:ascii="Calibri" w:eastAsia="Times New Roman" w:hAnsi="Calibri" w:cs="Times New Roman"/>
                <w:color w:val="000000"/>
                <w:sz w:val="16"/>
                <w:szCs w:val="16"/>
                <w:lang w:val="en-GB"/>
              </w:rPr>
              <w:t>References</w:t>
            </w:r>
          </w:p>
        </w:tc>
        <w:tc>
          <w:tcPr>
            <w:tcW w:w="708" w:type="dxa"/>
            <w:shd w:val="clear" w:color="auto" w:fill="auto"/>
            <w:noWrap/>
            <w:vAlign w:val="bottom"/>
          </w:tcPr>
          <w:p w14:paraId="5F8DB3FB" w14:textId="0B76AF4B"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 </w:t>
            </w:r>
            <w:r w:rsidR="003A2EFA"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 xml:space="preserve">32, </w:t>
            </w:r>
            <w:r w:rsidR="004074F6" w:rsidRPr="00B10D73">
              <w:rPr>
                <w:rFonts w:ascii="Calibri" w:eastAsia="Times New Roman" w:hAnsi="Calibri" w:cs="Times New Roman"/>
                <w:color w:val="000000"/>
                <w:sz w:val="16"/>
                <w:szCs w:val="16"/>
                <w:lang w:val="en-GB"/>
              </w:rPr>
              <w:t>50,</w:t>
            </w:r>
            <w:r w:rsidR="00D87138" w:rsidRPr="00B10D73">
              <w:rPr>
                <w:rFonts w:ascii="Calibri" w:eastAsia="Times New Roman" w:hAnsi="Calibri" w:cs="Times New Roman"/>
                <w:color w:val="000000"/>
                <w:sz w:val="16"/>
                <w:szCs w:val="16"/>
                <w:lang w:val="en-GB"/>
              </w:rPr>
              <w:t xml:space="preserve"> 51, </w:t>
            </w:r>
            <w:r w:rsidR="00116B16" w:rsidRPr="00B10D73">
              <w:rPr>
                <w:rFonts w:ascii="Calibri" w:eastAsia="Times New Roman" w:hAnsi="Calibri" w:cs="Times New Roman"/>
                <w:color w:val="000000"/>
                <w:sz w:val="16"/>
                <w:szCs w:val="16"/>
                <w:lang w:val="en-GB"/>
              </w:rPr>
              <w:t>56</w:t>
            </w:r>
          </w:p>
        </w:tc>
        <w:tc>
          <w:tcPr>
            <w:tcW w:w="675" w:type="dxa"/>
          </w:tcPr>
          <w:p w14:paraId="5A3E7A80" w14:textId="49379AC2" w:rsidR="00A84341" w:rsidRPr="00B10D73" w:rsidRDefault="00116B16"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6</w:t>
            </w:r>
          </w:p>
        </w:tc>
      </w:tr>
      <w:tr w:rsidR="00A84341" w:rsidRPr="00B10D73" w14:paraId="3D7E4E2D" w14:textId="77777777" w:rsidTr="00BD51CA">
        <w:trPr>
          <w:trHeight w:val="300"/>
        </w:trPr>
        <w:tc>
          <w:tcPr>
            <w:tcW w:w="1146" w:type="dxa"/>
            <w:shd w:val="clear" w:color="auto" w:fill="auto"/>
            <w:noWrap/>
            <w:vAlign w:val="bottom"/>
            <w:hideMark/>
          </w:tcPr>
          <w:p w14:paraId="397C7CB9" w14:textId="1C1CC9D6"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chriger, D. L.</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SIKaVrHc","properties":{"formattedCitation":"(34)","plainCitation":"(34)","noteIndex":0},"citationItems":[{"id":158,"uris":["http://zotero.org/users/3447303/items/BRX3CHH3"],"uri":["http://zotero.org/users/3447303/items/BRX3CHH3"],"itemData":{"id":158,"type":"article-journal","title":"Are Reviewers' Scores Influenced by Citations to Their Own Work? An Analysis of Submitted Manuscripts and Peer Reviewer Reports.","container-title":"Annals of Emergency Medicine","page":"401-406.e6","volume":"67","issue":"3","source":"EBSCOhost","archive":"rzh","abstract":"Study Objective: Academic medical researchers are judged by how often their publications are cited in the literature. When serving as journal reviewers, they may be more favorably disposed to manuscripts that cite their work. We investigate whether manuscripts that contain a citation to the reviewer's work receive higher evaluations than those that do not and whether peer reviewers encourage authors to cite that reviewer's work.Methods: We analyzed all research manuscripts submitted in 2012 to Annals of Emergency Medicine to determine whether they contained citations to each reviewer's work. To determine whether citation affected reviewer scores, we obtained each reviewer's score of the manuscript's overall desirability (1=worst to 5=best) and used descriptive statistics and regression modeling to compare scores of cited and noncited reviewers. We also enumerated how often reviewers suggested that authors add citations to the reviewer's work or other work.Results: There were 395 manuscripts and 999 corresponding reviews with an manuscript desirability score. The 83 reviews by cited reviewers (8.3%) had a mean score of 2.8 (SD 1.4); the 916 reviews by noncited reviewers (91.7%), 2.5 (1.2; Δ=0.3; 95% confidence interval [CI] 0 to 0.6). The mean score in the 117 reviews of the noncited reviewers of the 57 manuscripts that had both cited and noncited reviewers was 2.9 (SD 1.2) compared with 2.9 (SD 1.1) for the 68 reviews by cited reviewers (Δ=0; 95% CI -0.3 to 0.4). In the final ordinal regression model, the unadjusted OR for the manuscript desirability score was 1.6 (95% CI 1.0 to 2.7); when adjusting for the manuscripts' mean desirability score, it was 1.4 (95% CI 0.8 to 2.2), demonstrating that manuscript quality was a confounder. Authors were asked to add a citation to the reviewer's work in 28 reviews (3%) but to others' work in 98 (10%).Conclusion: In a leading specialty journal, cited reviewers gave higher scores than noncited reviewers. However, this was likely due to their being assigned higher-quality manuscripts and not because they were cited in the manuscript. Reviewer requests that their work be cited were rare.","DOI":"10.1016/j.annemergmed.2015.09.003","ISSN":"0196-0644","journalAbbreviation":"Annals of Emergency Medicine","author":[{"family":"Schriger","given":"David L."},{"family":"Kadera","given":"Samantha P."},{"family":"Elm","given":"Erik","non-dropping-particle":"von"}],"issued":{"date-parts":[["2016",3]]}}}],"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4)</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77C9A82F"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0E461142"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110BFF5"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nnals of Emergency Medicine</w:t>
            </w:r>
          </w:p>
        </w:tc>
        <w:tc>
          <w:tcPr>
            <w:tcW w:w="674" w:type="dxa"/>
            <w:shd w:val="clear" w:color="auto" w:fill="auto"/>
            <w:noWrap/>
            <w:vAlign w:val="bottom"/>
            <w:hideMark/>
          </w:tcPr>
          <w:p w14:paraId="6AA0EF92"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3B139E83" w14:textId="14E1D3FD"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7AB4E5B2" w14:textId="13728264"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708" w:type="dxa"/>
            <w:shd w:val="clear" w:color="auto" w:fill="auto"/>
            <w:noWrap/>
            <w:vAlign w:val="bottom"/>
          </w:tcPr>
          <w:p w14:paraId="08DCE344" w14:textId="24BFCB21" w:rsidR="00A84341" w:rsidRPr="00B10D73" w:rsidRDefault="00425270"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675" w:type="dxa"/>
          </w:tcPr>
          <w:p w14:paraId="1D075616"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0</w:t>
            </w:r>
          </w:p>
        </w:tc>
      </w:tr>
      <w:tr w:rsidR="00A84341" w:rsidRPr="00B10D73" w14:paraId="4FE3B372" w14:textId="77777777" w:rsidTr="00BD51CA">
        <w:trPr>
          <w:trHeight w:val="300"/>
        </w:trPr>
        <w:tc>
          <w:tcPr>
            <w:tcW w:w="1146" w:type="dxa"/>
            <w:shd w:val="clear" w:color="auto" w:fill="auto"/>
            <w:noWrap/>
            <w:vAlign w:val="bottom"/>
            <w:hideMark/>
          </w:tcPr>
          <w:p w14:paraId="3189F96D" w14:textId="7BDAA5B1"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hashok, K.</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QDWGRoGK","properties":{"formattedCitation":"(35)","plainCitation":"(35)","noteIndex":0},"citationItems":[{"id":1322,"uris":["http://zotero.org/users/3447303/items/ZF3I6DFS"],"uri":["http://zotero.org/users/3447303/items/ZF3I6DFS"],"itemData":{"id":1322,"type":"article-journal","title":"Standardization vs Diversity: How Can We Push Peer Review Research Forward?","container-title":"Medscape General Medicine","page":"11","volume":"7","issue":"1","source":"PubMed Central","ISSN":"1531-0132","note":"PMID: 16369316\nPMCID: PMC1681382","title-short":"Standardization vs Diversity","journalAbbreviation":"MedGenMed","author":[{"family":"Shashok","given":"Karen"}],"issued":{"date-parts":[["2005",2,16]]}}}],"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5)</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532A5B7"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pain</w:t>
            </w:r>
          </w:p>
        </w:tc>
        <w:tc>
          <w:tcPr>
            <w:tcW w:w="1142" w:type="dxa"/>
            <w:shd w:val="clear" w:color="auto" w:fill="auto"/>
            <w:noWrap/>
            <w:vAlign w:val="bottom"/>
            <w:hideMark/>
          </w:tcPr>
          <w:p w14:paraId="530C0C29" w14:textId="368E413E"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03B60F5"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edGenMed Medscape General Medicine</w:t>
            </w:r>
          </w:p>
        </w:tc>
        <w:tc>
          <w:tcPr>
            <w:tcW w:w="674" w:type="dxa"/>
            <w:shd w:val="clear" w:color="auto" w:fill="auto"/>
            <w:noWrap/>
            <w:vAlign w:val="bottom"/>
            <w:hideMark/>
          </w:tcPr>
          <w:p w14:paraId="5103453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5</w:t>
            </w:r>
          </w:p>
        </w:tc>
        <w:tc>
          <w:tcPr>
            <w:tcW w:w="1027" w:type="dxa"/>
            <w:shd w:val="clear" w:color="auto" w:fill="auto"/>
            <w:noWrap/>
            <w:vAlign w:val="bottom"/>
            <w:hideMark/>
          </w:tcPr>
          <w:p w14:paraId="0583EB6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11F67DC6" w14:textId="0A69B813" w:rsidR="00513633" w:rsidRPr="00B10D73" w:rsidRDefault="00B470B9" w:rsidP="00C160AB">
            <w:pPr>
              <w:spacing w:after="0" w:line="240" w:lineRule="auto"/>
            </w:pPr>
            <w:r w:rsidRPr="00B10D73">
              <w:rPr>
                <w:rFonts w:ascii="Calibri" w:eastAsia="Times New Roman" w:hAnsi="Calibri" w:cs="Times New Roman"/>
                <w:color w:val="000000"/>
                <w:sz w:val="16"/>
                <w:szCs w:val="16"/>
                <w:lang w:val="en-GB"/>
              </w:rPr>
              <w:t>Organization and approach to review,</w:t>
            </w:r>
            <w:r w:rsidR="00BD5ADF" w:rsidRPr="00B10D73">
              <w:t xml:space="preserve"> </w:t>
            </w:r>
            <w:r w:rsidR="00BD5ADF" w:rsidRPr="00B10D73">
              <w:rPr>
                <w:rFonts w:ascii="Calibri" w:eastAsia="Times New Roman" w:hAnsi="Calibri" w:cs="Times New Roman"/>
                <w:color w:val="000000"/>
                <w:sz w:val="16"/>
                <w:szCs w:val="16"/>
                <w:lang w:val="en-GB"/>
              </w:rPr>
              <w:t>Methods,</w:t>
            </w:r>
          </w:p>
          <w:p w14:paraId="3DF0D9CF" w14:textId="06799F0D" w:rsidR="005A3BF6"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513633" w:rsidRPr="00B10D73">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5BE0B649" w14:textId="14C76E7F"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 </w:t>
            </w:r>
            <w:r w:rsidR="00BD5ADF" w:rsidRPr="00B10D73">
              <w:rPr>
                <w:rFonts w:ascii="Calibri" w:eastAsia="Times New Roman" w:hAnsi="Calibri" w:cs="Times New Roman"/>
                <w:color w:val="000000"/>
                <w:sz w:val="16"/>
                <w:szCs w:val="16"/>
                <w:lang w:val="en-GB"/>
              </w:rPr>
              <w:t xml:space="preserve">30, </w:t>
            </w:r>
            <w:r w:rsidR="003A2EFA" w:rsidRPr="00B10D73">
              <w:rPr>
                <w:rFonts w:ascii="Calibri" w:eastAsia="Times New Roman" w:hAnsi="Calibri" w:cs="Times New Roman"/>
                <w:color w:val="000000"/>
                <w:sz w:val="16"/>
                <w:szCs w:val="16"/>
                <w:lang w:val="en-GB"/>
              </w:rPr>
              <w:t xml:space="preserve">31, </w:t>
            </w:r>
            <w:r w:rsidR="009230A7" w:rsidRPr="00B10D73">
              <w:rPr>
                <w:rFonts w:ascii="Calibri" w:eastAsia="Times New Roman" w:hAnsi="Calibri" w:cs="Times New Roman"/>
                <w:color w:val="000000"/>
                <w:sz w:val="16"/>
                <w:szCs w:val="16"/>
                <w:lang w:val="en-GB"/>
              </w:rPr>
              <w:t>46,</w:t>
            </w:r>
            <w:r w:rsidR="00116B16" w:rsidRPr="00B10D73">
              <w:rPr>
                <w:rFonts w:ascii="Calibri" w:eastAsia="Times New Roman" w:hAnsi="Calibri" w:cs="Times New Roman"/>
                <w:color w:val="000000"/>
                <w:sz w:val="16"/>
                <w:szCs w:val="16"/>
                <w:lang w:val="en-GB"/>
              </w:rPr>
              <w:t xml:space="preserve"> 50</w:t>
            </w:r>
          </w:p>
        </w:tc>
        <w:tc>
          <w:tcPr>
            <w:tcW w:w="675" w:type="dxa"/>
          </w:tcPr>
          <w:p w14:paraId="56BDF16C" w14:textId="77777777" w:rsidR="00A84341" w:rsidRPr="00B10D73" w:rsidRDefault="000432F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5</w:t>
            </w:r>
          </w:p>
        </w:tc>
      </w:tr>
      <w:tr w:rsidR="00A84341" w:rsidRPr="00B10D73" w14:paraId="18AE42DB" w14:textId="77777777" w:rsidTr="00BD51CA">
        <w:trPr>
          <w:trHeight w:val="300"/>
        </w:trPr>
        <w:tc>
          <w:tcPr>
            <w:tcW w:w="1146" w:type="dxa"/>
            <w:shd w:val="clear" w:color="auto" w:fill="auto"/>
            <w:noWrap/>
            <w:vAlign w:val="bottom"/>
            <w:hideMark/>
          </w:tcPr>
          <w:p w14:paraId="6D67F5E0" w14:textId="325D6C13"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iedlecki, S. L.</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FzJ472rA","properties":{"formattedCitation":"(36)","plainCitation":"(36)","noteIndex":0},"citationItems":[{"id":435,"uris":["http://zotero.org/users/3447303/items/PH24QPJG"],"uri":["http://zotero.org/users/3447303/items/PH24QPJG"],"itemData":{"id":435,"type":"article-journal","title":"The ethics of peer review: What to know before saying \"yes\".","container-title":"Nursing","page":"51-54","volume":"45","issue":"12","source":"EBSCOhost","archive":"rzh","abstract":"The article discusses the ethical principles supporting peer reviews, the responsibilities of nurses who serve as peer reviewers, and ethical challenges they need to avoid. Topics covered include the use of peer review in academia, similarity in characteristics of fair and unbiased reviews, and examples of unethical behaviors by peer reviewers.","DOI":"10.1097/01.NURSE.0000473395.43930.46","ISSN":"0360-4039","journalAbbreviation":"Nursing","author":[{"family":"Siedlecki","given":"Sandra L."}],"issued":{"date-parts":[["2015",12]]}}}],"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6)</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48508DEE"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5561D18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4B021BA"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ursing</w:t>
            </w:r>
          </w:p>
        </w:tc>
        <w:tc>
          <w:tcPr>
            <w:tcW w:w="674" w:type="dxa"/>
            <w:shd w:val="clear" w:color="auto" w:fill="auto"/>
            <w:noWrap/>
            <w:vAlign w:val="bottom"/>
            <w:hideMark/>
          </w:tcPr>
          <w:p w14:paraId="140AB5D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79EDACD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2E0CFB31" w14:textId="6B08E546" w:rsidR="00A84341" w:rsidRPr="00B10D73" w:rsidRDefault="00A908E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tc>
        <w:tc>
          <w:tcPr>
            <w:tcW w:w="708" w:type="dxa"/>
            <w:shd w:val="clear" w:color="auto" w:fill="auto"/>
            <w:noWrap/>
            <w:vAlign w:val="bottom"/>
          </w:tcPr>
          <w:p w14:paraId="430D521B" w14:textId="090F3040" w:rsidR="00A84341" w:rsidRPr="00B10D73" w:rsidRDefault="00A908E8"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9</w:t>
            </w:r>
          </w:p>
        </w:tc>
        <w:tc>
          <w:tcPr>
            <w:tcW w:w="675" w:type="dxa"/>
          </w:tcPr>
          <w:p w14:paraId="71139E56" w14:textId="77777777" w:rsidR="00A84341" w:rsidRPr="00B10D73" w:rsidRDefault="002D42D2" w:rsidP="00C160AB">
            <w:pPr>
              <w:spacing w:after="0" w:line="240" w:lineRule="auto"/>
              <w:rPr>
                <w:rFonts w:ascii="Calibri" w:eastAsia="Times New Roman" w:hAnsi="Calibri" w:cs="Times New Roman"/>
                <w:sz w:val="16"/>
                <w:szCs w:val="16"/>
                <w:lang w:val="en-GB"/>
              </w:rPr>
            </w:pPr>
            <w:r w:rsidRPr="00B10D73">
              <w:rPr>
                <w:rFonts w:ascii="Calibri" w:eastAsia="Times New Roman" w:hAnsi="Calibri" w:cs="Times New Roman"/>
                <w:sz w:val="16"/>
                <w:szCs w:val="16"/>
                <w:lang w:val="en-GB"/>
              </w:rPr>
              <w:t>1</w:t>
            </w:r>
          </w:p>
        </w:tc>
      </w:tr>
      <w:tr w:rsidR="00A84341" w:rsidRPr="00B10D73" w14:paraId="52402474" w14:textId="77777777" w:rsidTr="00484F8E">
        <w:trPr>
          <w:trHeight w:val="300"/>
        </w:trPr>
        <w:tc>
          <w:tcPr>
            <w:tcW w:w="1146" w:type="dxa"/>
            <w:shd w:val="clear" w:color="auto" w:fill="auto"/>
            <w:noWrap/>
            <w:vAlign w:val="bottom"/>
            <w:hideMark/>
          </w:tcPr>
          <w:p w14:paraId="7047778A" w14:textId="77777777" w:rsidR="00A84341" w:rsidRPr="00484F8E" w:rsidRDefault="00A84341" w:rsidP="00C160AB">
            <w:pPr>
              <w:spacing w:after="0" w:line="240" w:lineRule="auto"/>
              <w:rPr>
                <w:rFonts w:ascii="Calibri" w:eastAsia="Times New Roman" w:hAnsi="Calibri" w:cs="Times New Roman"/>
                <w:color w:val="000000"/>
                <w:sz w:val="16"/>
                <w:szCs w:val="16"/>
                <w:lang w:val="en-GB"/>
              </w:rPr>
            </w:pPr>
          </w:p>
          <w:p w14:paraId="00C1DAE1" w14:textId="7AFF2E9D" w:rsidR="00A84341" w:rsidRPr="00484F8E" w:rsidRDefault="00A84341" w:rsidP="00C160AB">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Siegel, V</w:t>
            </w:r>
            <w:r w:rsidR="00967929" w:rsidRPr="00484F8E">
              <w:rPr>
                <w:rFonts w:ascii="Calibri" w:eastAsia="Times New Roman" w:hAnsi="Calibri" w:cs="Times New Roman"/>
                <w:color w:val="000000"/>
                <w:sz w:val="16"/>
                <w:szCs w:val="16"/>
                <w:lang w:val="en-GB"/>
              </w:rPr>
              <w:t>.</w:t>
            </w:r>
            <w:r w:rsidR="00967929" w:rsidRPr="00484F8E">
              <w:rPr>
                <w:rFonts w:ascii="Calibri" w:eastAsia="Times New Roman" w:hAnsi="Calibri" w:cs="Times New Roman"/>
                <w:color w:val="000000"/>
                <w:sz w:val="16"/>
                <w:szCs w:val="16"/>
                <w:lang w:val="en-GB"/>
              </w:rPr>
              <w:fldChar w:fldCharType="begin"/>
            </w:r>
            <w:r w:rsidR="005D77F9" w:rsidRPr="00484F8E">
              <w:rPr>
                <w:rFonts w:ascii="Calibri" w:eastAsia="Times New Roman" w:hAnsi="Calibri" w:cs="Times New Roman"/>
                <w:color w:val="000000"/>
                <w:sz w:val="16"/>
                <w:szCs w:val="16"/>
                <w:lang w:val="en-GB"/>
              </w:rPr>
              <w:instrText xml:space="preserve"> ADDIN ZOTERO_ITEM CSL_CITATION {"citationID":"1cGc8dHi","properties":{"formattedCitation":"(37)","plainCitation":"(37)","noteIndex":0},"citationItems":[{"id":4545,"uris":["http://zotero.org/users/3447303/items/K9DVSKEX"],"uri":["http://zotero.org/users/3447303/items/K9DVSKEX"],"itemData":{"id":4545,"type":"article-journal","title":"The promise of peer review","container-title":"Disease Models &amp; Mechanisms","page":"73-77","volume":"1","issue":"2-3","archive_location":"WOS:000268254100001","ISSN":"1754-8403","journalAbbreviation":"Dis. Model. Mech.","language":"English","author":[{"family":"Siegel","given":"V."}],"issued":{"date-parts":[["2008",9]]}}}],"schema":"https://github.com/citation-style-language/schema/raw/master/csl-citation.json"} </w:instrText>
            </w:r>
            <w:r w:rsidR="00967929" w:rsidRPr="00484F8E">
              <w:rPr>
                <w:rFonts w:ascii="Calibri" w:eastAsia="Times New Roman" w:hAnsi="Calibri" w:cs="Times New Roman"/>
                <w:color w:val="000000"/>
                <w:sz w:val="16"/>
                <w:szCs w:val="16"/>
                <w:lang w:val="en-GB"/>
              </w:rPr>
              <w:fldChar w:fldCharType="separate"/>
            </w:r>
            <w:r w:rsidR="005D77F9" w:rsidRPr="00484F8E">
              <w:rPr>
                <w:rFonts w:ascii="Calibri" w:hAnsi="Calibri" w:cs="Calibri"/>
                <w:sz w:val="16"/>
              </w:rPr>
              <w:t>(37)</w:t>
            </w:r>
            <w:r w:rsidR="00967929" w:rsidRPr="00484F8E">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7F69307" w14:textId="77777777" w:rsidR="00A84341" w:rsidRPr="00484F8E" w:rsidRDefault="00A84341" w:rsidP="00C160AB">
            <w:pPr>
              <w:spacing w:after="0" w:line="240" w:lineRule="auto"/>
              <w:ind w:right="-376"/>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39732A3E" w14:textId="77777777" w:rsidR="00A84341" w:rsidRPr="00484F8E" w:rsidRDefault="00A84341" w:rsidP="00C160AB">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1228626F" w14:textId="77777777" w:rsidR="00A84341" w:rsidRPr="00484F8E" w:rsidRDefault="00A84341" w:rsidP="00C160AB">
            <w:pPr>
              <w:spacing w:after="0" w:line="240" w:lineRule="auto"/>
              <w:ind w:right="-108"/>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Disease Models &amp; Mechanisms</w:t>
            </w:r>
          </w:p>
        </w:tc>
        <w:tc>
          <w:tcPr>
            <w:tcW w:w="674" w:type="dxa"/>
            <w:shd w:val="clear" w:color="auto" w:fill="auto"/>
            <w:noWrap/>
            <w:vAlign w:val="bottom"/>
            <w:hideMark/>
          </w:tcPr>
          <w:p w14:paraId="3254E649" w14:textId="77777777" w:rsidR="00A84341" w:rsidRPr="00484F8E" w:rsidRDefault="00A84341" w:rsidP="00C160AB">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7E134D91" w14:textId="41E6BD74" w:rsidR="00A84341" w:rsidRPr="00484F8E" w:rsidRDefault="00A84341" w:rsidP="00C160AB">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Review article</w:t>
            </w:r>
          </w:p>
        </w:tc>
        <w:tc>
          <w:tcPr>
            <w:tcW w:w="1730" w:type="dxa"/>
            <w:shd w:val="clear" w:color="auto" w:fill="auto"/>
          </w:tcPr>
          <w:p w14:paraId="64E7C758" w14:textId="77777777" w:rsidR="00484F8E" w:rsidRPr="00484F8E" w:rsidRDefault="000D543B" w:rsidP="00484F8E">
            <w:pPr>
              <w:spacing w:after="0" w:line="240" w:lineRule="auto"/>
            </w:pPr>
            <w:r w:rsidRPr="00484F8E">
              <w:rPr>
                <w:rFonts w:ascii="Calibri" w:eastAsia="Times New Roman" w:hAnsi="Calibri" w:cs="Times New Roman"/>
                <w:color w:val="000000"/>
                <w:sz w:val="16"/>
                <w:szCs w:val="16"/>
                <w:lang w:val="en-GB"/>
              </w:rPr>
              <w:t>Organization and approach to review,</w:t>
            </w:r>
            <w:r w:rsidR="00DE6F2F" w:rsidRPr="00484F8E">
              <w:t xml:space="preserve"> </w:t>
            </w:r>
            <w:r w:rsidR="00DE6F2F" w:rsidRPr="00484F8E">
              <w:rPr>
                <w:rFonts w:ascii="Calibri" w:eastAsia="Times New Roman" w:hAnsi="Calibri" w:cs="Times New Roman"/>
                <w:color w:val="000000"/>
                <w:sz w:val="16"/>
                <w:szCs w:val="16"/>
                <w:lang w:val="en-GB"/>
              </w:rPr>
              <w:t>Make general comments,</w:t>
            </w:r>
            <w:r w:rsidR="00484F8E" w:rsidRPr="00484F8E">
              <w:rPr>
                <w:rFonts w:ascii="Calibri" w:eastAsia="Times New Roman" w:hAnsi="Calibri" w:cs="Times New Roman"/>
                <w:color w:val="000000"/>
                <w:sz w:val="16"/>
                <w:szCs w:val="16"/>
                <w:lang w:val="en-GB"/>
              </w:rPr>
              <w:t>Title is accurate, Abstract,</w:t>
            </w:r>
          </w:p>
          <w:p w14:paraId="2AD76B10" w14:textId="77777777" w:rsidR="00484F8E" w:rsidRPr="00484F8E" w:rsidRDefault="00484F8E" w:rsidP="00484F8E">
            <w:pPr>
              <w:spacing w:after="0" w:line="240" w:lineRule="auto"/>
            </w:pPr>
            <w:r w:rsidRPr="00484F8E">
              <w:rPr>
                <w:rFonts w:ascii="Calibri" w:eastAsia="Times New Roman" w:hAnsi="Calibri" w:cs="Times New Roman"/>
                <w:color w:val="000000"/>
                <w:sz w:val="16"/>
                <w:szCs w:val="16"/>
                <w:lang w:val="en-GB"/>
              </w:rPr>
              <w:t>Introduction,</w:t>
            </w:r>
            <w:r w:rsidRPr="00484F8E">
              <w:t xml:space="preserve"> </w:t>
            </w:r>
            <w:r w:rsidRPr="00484F8E">
              <w:rPr>
                <w:rFonts w:ascii="Calibri" w:eastAsia="Times New Roman" w:hAnsi="Calibri" w:cs="Times New Roman"/>
                <w:color w:val="000000"/>
                <w:sz w:val="16"/>
                <w:szCs w:val="16"/>
                <w:lang w:val="en-GB"/>
              </w:rPr>
              <w:t>Methods,</w:t>
            </w:r>
          </w:p>
          <w:p w14:paraId="2C1FAEC5" w14:textId="5CD80E56" w:rsidR="00116B16" w:rsidRPr="00484F8E" w:rsidRDefault="00484F8E" w:rsidP="00484F8E">
            <w:pPr>
              <w:spacing w:after="0" w:line="240" w:lineRule="auto"/>
            </w:pPr>
            <w:r w:rsidRPr="00484F8E">
              <w:rPr>
                <w:rFonts w:ascii="Calibri" w:eastAsia="Times New Roman" w:hAnsi="Calibri" w:cs="Times New Roman"/>
                <w:color w:val="000000"/>
                <w:sz w:val="16"/>
                <w:szCs w:val="16"/>
                <w:lang w:val="en-GB"/>
              </w:rPr>
              <w:t>Results,</w:t>
            </w:r>
            <w:r w:rsidRPr="00484F8E">
              <w:t xml:space="preserve"> </w:t>
            </w:r>
            <w:r w:rsidRPr="00484F8E">
              <w:rPr>
                <w:rFonts w:ascii="Calibri" w:eastAsia="Times New Roman" w:hAnsi="Calibri" w:cs="Times New Roman"/>
                <w:color w:val="000000"/>
                <w:sz w:val="16"/>
                <w:szCs w:val="16"/>
                <w:lang w:val="en-GB"/>
              </w:rPr>
              <w:t>Discussion/Conclusion,</w:t>
            </w:r>
          </w:p>
          <w:p w14:paraId="4593A5B7" w14:textId="036E7D07" w:rsidR="00A84341" w:rsidRPr="00484F8E" w:rsidRDefault="00484F8E" w:rsidP="00C160AB">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Assess manuscript presentation</w:t>
            </w:r>
          </w:p>
        </w:tc>
        <w:tc>
          <w:tcPr>
            <w:tcW w:w="708" w:type="dxa"/>
            <w:shd w:val="clear" w:color="auto" w:fill="auto"/>
            <w:noWrap/>
            <w:vAlign w:val="bottom"/>
          </w:tcPr>
          <w:p w14:paraId="4C494901" w14:textId="53199F47" w:rsidR="00A84341" w:rsidRPr="00484F8E" w:rsidRDefault="000D543B" w:rsidP="00484F8E">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 xml:space="preserve">2, </w:t>
            </w:r>
            <w:r w:rsidR="00DE6F2F" w:rsidRPr="00484F8E">
              <w:rPr>
                <w:rFonts w:ascii="Calibri" w:eastAsia="Times New Roman" w:hAnsi="Calibri" w:cs="Times New Roman"/>
                <w:color w:val="000000"/>
                <w:sz w:val="16"/>
                <w:szCs w:val="16"/>
                <w:lang w:val="en-GB"/>
              </w:rPr>
              <w:t xml:space="preserve">11, </w:t>
            </w:r>
            <w:r w:rsidR="00C22691" w:rsidRPr="00484F8E">
              <w:rPr>
                <w:rFonts w:ascii="Calibri" w:eastAsia="Times New Roman" w:hAnsi="Calibri" w:cs="Times New Roman"/>
                <w:color w:val="000000"/>
                <w:sz w:val="16"/>
                <w:szCs w:val="16"/>
                <w:lang w:val="en-GB"/>
              </w:rPr>
              <w:t xml:space="preserve">12, </w:t>
            </w:r>
            <w:r w:rsidR="00745E2E" w:rsidRPr="00484F8E">
              <w:rPr>
                <w:rFonts w:ascii="Calibri" w:eastAsia="Times New Roman" w:hAnsi="Calibri" w:cs="Times New Roman"/>
                <w:color w:val="000000"/>
                <w:sz w:val="16"/>
                <w:szCs w:val="16"/>
                <w:lang w:val="en-GB"/>
              </w:rPr>
              <w:t>14,</w:t>
            </w:r>
            <w:r w:rsidR="00484F8E" w:rsidRPr="00484F8E">
              <w:rPr>
                <w:rFonts w:ascii="Calibri" w:eastAsia="Times New Roman" w:hAnsi="Calibri" w:cs="Times New Roman"/>
                <w:color w:val="000000"/>
                <w:sz w:val="16"/>
                <w:szCs w:val="16"/>
                <w:lang w:val="en-GB"/>
              </w:rPr>
              <w:t xml:space="preserve"> 16, 21, 23, 24, 26, 27, 28, 29, 30, 35, 37, 45, 50, 52, </w:t>
            </w:r>
            <w:r w:rsidR="00745E2E" w:rsidRPr="00484F8E">
              <w:rPr>
                <w:rFonts w:ascii="Calibri" w:eastAsia="Times New Roman" w:hAnsi="Calibri" w:cs="Times New Roman"/>
                <w:color w:val="000000"/>
                <w:sz w:val="16"/>
                <w:szCs w:val="16"/>
                <w:lang w:val="en-GB"/>
              </w:rPr>
              <w:t xml:space="preserve"> </w:t>
            </w:r>
            <w:r w:rsidR="00484F8E" w:rsidRPr="00484F8E">
              <w:rPr>
                <w:rFonts w:ascii="Calibri" w:eastAsia="Times New Roman" w:hAnsi="Calibri" w:cs="Times New Roman"/>
                <w:color w:val="000000"/>
                <w:sz w:val="16"/>
                <w:szCs w:val="16"/>
                <w:lang w:val="en-GB"/>
              </w:rPr>
              <w:t>66</w:t>
            </w:r>
          </w:p>
        </w:tc>
        <w:tc>
          <w:tcPr>
            <w:tcW w:w="675" w:type="dxa"/>
            <w:shd w:val="clear" w:color="auto" w:fill="auto"/>
          </w:tcPr>
          <w:p w14:paraId="328277F1" w14:textId="3A09297C" w:rsidR="00A84341" w:rsidRPr="00484F8E" w:rsidRDefault="00ED06F0" w:rsidP="00C160AB">
            <w:pPr>
              <w:spacing w:after="0" w:line="240" w:lineRule="auto"/>
              <w:rPr>
                <w:rFonts w:ascii="Calibri" w:eastAsia="Times New Roman" w:hAnsi="Calibri" w:cs="Times New Roman"/>
                <w:color w:val="000000"/>
                <w:sz w:val="16"/>
                <w:szCs w:val="16"/>
                <w:lang w:val="en-GB"/>
              </w:rPr>
            </w:pPr>
            <w:r w:rsidRPr="00484F8E">
              <w:rPr>
                <w:rFonts w:ascii="Calibri" w:eastAsia="Times New Roman" w:hAnsi="Calibri" w:cs="Times New Roman"/>
                <w:color w:val="000000"/>
                <w:sz w:val="16"/>
                <w:szCs w:val="16"/>
                <w:lang w:val="en-GB"/>
              </w:rPr>
              <w:t>19</w:t>
            </w:r>
          </w:p>
        </w:tc>
      </w:tr>
      <w:tr w:rsidR="00A84341" w:rsidRPr="00B10D73" w14:paraId="06CB8FE1" w14:textId="77777777" w:rsidTr="00BD51CA">
        <w:trPr>
          <w:trHeight w:val="300"/>
        </w:trPr>
        <w:tc>
          <w:tcPr>
            <w:tcW w:w="1146" w:type="dxa"/>
            <w:shd w:val="clear" w:color="auto" w:fill="auto"/>
            <w:noWrap/>
            <w:vAlign w:val="bottom"/>
            <w:hideMark/>
          </w:tcPr>
          <w:p w14:paraId="01C3500F" w14:textId="1744FC26"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imons-Morton, B.</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EjKaK4CG","properties":{"formattedCitation":"(38)","plainCitation":"(38)","noteIndex":0},"citationItems":[{"id":3808,"uris":["http://zotero.org/users/3447303/items/8XEAR297"],"uri":["http://zotero.org/users/3447303/items/8XEAR297"],"itemData":{"id":3808,"type":"webpage","title":"Demystifying peer review","genre":"Promotion &amp; Maintenance of Health &amp; Wellness 3365","abstract":"This issue carries our annual homage to the many heretofore anonymous colleagues who during the last year have volunteered their valuable time and expertise in reviewing manuscripts for Health Education &amp; Behavior (HE&amp;B). The purposes of peer review of manuscripts submitted to HE&amp;B are to select and prioritize articles with promise and then to improve their quality through the peer review process. Peer review is the primary process by which professional and scientific communities assess quality and maintain standards in professional practice and scholarship. At a minimum, it is employed in the academic world to inform judgments in promotion and tenure, in the scientific world to ensure that only the most important and meritorious research is funded, and in the publishing world to assess, improve, and control the quality of articles published in academic journals. HE&amp;B has long been committed to the highest standards of peer review. HE&amp;B's goal is to be the best journal of its kind in the health-related behavioral and social sciences. (PsycINFO Database Record (c) 2016 APA, all rights reserved)","URL":"http://ovidsp.ovid.com/ovidweb.cgi?T=JS&amp;PAGE=reference&amp;D=psyc9&amp;NEWS=N&amp;AN=2012-03231-001","author":[{"family":"Simons-Morton","given":"Bruce"},{"family":"Abraido-Lanza","given":"Ana F."},{"family":"Bernhardt","given":"Jay M."},{"family":"Schoenthaler","given":"Antoinette"},{"family":"Schnitzer","given":"Amanda"},{"family":"Allegrante","given":"John P."}],"issued":{"date-parts":[["2012"]]},"accessed":{"date-parts":[["2002",1,11]]}}}],"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8)</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CE301BA"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6BC611D7"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8A74AB6"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Health Education &amp; Behavior</w:t>
            </w:r>
          </w:p>
        </w:tc>
        <w:tc>
          <w:tcPr>
            <w:tcW w:w="674" w:type="dxa"/>
            <w:shd w:val="clear" w:color="auto" w:fill="auto"/>
            <w:noWrap/>
            <w:vAlign w:val="bottom"/>
            <w:hideMark/>
          </w:tcPr>
          <w:p w14:paraId="34E9E74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2</w:t>
            </w:r>
          </w:p>
        </w:tc>
        <w:tc>
          <w:tcPr>
            <w:tcW w:w="1027" w:type="dxa"/>
            <w:shd w:val="clear" w:color="auto" w:fill="auto"/>
            <w:noWrap/>
            <w:vAlign w:val="bottom"/>
            <w:hideMark/>
          </w:tcPr>
          <w:p w14:paraId="0C5A93B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51426927" w14:textId="77777777"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508E6809" w14:textId="77777777" w:rsidR="00C17D4C" w:rsidRPr="00B10D73" w:rsidRDefault="00C17D4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p>
          <w:p w14:paraId="13B436B6" w14:textId="09AF44DF" w:rsidR="00F03241"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48151750" w14:textId="23F1DBB5" w:rsidR="00F03241"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285C9185" w14:textId="1086672E" w:rsidR="00F03241"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027A5" w:rsidRPr="00B10D73">
              <w:t xml:space="preserve"> </w:t>
            </w:r>
            <w:r w:rsidR="00E027A5" w:rsidRPr="00B10D73">
              <w:rPr>
                <w:rFonts w:ascii="Calibri" w:eastAsia="Times New Roman" w:hAnsi="Calibri" w:cs="Times New Roman"/>
                <w:color w:val="000000"/>
                <w:sz w:val="16"/>
                <w:szCs w:val="16"/>
                <w:lang w:val="en-GB"/>
              </w:rPr>
              <w:t>Address ethical aspects,</w:t>
            </w:r>
          </w:p>
          <w:p w14:paraId="5F53CF32" w14:textId="0F30FA93" w:rsidR="00F03241" w:rsidRPr="00B10D73" w:rsidRDefault="00E40ADA"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3D76389F" w14:textId="06C65D4F" w:rsidR="00876ECE" w:rsidRPr="00B10D73" w:rsidRDefault="00F032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7B66FB42" w14:textId="650988FB"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 </w:t>
            </w:r>
            <w:r w:rsidR="00C17D4C" w:rsidRPr="00B10D73">
              <w:rPr>
                <w:rFonts w:ascii="Calibri" w:eastAsia="Times New Roman" w:hAnsi="Calibri" w:cs="Times New Roman"/>
                <w:color w:val="000000"/>
                <w:sz w:val="16"/>
                <w:szCs w:val="16"/>
                <w:lang w:val="en-GB"/>
              </w:rPr>
              <w:t xml:space="preserve">13, </w:t>
            </w:r>
            <w:r w:rsidR="00557BD4" w:rsidRPr="00B10D73">
              <w:rPr>
                <w:rFonts w:ascii="Calibri" w:eastAsia="Times New Roman" w:hAnsi="Calibri" w:cs="Times New Roman"/>
                <w:color w:val="000000"/>
                <w:sz w:val="16"/>
                <w:szCs w:val="16"/>
                <w:lang w:val="en-GB"/>
              </w:rPr>
              <w:t xml:space="preserve">15, 16, </w:t>
            </w:r>
            <w:r w:rsidR="000A61E0" w:rsidRPr="00B10D73">
              <w:rPr>
                <w:rFonts w:ascii="Calibri" w:eastAsia="Times New Roman" w:hAnsi="Calibri" w:cs="Times New Roman"/>
                <w:color w:val="000000"/>
                <w:sz w:val="16"/>
                <w:szCs w:val="16"/>
                <w:lang w:val="en-GB"/>
              </w:rPr>
              <w:t xml:space="preserve">18, </w:t>
            </w:r>
            <w:r w:rsidR="00876ECE" w:rsidRPr="00B10D73">
              <w:rPr>
                <w:rFonts w:ascii="Calibri" w:eastAsia="Times New Roman" w:hAnsi="Calibri" w:cs="Times New Roman"/>
                <w:color w:val="000000"/>
                <w:sz w:val="16"/>
                <w:szCs w:val="16"/>
                <w:lang w:val="en-GB"/>
              </w:rPr>
              <w:t>22,</w:t>
            </w:r>
            <w:r w:rsidR="00E93CD8" w:rsidRPr="00B10D73">
              <w:rPr>
                <w:rFonts w:ascii="Calibri" w:eastAsia="Times New Roman" w:hAnsi="Calibri" w:cs="Times New Roman"/>
                <w:color w:val="000000"/>
                <w:sz w:val="16"/>
                <w:szCs w:val="16"/>
                <w:lang w:val="en-GB"/>
              </w:rPr>
              <w:t xml:space="preserve"> 23, </w:t>
            </w:r>
            <w:r w:rsidR="00585A82" w:rsidRPr="00B10D73">
              <w:rPr>
                <w:rFonts w:ascii="Calibri" w:eastAsia="Times New Roman" w:hAnsi="Calibri" w:cs="Times New Roman"/>
                <w:color w:val="000000"/>
                <w:sz w:val="16"/>
                <w:szCs w:val="16"/>
                <w:lang w:val="en-GB"/>
              </w:rPr>
              <w:t xml:space="preserve">26, 27, </w:t>
            </w:r>
            <w:r w:rsidR="009E0BE0" w:rsidRPr="00B10D73">
              <w:rPr>
                <w:rFonts w:ascii="Calibri" w:eastAsia="Times New Roman" w:hAnsi="Calibri" w:cs="Times New Roman"/>
                <w:color w:val="000000"/>
                <w:sz w:val="16"/>
                <w:szCs w:val="16"/>
                <w:lang w:val="en-GB"/>
              </w:rPr>
              <w:t xml:space="preserve">28, </w:t>
            </w:r>
            <w:r w:rsidR="00BD5ADF" w:rsidRPr="00B10D73">
              <w:rPr>
                <w:rFonts w:ascii="Calibri" w:eastAsia="Times New Roman" w:hAnsi="Calibri" w:cs="Times New Roman"/>
                <w:color w:val="000000"/>
                <w:sz w:val="16"/>
                <w:szCs w:val="16"/>
                <w:lang w:val="en-GB"/>
              </w:rPr>
              <w:t xml:space="preserve">29, 30, </w:t>
            </w:r>
            <w:r w:rsidR="003A2EFA"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 xml:space="preserve">32, </w:t>
            </w:r>
            <w:r w:rsidR="003D6010" w:rsidRPr="00B10D73">
              <w:rPr>
                <w:rFonts w:ascii="Calibri" w:eastAsia="Times New Roman" w:hAnsi="Calibri" w:cs="Times New Roman"/>
                <w:color w:val="000000"/>
                <w:sz w:val="16"/>
                <w:szCs w:val="16"/>
                <w:lang w:val="en-GB"/>
              </w:rPr>
              <w:t xml:space="preserve">33, </w:t>
            </w:r>
            <w:r w:rsidR="00551D92" w:rsidRPr="00B10D73">
              <w:rPr>
                <w:rFonts w:ascii="Calibri" w:eastAsia="Times New Roman" w:hAnsi="Calibri" w:cs="Times New Roman"/>
                <w:color w:val="000000"/>
                <w:sz w:val="16"/>
                <w:szCs w:val="16"/>
                <w:lang w:val="en-GB"/>
              </w:rPr>
              <w:t xml:space="preserve">34, </w:t>
            </w:r>
            <w:r w:rsidR="00BB1437" w:rsidRPr="00B10D73">
              <w:rPr>
                <w:rFonts w:ascii="Calibri" w:eastAsia="Times New Roman" w:hAnsi="Calibri" w:cs="Times New Roman"/>
                <w:color w:val="000000"/>
                <w:sz w:val="16"/>
                <w:szCs w:val="16"/>
                <w:lang w:val="en-GB"/>
              </w:rPr>
              <w:t>37,</w:t>
            </w:r>
            <w:r w:rsidR="003E0297" w:rsidRPr="00B10D73">
              <w:rPr>
                <w:rFonts w:ascii="Calibri" w:eastAsia="Times New Roman" w:hAnsi="Calibri" w:cs="Times New Roman"/>
                <w:color w:val="000000"/>
                <w:sz w:val="16"/>
                <w:szCs w:val="16"/>
                <w:lang w:val="en-GB"/>
              </w:rPr>
              <w:t xml:space="preserve"> 39,</w:t>
            </w:r>
            <w:r w:rsidR="009230A7" w:rsidRPr="00B10D73">
              <w:rPr>
                <w:rFonts w:ascii="Calibri" w:eastAsia="Times New Roman" w:hAnsi="Calibri" w:cs="Times New Roman"/>
                <w:color w:val="000000"/>
                <w:sz w:val="16"/>
                <w:szCs w:val="16"/>
                <w:lang w:val="en-GB"/>
              </w:rPr>
              <w:t xml:space="preserve"> 45, 46,</w:t>
            </w:r>
            <w:r w:rsidR="004074F6" w:rsidRPr="00B10D73">
              <w:rPr>
                <w:rFonts w:ascii="Calibri" w:eastAsia="Times New Roman" w:hAnsi="Calibri" w:cs="Times New Roman"/>
                <w:color w:val="000000"/>
                <w:sz w:val="16"/>
                <w:szCs w:val="16"/>
                <w:lang w:val="en-GB"/>
              </w:rPr>
              <w:t xml:space="preserve"> 47, 50, </w:t>
            </w:r>
            <w:r w:rsidR="00D87138" w:rsidRPr="00B10D73">
              <w:rPr>
                <w:rFonts w:ascii="Calibri" w:eastAsia="Times New Roman" w:hAnsi="Calibri" w:cs="Times New Roman"/>
                <w:color w:val="000000"/>
                <w:sz w:val="16"/>
                <w:szCs w:val="16"/>
                <w:lang w:val="en-GB"/>
              </w:rPr>
              <w:t>51, 52,</w:t>
            </w:r>
            <w:r w:rsidR="00A714E5" w:rsidRPr="00B10D73">
              <w:rPr>
                <w:rFonts w:ascii="Calibri" w:eastAsia="Times New Roman" w:hAnsi="Calibri" w:cs="Times New Roman"/>
                <w:color w:val="000000"/>
                <w:sz w:val="16"/>
                <w:szCs w:val="16"/>
                <w:lang w:val="en-GB"/>
              </w:rPr>
              <w:t xml:space="preserve"> 53, 54, </w:t>
            </w:r>
            <w:r w:rsidR="00E027A5" w:rsidRPr="00B10D73">
              <w:rPr>
                <w:rFonts w:ascii="Calibri" w:eastAsia="Times New Roman" w:hAnsi="Calibri" w:cs="Times New Roman"/>
                <w:color w:val="000000"/>
                <w:sz w:val="16"/>
                <w:szCs w:val="16"/>
                <w:lang w:val="en-GB"/>
              </w:rPr>
              <w:t>57,</w:t>
            </w:r>
            <w:r w:rsidR="00E40ADA" w:rsidRPr="00B10D73">
              <w:rPr>
                <w:rFonts w:ascii="Calibri" w:eastAsia="Times New Roman" w:hAnsi="Calibri" w:cs="Times New Roman"/>
                <w:color w:val="000000"/>
                <w:sz w:val="16"/>
                <w:szCs w:val="16"/>
                <w:lang w:val="en-GB"/>
              </w:rPr>
              <w:t xml:space="preserve"> 62, </w:t>
            </w:r>
            <w:r w:rsidR="00B2790E" w:rsidRPr="00B10D73">
              <w:rPr>
                <w:rFonts w:ascii="Calibri" w:eastAsia="Times New Roman" w:hAnsi="Calibri" w:cs="Times New Roman"/>
                <w:color w:val="000000"/>
                <w:sz w:val="16"/>
                <w:szCs w:val="16"/>
                <w:lang w:val="en-GB"/>
              </w:rPr>
              <w:t>63,</w:t>
            </w:r>
            <w:r w:rsidR="00052293" w:rsidRPr="00B10D73">
              <w:rPr>
                <w:rFonts w:ascii="Calibri" w:eastAsia="Times New Roman" w:hAnsi="Calibri" w:cs="Times New Roman"/>
                <w:color w:val="000000"/>
                <w:sz w:val="16"/>
                <w:szCs w:val="16"/>
                <w:lang w:val="en-GB"/>
              </w:rPr>
              <w:t xml:space="preserve"> 66, </w:t>
            </w:r>
            <w:r w:rsidR="001C5DE1" w:rsidRPr="00B10D73">
              <w:rPr>
                <w:rFonts w:ascii="Calibri" w:eastAsia="Times New Roman" w:hAnsi="Calibri" w:cs="Times New Roman"/>
                <w:color w:val="000000"/>
                <w:sz w:val="16"/>
                <w:szCs w:val="16"/>
                <w:lang w:val="en-GB"/>
              </w:rPr>
              <w:t>67,</w:t>
            </w:r>
            <w:r w:rsidR="00F03241" w:rsidRPr="00B10D73">
              <w:rPr>
                <w:rFonts w:ascii="Calibri" w:eastAsia="Times New Roman" w:hAnsi="Calibri" w:cs="Times New Roman"/>
                <w:color w:val="000000"/>
                <w:sz w:val="16"/>
                <w:szCs w:val="16"/>
                <w:lang w:val="en-GB"/>
              </w:rPr>
              <w:t xml:space="preserve"> 70</w:t>
            </w:r>
          </w:p>
        </w:tc>
        <w:tc>
          <w:tcPr>
            <w:tcW w:w="675" w:type="dxa"/>
          </w:tcPr>
          <w:p w14:paraId="38C20877" w14:textId="3682A4C5" w:rsidR="00A84341" w:rsidRPr="00B10D73" w:rsidRDefault="00F032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32</w:t>
            </w:r>
          </w:p>
        </w:tc>
      </w:tr>
      <w:tr w:rsidR="00A84341" w:rsidRPr="00B10D73" w14:paraId="33FD7452" w14:textId="77777777" w:rsidTr="00BD51CA">
        <w:trPr>
          <w:trHeight w:val="300"/>
        </w:trPr>
        <w:tc>
          <w:tcPr>
            <w:tcW w:w="1146" w:type="dxa"/>
            <w:shd w:val="clear" w:color="auto" w:fill="auto"/>
            <w:noWrap/>
            <w:vAlign w:val="bottom"/>
            <w:hideMark/>
          </w:tcPr>
          <w:p w14:paraId="4A5B6BA0" w14:textId="0FA56188"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impson, K. J.</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GERsHfqG","properties":{"formattedCitation":"(39)","plainCitation":"(39)","noteIndex":0},"citationItems":[{"id":4543,"uris":["http://zotero.org/users/3447303/items/XFPSQ4QE"],"uri":["http://zotero.org/users/3447303/items/XFPSQ4QE"],"itemData":{"id":4543,"type":"article-journal","title":"Reviewing an Original Research Manuscript for the International Journal of Exercise Science: A Guide for Students and Professionals","container-title":"International Journal of Exercise Science","page":"43-49","volume":"1","issue":"2","source":"Ovid Technologies","archive":"MEDLINE","archive_location":"27182294","abstract":"Considerations for the review process of manuscripts submitted to the International Journal of Exercise Science are presented. Initial steps to evaluation include reading the abstract to determine your ability as a reviewer, becoming familiar with the journal requirements, and formulating an initial impression of the manuscript. At this point an assessment is made to determine how the reviewer should treat the manuscript. If it is determined that the manuscript is acceptable with minor revisions, or may be acceptable with major changes, a full review should be performed. A full review of the manuscript requires a thorough examination of the major headings including the Introduction, Methods, Results, and Discussion. The written review is composed of two parts, a section with the decision that is composed of comments only for the editor, and a section that provides feedback to the authors. Specific comments to the authors should include an honest critique that aids in improving the manuscript.","journalAbbreviation":"Int","language":"English","author":[{"family":"Simpson","given":"Kathy J."}],"issued":{"date-parts":[["2008"]]}}}],"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39)</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303CBE81"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25652B7D" w14:textId="39D8EC23"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5421EF8"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International Journal of Exercise Science</w:t>
            </w:r>
          </w:p>
        </w:tc>
        <w:tc>
          <w:tcPr>
            <w:tcW w:w="674" w:type="dxa"/>
            <w:shd w:val="clear" w:color="auto" w:fill="auto"/>
            <w:noWrap/>
            <w:vAlign w:val="bottom"/>
            <w:hideMark/>
          </w:tcPr>
          <w:p w14:paraId="44AAF1A7"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8</w:t>
            </w:r>
          </w:p>
        </w:tc>
        <w:tc>
          <w:tcPr>
            <w:tcW w:w="1027" w:type="dxa"/>
            <w:shd w:val="clear" w:color="auto" w:fill="auto"/>
            <w:noWrap/>
            <w:vAlign w:val="bottom"/>
            <w:hideMark/>
          </w:tcPr>
          <w:p w14:paraId="6D055A2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2D35F38F" w14:textId="77777777"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r w:rsidR="00DE6F2F" w:rsidRPr="00B10D73">
              <w:t xml:space="preserve"> </w:t>
            </w:r>
            <w:r w:rsidR="00DE6F2F" w:rsidRPr="00B10D73">
              <w:rPr>
                <w:rFonts w:ascii="Calibri" w:eastAsia="Times New Roman" w:hAnsi="Calibri" w:cs="Times New Roman"/>
                <w:color w:val="000000"/>
                <w:sz w:val="16"/>
                <w:szCs w:val="16"/>
                <w:lang w:val="en-GB"/>
              </w:rPr>
              <w:t>Make general comments,</w:t>
            </w:r>
          </w:p>
          <w:p w14:paraId="59D61999" w14:textId="51E7C438" w:rsidR="000477E6"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4CC06D6B" w14:textId="435F7973" w:rsidR="000477E6"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1C3029F8" w14:textId="40C31A34" w:rsidR="000477E6" w:rsidRPr="00B10D73" w:rsidRDefault="009230A7" w:rsidP="00C160AB">
            <w:pPr>
              <w:spacing w:after="0" w:line="240" w:lineRule="auto"/>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92E9A" w:rsidRPr="00B10D73">
              <w:t xml:space="preserve"> </w:t>
            </w:r>
            <w:r w:rsidR="00E92E9A" w:rsidRPr="00B10D73">
              <w:rPr>
                <w:rFonts w:ascii="Calibri" w:eastAsia="Times New Roman" w:hAnsi="Calibri" w:cs="Times New Roman"/>
                <w:color w:val="000000"/>
                <w:sz w:val="16"/>
                <w:szCs w:val="16"/>
                <w:lang w:val="en-GB"/>
              </w:rPr>
              <w:t>References,</w:t>
            </w:r>
          </w:p>
          <w:p w14:paraId="2238C7AF" w14:textId="17D1062C" w:rsidR="000477E6" w:rsidRPr="00B10D73" w:rsidRDefault="00E027A5" w:rsidP="00C160AB">
            <w:pPr>
              <w:spacing w:after="0" w:line="240" w:lineRule="auto"/>
            </w:pPr>
            <w:r w:rsidRPr="00B10D73">
              <w:rPr>
                <w:rFonts w:ascii="Calibri" w:eastAsia="Times New Roman" w:hAnsi="Calibri" w:cs="Times New Roman"/>
                <w:color w:val="000000"/>
                <w:sz w:val="16"/>
                <w:szCs w:val="16"/>
                <w:lang w:val="en-GB"/>
              </w:rPr>
              <w:t>Address ethical aspects,</w:t>
            </w:r>
          </w:p>
          <w:p w14:paraId="114316BB" w14:textId="48E69230" w:rsidR="000477E6" w:rsidRPr="00B10D73" w:rsidRDefault="00E40ADA"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4B2EA03E" w14:textId="136D08A0" w:rsidR="00876ECE" w:rsidRPr="00B10D73" w:rsidRDefault="00E4461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lastRenderedPageBreak/>
              <w:t>Provide recommenda</w:t>
            </w:r>
            <w:r w:rsidR="000477E6" w:rsidRPr="00B10D73">
              <w:rPr>
                <w:rFonts w:ascii="Calibri" w:eastAsia="Times New Roman" w:hAnsi="Calibri" w:cs="Times New Roman"/>
                <w:color w:val="000000"/>
                <w:sz w:val="16"/>
                <w:szCs w:val="16"/>
                <w:lang w:val="en-GB"/>
              </w:rPr>
              <w:t>tions</w:t>
            </w:r>
          </w:p>
        </w:tc>
        <w:tc>
          <w:tcPr>
            <w:tcW w:w="708" w:type="dxa"/>
            <w:shd w:val="clear" w:color="auto" w:fill="auto"/>
            <w:noWrap/>
            <w:vAlign w:val="bottom"/>
          </w:tcPr>
          <w:p w14:paraId="56C64CFA" w14:textId="50830ADC"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lastRenderedPageBreak/>
              <w:t xml:space="preserve">2, </w:t>
            </w:r>
            <w:r w:rsidR="00DE6F2F" w:rsidRPr="00B10D73">
              <w:rPr>
                <w:rFonts w:ascii="Calibri" w:eastAsia="Times New Roman" w:hAnsi="Calibri" w:cs="Times New Roman"/>
                <w:color w:val="000000"/>
                <w:sz w:val="16"/>
                <w:szCs w:val="16"/>
                <w:lang w:val="en-GB"/>
              </w:rPr>
              <w:t>11</w:t>
            </w:r>
            <w:r w:rsidR="00C22691" w:rsidRPr="00B10D73">
              <w:rPr>
                <w:rFonts w:ascii="Calibri" w:eastAsia="Times New Roman" w:hAnsi="Calibri" w:cs="Times New Roman"/>
                <w:color w:val="000000"/>
                <w:sz w:val="16"/>
                <w:szCs w:val="16"/>
                <w:lang w:val="en-GB"/>
              </w:rPr>
              <w:t xml:space="preserve">, 12, </w:t>
            </w:r>
            <w:r w:rsidR="00C17D4C" w:rsidRPr="00B10D73">
              <w:rPr>
                <w:rFonts w:ascii="Calibri" w:eastAsia="Times New Roman" w:hAnsi="Calibri" w:cs="Times New Roman"/>
                <w:color w:val="000000"/>
                <w:sz w:val="16"/>
                <w:szCs w:val="16"/>
                <w:lang w:val="en-GB"/>
              </w:rPr>
              <w:t xml:space="preserve">13, </w:t>
            </w:r>
            <w:r w:rsidR="00745E2E" w:rsidRPr="00B10D73">
              <w:rPr>
                <w:rFonts w:ascii="Calibri" w:eastAsia="Times New Roman" w:hAnsi="Calibri" w:cs="Times New Roman"/>
                <w:color w:val="000000"/>
                <w:sz w:val="16"/>
                <w:szCs w:val="16"/>
                <w:lang w:val="en-GB"/>
              </w:rPr>
              <w:t xml:space="preserve">14, </w:t>
            </w:r>
            <w:r w:rsidR="00557BD4" w:rsidRPr="00B10D73">
              <w:rPr>
                <w:rFonts w:ascii="Calibri" w:eastAsia="Times New Roman" w:hAnsi="Calibri" w:cs="Times New Roman"/>
                <w:color w:val="000000"/>
                <w:sz w:val="16"/>
                <w:szCs w:val="16"/>
                <w:lang w:val="en-GB"/>
              </w:rPr>
              <w:t xml:space="preserve">16, </w:t>
            </w:r>
            <w:r w:rsidR="00876ECE" w:rsidRPr="00B10D73">
              <w:rPr>
                <w:rFonts w:ascii="Calibri" w:eastAsia="Times New Roman" w:hAnsi="Calibri" w:cs="Times New Roman"/>
                <w:color w:val="000000"/>
                <w:sz w:val="16"/>
                <w:szCs w:val="16"/>
                <w:lang w:val="en-GB"/>
              </w:rPr>
              <w:t xml:space="preserve">22, </w:t>
            </w:r>
            <w:r w:rsidR="00E93CD8" w:rsidRPr="00B10D73">
              <w:rPr>
                <w:rFonts w:ascii="Calibri" w:eastAsia="Times New Roman" w:hAnsi="Calibri" w:cs="Times New Roman"/>
                <w:color w:val="000000"/>
                <w:sz w:val="16"/>
                <w:szCs w:val="16"/>
                <w:lang w:val="en-GB"/>
              </w:rPr>
              <w:t xml:space="preserve">23, </w:t>
            </w:r>
            <w:r w:rsidR="00104CF8" w:rsidRPr="00B10D73">
              <w:rPr>
                <w:rFonts w:ascii="Calibri" w:eastAsia="Times New Roman" w:hAnsi="Calibri" w:cs="Times New Roman"/>
                <w:color w:val="000000"/>
                <w:sz w:val="16"/>
                <w:szCs w:val="16"/>
                <w:lang w:val="en-GB"/>
              </w:rPr>
              <w:t>25,</w:t>
            </w:r>
            <w:r w:rsidR="00585A82" w:rsidRPr="00B10D73">
              <w:rPr>
                <w:rFonts w:ascii="Calibri" w:eastAsia="Times New Roman" w:hAnsi="Calibri" w:cs="Times New Roman"/>
                <w:color w:val="000000"/>
                <w:sz w:val="16"/>
                <w:szCs w:val="16"/>
                <w:lang w:val="en-GB"/>
              </w:rPr>
              <w:t xml:space="preserve"> 26, 27, </w:t>
            </w:r>
            <w:r w:rsidR="00BD5ADF" w:rsidRPr="00B10D73">
              <w:rPr>
                <w:rFonts w:ascii="Calibri" w:eastAsia="Times New Roman" w:hAnsi="Calibri" w:cs="Times New Roman"/>
                <w:color w:val="000000"/>
                <w:sz w:val="16"/>
                <w:szCs w:val="16"/>
                <w:lang w:val="en-GB"/>
              </w:rPr>
              <w:t xml:space="preserve">30, </w:t>
            </w:r>
            <w:r w:rsidR="006530CC" w:rsidRPr="00B10D73">
              <w:rPr>
                <w:rFonts w:ascii="Calibri" w:eastAsia="Times New Roman" w:hAnsi="Calibri" w:cs="Times New Roman"/>
                <w:color w:val="000000"/>
                <w:sz w:val="16"/>
                <w:szCs w:val="16"/>
                <w:lang w:val="en-GB"/>
              </w:rPr>
              <w:t xml:space="preserve">32, </w:t>
            </w:r>
            <w:r w:rsidR="003D6010" w:rsidRPr="00B10D73">
              <w:rPr>
                <w:rFonts w:ascii="Calibri" w:eastAsia="Times New Roman" w:hAnsi="Calibri" w:cs="Times New Roman"/>
                <w:color w:val="000000"/>
                <w:sz w:val="16"/>
                <w:szCs w:val="16"/>
                <w:lang w:val="en-GB"/>
              </w:rPr>
              <w:t xml:space="preserve">33, </w:t>
            </w:r>
            <w:r w:rsidR="00551D92" w:rsidRPr="00B10D73">
              <w:rPr>
                <w:rFonts w:ascii="Calibri" w:eastAsia="Times New Roman" w:hAnsi="Calibri" w:cs="Times New Roman"/>
                <w:color w:val="000000"/>
                <w:sz w:val="16"/>
                <w:szCs w:val="16"/>
                <w:lang w:val="en-GB"/>
              </w:rPr>
              <w:t xml:space="preserve">34, </w:t>
            </w:r>
            <w:r w:rsidR="003E0297" w:rsidRPr="00B10D73">
              <w:rPr>
                <w:rFonts w:ascii="Calibri" w:eastAsia="Times New Roman" w:hAnsi="Calibri" w:cs="Times New Roman"/>
                <w:color w:val="000000"/>
                <w:sz w:val="16"/>
                <w:szCs w:val="16"/>
                <w:lang w:val="en-GB"/>
              </w:rPr>
              <w:t>39,</w:t>
            </w:r>
            <w:r w:rsidR="009230A7" w:rsidRPr="00B10D73">
              <w:rPr>
                <w:rFonts w:ascii="Calibri" w:eastAsia="Times New Roman" w:hAnsi="Calibri" w:cs="Times New Roman"/>
                <w:color w:val="000000"/>
                <w:sz w:val="16"/>
                <w:szCs w:val="16"/>
                <w:lang w:val="en-GB"/>
              </w:rPr>
              <w:t xml:space="preserve"> 45, 46,</w:t>
            </w:r>
            <w:r w:rsidR="004074F6" w:rsidRPr="00B10D73">
              <w:rPr>
                <w:rFonts w:ascii="Calibri" w:eastAsia="Times New Roman" w:hAnsi="Calibri" w:cs="Times New Roman"/>
                <w:color w:val="000000"/>
                <w:sz w:val="16"/>
                <w:szCs w:val="16"/>
                <w:lang w:val="en-GB"/>
              </w:rPr>
              <w:t xml:space="preserve"> 47, 50, </w:t>
            </w:r>
            <w:r w:rsidR="00D87138" w:rsidRPr="00B10D73">
              <w:rPr>
                <w:rFonts w:ascii="Calibri" w:eastAsia="Times New Roman" w:hAnsi="Calibri" w:cs="Times New Roman"/>
                <w:color w:val="000000"/>
                <w:sz w:val="16"/>
                <w:szCs w:val="16"/>
                <w:lang w:val="en-GB"/>
              </w:rPr>
              <w:t xml:space="preserve">51, 52, </w:t>
            </w:r>
            <w:r w:rsidR="00E92E9A" w:rsidRPr="00B10D73">
              <w:rPr>
                <w:rFonts w:ascii="Calibri" w:eastAsia="Times New Roman" w:hAnsi="Calibri" w:cs="Times New Roman"/>
                <w:color w:val="000000"/>
                <w:sz w:val="16"/>
                <w:szCs w:val="16"/>
                <w:lang w:val="en-GB"/>
              </w:rPr>
              <w:t xml:space="preserve">56, </w:t>
            </w:r>
            <w:r w:rsidR="00E027A5" w:rsidRPr="00B10D73">
              <w:rPr>
                <w:rFonts w:ascii="Calibri" w:eastAsia="Times New Roman" w:hAnsi="Calibri" w:cs="Times New Roman"/>
                <w:color w:val="000000"/>
                <w:sz w:val="16"/>
                <w:szCs w:val="16"/>
                <w:lang w:val="en-GB"/>
              </w:rPr>
              <w:t>57,</w:t>
            </w:r>
            <w:r w:rsidR="00E40ADA" w:rsidRPr="00B10D73">
              <w:rPr>
                <w:rFonts w:ascii="Calibri" w:eastAsia="Times New Roman" w:hAnsi="Calibri" w:cs="Times New Roman"/>
                <w:color w:val="000000"/>
                <w:sz w:val="16"/>
                <w:szCs w:val="16"/>
                <w:lang w:val="en-GB"/>
              </w:rPr>
              <w:t xml:space="preserve"> 62, </w:t>
            </w:r>
            <w:r w:rsidR="00B2790E" w:rsidRPr="00B10D73">
              <w:rPr>
                <w:rFonts w:ascii="Calibri" w:eastAsia="Times New Roman" w:hAnsi="Calibri" w:cs="Times New Roman"/>
                <w:color w:val="000000"/>
                <w:sz w:val="16"/>
                <w:szCs w:val="16"/>
                <w:lang w:val="en-GB"/>
              </w:rPr>
              <w:t>63</w:t>
            </w:r>
            <w:r w:rsidR="002A09A8" w:rsidRPr="00B10D73">
              <w:rPr>
                <w:rFonts w:ascii="Calibri" w:eastAsia="Times New Roman" w:hAnsi="Calibri" w:cs="Times New Roman"/>
                <w:color w:val="000000"/>
                <w:sz w:val="16"/>
                <w:szCs w:val="16"/>
                <w:lang w:val="en-GB"/>
              </w:rPr>
              <w:t>, 65,</w:t>
            </w:r>
            <w:r w:rsidR="00052293" w:rsidRPr="00B10D73">
              <w:rPr>
                <w:rFonts w:ascii="Calibri" w:eastAsia="Times New Roman" w:hAnsi="Calibri" w:cs="Times New Roman"/>
                <w:color w:val="000000"/>
                <w:sz w:val="16"/>
                <w:szCs w:val="16"/>
                <w:lang w:val="en-GB"/>
              </w:rPr>
              <w:t xml:space="preserve"> 66,</w:t>
            </w:r>
            <w:r w:rsidR="001C5DE1" w:rsidRPr="00B10D73">
              <w:rPr>
                <w:rFonts w:ascii="Calibri" w:eastAsia="Times New Roman" w:hAnsi="Calibri" w:cs="Times New Roman"/>
                <w:color w:val="000000"/>
                <w:sz w:val="16"/>
                <w:szCs w:val="16"/>
                <w:lang w:val="en-GB"/>
              </w:rPr>
              <w:t xml:space="preserve"> </w:t>
            </w:r>
            <w:r w:rsidR="001C5DE1" w:rsidRPr="00B10D73">
              <w:rPr>
                <w:rFonts w:ascii="Calibri" w:eastAsia="Times New Roman" w:hAnsi="Calibri" w:cs="Times New Roman"/>
                <w:color w:val="000000"/>
                <w:sz w:val="16"/>
                <w:szCs w:val="16"/>
                <w:lang w:val="en-GB"/>
              </w:rPr>
              <w:lastRenderedPageBreak/>
              <w:t>67,</w:t>
            </w:r>
            <w:r w:rsidR="00E44612" w:rsidRPr="00B10D73">
              <w:rPr>
                <w:rFonts w:ascii="Calibri" w:eastAsia="Times New Roman" w:hAnsi="Calibri" w:cs="Times New Roman"/>
                <w:color w:val="000000"/>
                <w:sz w:val="16"/>
                <w:szCs w:val="16"/>
                <w:lang w:val="en-GB"/>
              </w:rPr>
              <w:t xml:space="preserve"> 70, </w:t>
            </w:r>
            <w:r w:rsidR="000477E6" w:rsidRPr="00B10D73">
              <w:rPr>
                <w:rFonts w:ascii="Calibri" w:eastAsia="Times New Roman" w:hAnsi="Calibri" w:cs="Times New Roman"/>
                <w:color w:val="000000"/>
                <w:sz w:val="16"/>
                <w:szCs w:val="16"/>
                <w:lang w:val="en-GB"/>
              </w:rPr>
              <w:t>71</w:t>
            </w:r>
          </w:p>
        </w:tc>
        <w:tc>
          <w:tcPr>
            <w:tcW w:w="675" w:type="dxa"/>
          </w:tcPr>
          <w:p w14:paraId="10840696" w14:textId="2BF26B5F" w:rsidR="00A84341" w:rsidRPr="00B10D73" w:rsidRDefault="002D42D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lastRenderedPageBreak/>
              <w:t>3</w:t>
            </w:r>
            <w:r w:rsidR="000477E6" w:rsidRPr="00B10D73">
              <w:rPr>
                <w:rFonts w:ascii="Calibri" w:eastAsia="Times New Roman" w:hAnsi="Calibri" w:cs="Times New Roman"/>
                <w:color w:val="000000"/>
                <w:sz w:val="16"/>
                <w:szCs w:val="16"/>
                <w:lang w:val="en-GB"/>
              </w:rPr>
              <w:t>1</w:t>
            </w:r>
          </w:p>
        </w:tc>
      </w:tr>
      <w:tr w:rsidR="00A84341" w:rsidRPr="00B10D73" w14:paraId="3028310C" w14:textId="77777777" w:rsidTr="00BD51CA">
        <w:trPr>
          <w:trHeight w:val="300"/>
        </w:trPr>
        <w:tc>
          <w:tcPr>
            <w:tcW w:w="1146" w:type="dxa"/>
            <w:shd w:val="clear" w:color="auto" w:fill="auto"/>
            <w:noWrap/>
            <w:vAlign w:val="bottom"/>
            <w:hideMark/>
          </w:tcPr>
          <w:p w14:paraId="1D6440BD" w14:textId="17E3CE23"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kaik, Y.</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kYiPMWUl","properties":{"formattedCitation":"(40)","plainCitation":"(40)","noteIndex":0},"citationItems":[{"id":3214,"uris":["http://zotero.org/users/3447303/items/3CD2UUQX"],"uri":["http://zotero.org/users/3447303/items/3CD2UUQX"],"itemData":{"id":3214,"type":"article-journal","title":"The panacea statistical toolbox of a biomedical peer reviewer","container-title":"Pakistan Journal of Medical Sciences","page":"999-1001","volume":"31","issue":"4","archive":"Scopus","abstract":"The main role of a peer reviewer is to make judgments on the research articles by asking a number of questions to evaluate the quality of the research article. Statistics is a major part of any biomedical research article, and most reviewers gain their experiences in manuscript reviewing by undertaking it but not through an educational process. Therefore, reviewers of the biomedical journals normally do not have enough knowledge and skills to evaluate the validity of statistical methods used in biomedical research articles submitted for consideration. Hence, inappropriate statistical analysis in medical journals can lead to misleading conclusions and incorrect results. In this paper, the most common basic statistical guidelines are described that might be a road map to the biomedical reviewers. It is not meant for statisticians or medical editors who have special interest and expertise in statistical analysis. © 2015, Professional Medical Publications. All rights reserved.","DOI":"10.12669/pjms.314.8611","ISSN":"1682024X (ISSN)","language":"English","author":[{"family":"Skaik","given":"Y."}],"issued":{"date-parts":[["2015"]]}}}],"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0)</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A14490F"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alestine</w:t>
            </w:r>
          </w:p>
        </w:tc>
        <w:tc>
          <w:tcPr>
            <w:tcW w:w="1142" w:type="dxa"/>
            <w:shd w:val="clear" w:color="auto" w:fill="auto"/>
            <w:noWrap/>
            <w:vAlign w:val="bottom"/>
            <w:hideMark/>
          </w:tcPr>
          <w:p w14:paraId="67439957"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275E9718"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akistan Journal of Medical Sciences</w:t>
            </w:r>
          </w:p>
        </w:tc>
        <w:tc>
          <w:tcPr>
            <w:tcW w:w="674" w:type="dxa"/>
            <w:shd w:val="clear" w:color="auto" w:fill="auto"/>
            <w:noWrap/>
            <w:vAlign w:val="bottom"/>
            <w:hideMark/>
          </w:tcPr>
          <w:p w14:paraId="72D72A3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5</w:t>
            </w:r>
          </w:p>
        </w:tc>
        <w:tc>
          <w:tcPr>
            <w:tcW w:w="1027" w:type="dxa"/>
            <w:shd w:val="clear" w:color="auto" w:fill="auto"/>
            <w:noWrap/>
            <w:vAlign w:val="bottom"/>
            <w:hideMark/>
          </w:tcPr>
          <w:p w14:paraId="437A75A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4967BEF4" w14:textId="4E448871" w:rsidR="000477E6" w:rsidRPr="00B10D73" w:rsidRDefault="00C22691" w:rsidP="00C160AB">
            <w:pPr>
              <w:spacing w:after="0" w:line="240" w:lineRule="auto"/>
            </w:pPr>
            <w:r w:rsidRPr="00B10D73">
              <w:rPr>
                <w:rFonts w:ascii="Calibri" w:eastAsia="Times New Roman" w:hAnsi="Calibri" w:cs="Times New Roman"/>
                <w:color w:val="000000"/>
                <w:sz w:val="16"/>
                <w:szCs w:val="16"/>
                <w:lang w:val="en-GB"/>
              </w:rPr>
              <w:t>Make general comments,</w:t>
            </w:r>
          </w:p>
          <w:p w14:paraId="5528576E" w14:textId="1183CF6C" w:rsidR="005A3BF6" w:rsidRPr="00B10D73" w:rsidRDefault="00BD5AD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ethods,</w:t>
            </w:r>
            <w:r w:rsidR="004074F6" w:rsidRPr="00B10D73">
              <w:t xml:space="preserve"> </w:t>
            </w:r>
            <w:r w:rsidR="000477E6" w:rsidRPr="00B10D73">
              <w:rPr>
                <w:rFonts w:ascii="Calibri" w:eastAsia="Times New Roman" w:hAnsi="Calibri" w:cs="Times New Roman"/>
                <w:color w:val="000000"/>
                <w:sz w:val="16"/>
                <w:szCs w:val="16"/>
                <w:lang w:val="en-GB"/>
              </w:rPr>
              <w:t>Discussion/Conclusion</w:t>
            </w:r>
          </w:p>
        </w:tc>
        <w:tc>
          <w:tcPr>
            <w:tcW w:w="708" w:type="dxa"/>
            <w:shd w:val="clear" w:color="auto" w:fill="auto"/>
            <w:noWrap/>
            <w:vAlign w:val="bottom"/>
          </w:tcPr>
          <w:p w14:paraId="07AEE710" w14:textId="4D8C3B33" w:rsidR="00A84341" w:rsidRPr="00B10D73" w:rsidRDefault="00C2269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2,</w:t>
            </w:r>
            <w:r w:rsidR="00C17D4C" w:rsidRPr="00B10D73">
              <w:rPr>
                <w:rFonts w:ascii="Calibri" w:eastAsia="Times New Roman" w:hAnsi="Calibri" w:cs="Times New Roman"/>
                <w:color w:val="000000"/>
                <w:sz w:val="16"/>
                <w:szCs w:val="16"/>
                <w:lang w:val="en-GB"/>
              </w:rPr>
              <w:t xml:space="preserve"> 13, </w:t>
            </w:r>
            <w:r w:rsidR="00745E2E" w:rsidRPr="00B10D73">
              <w:rPr>
                <w:rFonts w:ascii="Calibri" w:eastAsia="Times New Roman" w:hAnsi="Calibri" w:cs="Times New Roman"/>
                <w:color w:val="000000"/>
                <w:sz w:val="16"/>
                <w:szCs w:val="16"/>
                <w:lang w:val="en-GB"/>
              </w:rPr>
              <w:t>14,</w:t>
            </w:r>
            <w:r w:rsidR="00BD5ADF" w:rsidRPr="00B10D73">
              <w:rPr>
                <w:rFonts w:ascii="Calibri" w:eastAsia="Times New Roman" w:hAnsi="Calibri" w:cs="Times New Roman"/>
                <w:color w:val="000000"/>
                <w:sz w:val="16"/>
                <w:szCs w:val="16"/>
                <w:lang w:val="en-GB"/>
              </w:rPr>
              <w:t xml:space="preserve"> 30, </w:t>
            </w:r>
            <w:r w:rsidR="003D6010" w:rsidRPr="00B10D73">
              <w:rPr>
                <w:rFonts w:ascii="Calibri" w:eastAsia="Times New Roman" w:hAnsi="Calibri" w:cs="Times New Roman"/>
                <w:color w:val="000000"/>
                <w:sz w:val="16"/>
                <w:szCs w:val="16"/>
                <w:lang w:val="en-GB"/>
              </w:rPr>
              <w:t>33,</w:t>
            </w:r>
            <w:r w:rsidR="000477E6" w:rsidRPr="00B10D73">
              <w:rPr>
                <w:rFonts w:ascii="Calibri" w:eastAsia="Times New Roman" w:hAnsi="Calibri" w:cs="Times New Roman"/>
                <w:color w:val="000000"/>
                <w:sz w:val="16"/>
                <w:szCs w:val="16"/>
                <w:lang w:val="en-GB"/>
              </w:rPr>
              <w:t xml:space="preserve"> 50</w:t>
            </w:r>
          </w:p>
        </w:tc>
        <w:tc>
          <w:tcPr>
            <w:tcW w:w="675" w:type="dxa"/>
          </w:tcPr>
          <w:p w14:paraId="5BE30AF5" w14:textId="77777777" w:rsidR="00A84341" w:rsidRPr="00B10D73" w:rsidRDefault="002D42D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6</w:t>
            </w:r>
          </w:p>
        </w:tc>
      </w:tr>
      <w:tr w:rsidR="00A84341" w:rsidRPr="00B10D73" w14:paraId="5F29C0C3" w14:textId="77777777" w:rsidTr="00BD51CA">
        <w:trPr>
          <w:trHeight w:val="300"/>
        </w:trPr>
        <w:tc>
          <w:tcPr>
            <w:tcW w:w="1146" w:type="dxa"/>
            <w:shd w:val="clear" w:color="auto" w:fill="auto"/>
            <w:noWrap/>
            <w:vAlign w:val="bottom"/>
            <w:hideMark/>
          </w:tcPr>
          <w:p w14:paraId="10EE5D3F" w14:textId="3F121E7A"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Stahel, P. F.</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dJ4vkBqA","properties":{"formattedCitation":"(41)","plainCitation":"(41)","noteIndex":0},"citationItems":[{"id":149,"uris":["http://zotero.org/users/3447303/items/VGCPHQXQ"],"uri":["http://zotero.org/users/3447303/items/VGCPHQXQ"],"itemData":{"id":149,"type":"article-journal","title":"How to review a surgical paper: a guide for junior referees.","container-title":"BMC Medicine","page":"1-6","volume":"14","source":"EBSCOhost","archive":"rzh","abstract":"Reviewing a surgical manuscript is not an easy task, and there is no formal training available for young referees in the early stage of their careers. Accepting a peer review assignment represents a personal honor for the invited referee and a fundamental ethical responsibility towards the scientific community. Designated reviewers must be accomplished and knowledgeable in the area of the respective topic of investigation. More importantly, they must be aware and cognizant about the cardinal ethical responsibility and stewardship for ensuring the preservation of scientific knowledge of unbiased and unquestionable accuracy in the published literature. Accepting a review assignment should never be taken lightly or considered a simple task, regardless of the reviewer's level of seniority and expertise. Indeed, there are multiple challenges, difficulties, and 'hidden dangers' that jeopardize the completion of a high-quality review, particularly in the hands of less experienced or novice reviewers. The present article was designed to provide a brief, concise, and practical guide on how to review manuscripts for the 'junior referee' in the field of surgery.","DOI":"10.1186/s12916-016-0578-6","ISSN":"1741-7015","journalAbbreviation":"BMC Medicine","author":[{"family":"Stahel","given":"Philip F."},{"family":"Moore","given":"Ernest E."}],"issued":{"date-parts":[["2016",2,14]]}}}],"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1)</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37C0318"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678F74F3"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5868831"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BMC Medicine</w:t>
            </w:r>
          </w:p>
        </w:tc>
        <w:tc>
          <w:tcPr>
            <w:tcW w:w="674" w:type="dxa"/>
            <w:shd w:val="clear" w:color="auto" w:fill="auto"/>
            <w:noWrap/>
            <w:vAlign w:val="bottom"/>
            <w:hideMark/>
          </w:tcPr>
          <w:p w14:paraId="1523613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6</w:t>
            </w:r>
          </w:p>
        </w:tc>
        <w:tc>
          <w:tcPr>
            <w:tcW w:w="1027" w:type="dxa"/>
            <w:shd w:val="clear" w:color="auto" w:fill="auto"/>
            <w:noWrap/>
            <w:vAlign w:val="bottom"/>
            <w:hideMark/>
          </w:tcPr>
          <w:p w14:paraId="09557BA3" w14:textId="36332DD2"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56269342" w14:textId="647191CD" w:rsidR="000477E6" w:rsidRPr="00B10D73" w:rsidRDefault="00C17D4C" w:rsidP="00C160AB">
            <w:pPr>
              <w:spacing w:after="0" w:line="240" w:lineRule="auto"/>
            </w:pPr>
            <w:r w:rsidRPr="00B10D73">
              <w:rPr>
                <w:rFonts w:ascii="Calibri" w:eastAsia="Times New Roman" w:hAnsi="Calibri" w:cs="Times New Roman"/>
                <w:color w:val="000000"/>
                <w:sz w:val="16"/>
                <w:szCs w:val="16"/>
                <w:lang w:val="en-GB"/>
              </w:rPr>
              <w:t>Make general comments,</w:t>
            </w:r>
          </w:p>
          <w:p w14:paraId="0486EF3F" w14:textId="73F34E5F" w:rsidR="000477E6" w:rsidRPr="00B10D73" w:rsidRDefault="00591BA9" w:rsidP="00C160AB">
            <w:pPr>
              <w:spacing w:after="0" w:line="240" w:lineRule="auto"/>
            </w:pPr>
            <w:r w:rsidRPr="00B10D73">
              <w:rPr>
                <w:rFonts w:ascii="Calibri" w:eastAsia="Times New Roman" w:hAnsi="Calibri" w:cs="Times New Roman"/>
                <w:color w:val="000000"/>
                <w:sz w:val="16"/>
                <w:szCs w:val="16"/>
                <w:lang w:val="en-GB"/>
              </w:rPr>
              <w:t>Title is accurate,</w:t>
            </w:r>
            <w:r w:rsidR="00E205FA" w:rsidRPr="00B10D73">
              <w:t xml:space="preserve"> </w:t>
            </w:r>
            <w:r w:rsidR="00E205FA" w:rsidRPr="00B10D73">
              <w:rPr>
                <w:rFonts w:ascii="Calibri" w:eastAsia="Times New Roman" w:hAnsi="Calibri" w:cs="Times New Roman"/>
                <w:color w:val="000000"/>
                <w:sz w:val="16"/>
                <w:szCs w:val="16"/>
                <w:lang w:val="en-GB"/>
              </w:rPr>
              <w:t>Abstract,</w:t>
            </w:r>
          </w:p>
          <w:p w14:paraId="2DAD0057" w14:textId="581277BD" w:rsidR="000477E6" w:rsidRPr="00B10D73" w:rsidRDefault="00585A82" w:rsidP="00C160AB">
            <w:pPr>
              <w:spacing w:after="0" w:line="240" w:lineRule="auto"/>
            </w:pPr>
            <w:r w:rsidRPr="00B10D73">
              <w:rPr>
                <w:rFonts w:ascii="Calibri" w:eastAsia="Times New Roman" w:hAnsi="Calibri" w:cs="Times New Roman"/>
                <w:color w:val="000000"/>
                <w:sz w:val="16"/>
                <w:szCs w:val="16"/>
                <w:lang w:val="en-GB"/>
              </w:rPr>
              <w:t>Introduction,</w:t>
            </w:r>
            <w:r w:rsidR="00BD5ADF" w:rsidRPr="00B10D73">
              <w:t xml:space="preserve"> </w:t>
            </w:r>
            <w:r w:rsidR="00BD5ADF" w:rsidRPr="00B10D73">
              <w:rPr>
                <w:rFonts w:ascii="Calibri" w:eastAsia="Times New Roman" w:hAnsi="Calibri" w:cs="Times New Roman"/>
                <w:color w:val="000000"/>
                <w:sz w:val="16"/>
                <w:szCs w:val="16"/>
                <w:lang w:val="en-GB"/>
              </w:rPr>
              <w:t>Methods,</w:t>
            </w:r>
          </w:p>
          <w:p w14:paraId="1C9C3CBD" w14:textId="00288618" w:rsidR="00A84341" w:rsidRPr="00B10D73" w:rsidRDefault="009230A7"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sul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44612" w:rsidRPr="00B10D73">
              <w:t xml:space="preserve"> </w:t>
            </w:r>
            <w:r w:rsidR="000477E6"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16765BD6" w14:textId="578876C9" w:rsidR="00A84341" w:rsidRPr="00B10D73" w:rsidRDefault="00C17D4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3, </w:t>
            </w:r>
            <w:r w:rsidR="00745E2E" w:rsidRPr="00B10D73">
              <w:rPr>
                <w:rFonts w:ascii="Calibri" w:eastAsia="Times New Roman" w:hAnsi="Calibri" w:cs="Times New Roman"/>
                <w:color w:val="000000"/>
                <w:sz w:val="16"/>
                <w:szCs w:val="16"/>
                <w:lang w:val="en-GB"/>
              </w:rPr>
              <w:t xml:space="preserve">14, </w:t>
            </w:r>
            <w:r w:rsidR="00557BD4" w:rsidRPr="00B10D73">
              <w:rPr>
                <w:rFonts w:ascii="Calibri" w:eastAsia="Times New Roman" w:hAnsi="Calibri" w:cs="Times New Roman"/>
                <w:color w:val="000000"/>
                <w:sz w:val="16"/>
                <w:szCs w:val="16"/>
                <w:lang w:val="en-GB"/>
              </w:rPr>
              <w:t xml:space="preserve">15, 16, </w:t>
            </w:r>
            <w:r w:rsidR="00591BA9" w:rsidRPr="00B10D73">
              <w:rPr>
                <w:rFonts w:ascii="Calibri" w:eastAsia="Times New Roman" w:hAnsi="Calibri" w:cs="Times New Roman"/>
                <w:color w:val="000000"/>
                <w:sz w:val="16"/>
                <w:szCs w:val="16"/>
                <w:lang w:val="en-GB"/>
              </w:rPr>
              <w:t>21,</w:t>
            </w:r>
            <w:r w:rsidR="00E205FA" w:rsidRPr="00B10D73">
              <w:rPr>
                <w:rFonts w:ascii="Calibri" w:eastAsia="Times New Roman" w:hAnsi="Calibri" w:cs="Times New Roman"/>
                <w:color w:val="000000"/>
                <w:sz w:val="16"/>
                <w:szCs w:val="16"/>
                <w:lang w:val="en-GB"/>
              </w:rPr>
              <w:t xml:space="preserve"> 24,</w:t>
            </w:r>
            <w:r w:rsidR="00585A82" w:rsidRPr="00B10D73">
              <w:rPr>
                <w:rFonts w:ascii="Calibri" w:eastAsia="Times New Roman" w:hAnsi="Calibri" w:cs="Times New Roman"/>
                <w:color w:val="000000"/>
                <w:sz w:val="16"/>
                <w:szCs w:val="16"/>
                <w:lang w:val="en-GB"/>
              </w:rPr>
              <w:t xml:space="preserve"> 26, 27, </w:t>
            </w:r>
            <w:r w:rsidR="00BD5ADF" w:rsidRPr="00B10D73">
              <w:rPr>
                <w:rFonts w:ascii="Calibri" w:eastAsia="Times New Roman" w:hAnsi="Calibri" w:cs="Times New Roman"/>
                <w:color w:val="000000"/>
                <w:sz w:val="16"/>
                <w:szCs w:val="16"/>
                <w:lang w:val="en-GB"/>
              </w:rPr>
              <w:t xml:space="preserve">29, 30, </w:t>
            </w:r>
            <w:r w:rsidR="003E0297" w:rsidRPr="00B10D73">
              <w:rPr>
                <w:rFonts w:ascii="Calibri" w:eastAsia="Times New Roman" w:hAnsi="Calibri" w:cs="Times New Roman"/>
                <w:color w:val="000000"/>
                <w:sz w:val="16"/>
                <w:szCs w:val="16"/>
                <w:lang w:val="en-GB"/>
              </w:rPr>
              <w:t xml:space="preserve">39, </w:t>
            </w:r>
            <w:r w:rsidR="009230A7" w:rsidRPr="00B10D73">
              <w:rPr>
                <w:rFonts w:ascii="Calibri" w:eastAsia="Times New Roman" w:hAnsi="Calibri" w:cs="Times New Roman"/>
                <w:color w:val="000000"/>
                <w:sz w:val="16"/>
                <w:szCs w:val="16"/>
                <w:lang w:val="en-GB"/>
              </w:rPr>
              <w:t xml:space="preserve">46, </w:t>
            </w:r>
            <w:r w:rsidR="004074F6" w:rsidRPr="00B10D73">
              <w:rPr>
                <w:rFonts w:ascii="Calibri" w:eastAsia="Times New Roman" w:hAnsi="Calibri" w:cs="Times New Roman"/>
                <w:color w:val="000000"/>
                <w:sz w:val="16"/>
                <w:szCs w:val="16"/>
                <w:lang w:val="en-GB"/>
              </w:rPr>
              <w:t>50,</w:t>
            </w:r>
            <w:r w:rsidR="00D87138" w:rsidRPr="00B10D73">
              <w:rPr>
                <w:rFonts w:ascii="Calibri" w:eastAsia="Times New Roman" w:hAnsi="Calibri" w:cs="Times New Roman"/>
                <w:color w:val="000000"/>
                <w:sz w:val="16"/>
                <w:szCs w:val="16"/>
                <w:lang w:val="en-GB"/>
              </w:rPr>
              <w:t xml:space="preserve"> 51, 52</w:t>
            </w:r>
            <w:r w:rsidR="000477E6" w:rsidRPr="00B10D73">
              <w:rPr>
                <w:rFonts w:ascii="Calibri" w:eastAsia="Times New Roman" w:hAnsi="Calibri" w:cs="Times New Roman"/>
                <w:color w:val="000000"/>
                <w:sz w:val="16"/>
                <w:szCs w:val="16"/>
                <w:lang w:val="en-GB"/>
              </w:rPr>
              <w:t>, 70</w:t>
            </w:r>
          </w:p>
          <w:p w14:paraId="30D2D549" w14:textId="1A1443B6" w:rsidR="00591BA9" w:rsidRPr="00B10D73" w:rsidRDefault="00591BA9" w:rsidP="00C160AB">
            <w:pPr>
              <w:spacing w:after="0" w:line="240" w:lineRule="auto"/>
              <w:rPr>
                <w:rFonts w:ascii="Calibri" w:eastAsia="Times New Roman" w:hAnsi="Calibri" w:cs="Times New Roman"/>
                <w:color w:val="000000"/>
                <w:sz w:val="16"/>
                <w:szCs w:val="16"/>
                <w:lang w:val="en-GB"/>
              </w:rPr>
            </w:pPr>
          </w:p>
        </w:tc>
        <w:tc>
          <w:tcPr>
            <w:tcW w:w="675" w:type="dxa"/>
          </w:tcPr>
          <w:p w14:paraId="234D14F5" w14:textId="77777777" w:rsidR="00A84341" w:rsidRPr="00B10D73" w:rsidRDefault="002D42D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16</w:t>
            </w:r>
          </w:p>
        </w:tc>
      </w:tr>
      <w:tr w:rsidR="00A84341" w:rsidRPr="00B10D73" w14:paraId="57396E02" w14:textId="77777777" w:rsidTr="00BD51CA">
        <w:trPr>
          <w:trHeight w:val="300"/>
        </w:trPr>
        <w:tc>
          <w:tcPr>
            <w:tcW w:w="1146" w:type="dxa"/>
            <w:shd w:val="clear" w:color="auto" w:fill="auto"/>
            <w:noWrap/>
            <w:vAlign w:val="bottom"/>
            <w:hideMark/>
          </w:tcPr>
          <w:p w14:paraId="5FD4D6CC" w14:textId="6BCAEA7A" w:rsidR="00A84341" w:rsidRPr="00B10D73" w:rsidRDefault="00A84341" w:rsidP="00C160AB">
            <w:pPr>
              <w:spacing w:after="0" w:line="240" w:lineRule="auto"/>
              <w:ind w:right="-108" w:hanging="9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andon, R.</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9l7T4jw8","properties":{"formattedCitation":"(42)","plainCitation":"(42)","noteIndex":0},"citationItems":[{"id":3390,"uris":["http://zotero.org/users/3447303/items/TWM8BTAZ"],"uri":["http://zotero.org/users/3447303/items/TWM8BTAZ"],"itemData":{"id":3390,"type":"article-journal","title":"How to review a scientific paper","container-title":"Asian Journal of Psychiatry","page":"124-7","volume":"11","source":"Ovid Technologies","archive":"MEDLINE","archive_location":"25248566","abstract":"Scientific observations must survive the scrutiny of experts before they are disseminated to the broader community because their publication in a scientific journal provides a stamp of validity. Although critical review of a manuscript by peers prior to publication in a scientific journal is a central element in this process, virtually no formal guidance is provided to reviewers about the nature of the task. In this article, the essence of peer review is described and critical steps in the process are summarized. The role of the peer reviewer as an intermediary and arbiter in the process of scientific communication between the authors and the readers via the vehicle of the particular journal is discussed and the responsibilities of the reviewer to each of the three parties (the author/s, readers, and the Journal editor) are defined. The two formal products of this activity are separate sets of reviewer comments to the editor and the authors and these are described. Ethical aspects of the process are considered and rewards accruing to the reviewer summarized.\nCopyright © 2014 Elsevier B.V. All rights reserved.","DOI":"10.1016/j.ajp.2014.08.007","ISSN":"1876-2026","journalAbbreviation":"Asian J Psychiatr","language":"English","author":[{"family":"Tandon","given":"Rajiv"}],"issued":{"date-parts":[["2014",10]]}}}],"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2)</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034147C6"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7A6B2D79"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7CBC8426"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sian Journal of Psychiatry</w:t>
            </w:r>
          </w:p>
        </w:tc>
        <w:tc>
          <w:tcPr>
            <w:tcW w:w="674" w:type="dxa"/>
            <w:shd w:val="clear" w:color="auto" w:fill="auto"/>
            <w:noWrap/>
            <w:vAlign w:val="bottom"/>
            <w:hideMark/>
          </w:tcPr>
          <w:p w14:paraId="6726AD0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4</w:t>
            </w:r>
          </w:p>
        </w:tc>
        <w:tc>
          <w:tcPr>
            <w:tcW w:w="1027" w:type="dxa"/>
            <w:shd w:val="clear" w:color="auto" w:fill="auto"/>
            <w:noWrap/>
            <w:vAlign w:val="bottom"/>
            <w:hideMark/>
          </w:tcPr>
          <w:p w14:paraId="51C9A051"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700214F5" w14:textId="77777777"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Organization and approach to review,</w:t>
            </w:r>
          </w:p>
          <w:p w14:paraId="47ECE4FB" w14:textId="2941D0CB" w:rsidR="00B56A62" w:rsidRPr="00B10D73" w:rsidRDefault="00DE6F2F" w:rsidP="00C160AB">
            <w:pPr>
              <w:spacing w:after="0" w:line="240" w:lineRule="auto"/>
            </w:pPr>
            <w:r w:rsidRPr="00B10D73">
              <w:rPr>
                <w:rFonts w:ascii="Calibri" w:eastAsia="Times New Roman" w:hAnsi="Calibri" w:cs="Times New Roman"/>
                <w:color w:val="000000"/>
                <w:sz w:val="16"/>
                <w:szCs w:val="16"/>
                <w:lang w:val="en-GB"/>
              </w:rPr>
              <w:t>Make general comments,</w:t>
            </w:r>
          </w:p>
          <w:p w14:paraId="3F28D414" w14:textId="5CF3B211" w:rsidR="00B56A62" w:rsidRPr="00B10D73" w:rsidRDefault="00E027A5" w:rsidP="00C160AB">
            <w:pPr>
              <w:spacing w:after="0" w:line="240" w:lineRule="auto"/>
            </w:pPr>
            <w:r w:rsidRPr="00B10D73">
              <w:rPr>
                <w:rFonts w:ascii="Calibri" w:eastAsia="Times New Roman" w:hAnsi="Calibri" w:cs="Times New Roman"/>
                <w:color w:val="000000"/>
                <w:sz w:val="16"/>
                <w:szCs w:val="16"/>
                <w:lang w:val="en-GB"/>
              </w:rPr>
              <w:t>Address ethical aspects,</w:t>
            </w:r>
          </w:p>
          <w:p w14:paraId="5A5A4A8A" w14:textId="0C032A78" w:rsidR="00B56A62" w:rsidRPr="00B10D73" w:rsidRDefault="00E40ADA"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7689AFDD" w14:textId="29A8D87A" w:rsidR="00DE6F2F" w:rsidRPr="00B10D73" w:rsidRDefault="00E4461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w:t>
            </w:r>
            <w:r w:rsidR="00B56A62" w:rsidRPr="00B10D73">
              <w:rPr>
                <w:rFonts w:ascii="Calibri" w:eastAsia="Times New Roman" w:hAnsi="Calibri" w:cs="Times New Roman"/>
                <w:color w:val="000000"/>
                <w:sz w:val="16"/>
                <w:szCs w:val="16"/>
                <w:lang w:val="en-GB"/>
              </w:rPr>
              <w:t>ovide recommendations</w:t>
            </w:r>
          </w:p>
        </w:tc>
        <w:tc>
          <w:tcPr>
            <w:tcW w:w="708" w:type="dxa"/>
            <w:shd w:val="clear" w:color="auto" w:fill="auto"/>
            <w:noWrap/>
            <w:vAlign w:val="bottom"/>
          </w:tcPr>
          <w:p w14:paraId="1B2CA880" w14:textId="7080ED78" w:rsidR="00A84341" w:rsidRPr="00B10D73" w:rsidRDefault="00B470B9"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 </w:t>
            </w:r>
            <w:r w:rsidR="007C6134" w:rsidRPr="00B10D73">
              <w:rPr>
                <w:rFonts w:ascii="Calibri" w:eastAsia="Times New Roman" w:hAnsi="Calibri" w:cs="Times New Roman"/>
                <w:color w:val="000000"/>
                <w:sz w:val="16"/>
                <w:szCs w:val="16"/>
                <w:lang w:val="en-GB"/>
              </w:rPr>
              <w:t xml:space="preserve">3, </w:t>
            </w:r>
            <w:r w:rsidR="00DE6F2F" w:rsidRPr="00B10D73">
              <w:rPr>
                <w:rFonts w:ascii="Calibri" w:eastAsia="Times New Roman" w:hAnsi="Calibri" w:cs="Times New Roman"/>
                <w:color w:val="000000"/>
                <w:sz w:val="16"/>
                <w:szCs w:val="16"/>
                <w:lang w:val="en-GB"/>
              </w:rPr>
              <w:t xml:space="preserve">11, </w:t>
            </w:r>
            <w:r w:rsidR="00745E2E" w:rsidRPr="00B10D73">
              <w:rPr>
                <w:rFonts w:ascii="Calibri" w:eastAsia="Times New Roman" w:hAnsi="Calibri" w:cs="Times New Roman"/>
                <w:color w:val="000000"/>
                <w:sz w:val="16"/>
                <w:szCs w:val="16"/>
                <w:lang w:val="en-GB"/>
              </w:rPr>
              <w:t xml:space="preserve">14, </w:t>
            </w:r>
            <w:r w:rsidR="00E027A5" w:rsidRPr="00B10D73">
              <w:rPr>
                <w:rFonts w:ascii="Calibri" w:eastAsia="Times New Roman" w:hAnsi="Calibri" w:cs="Times New Roman"/>
                <w:color w:val="000000"/>
                <w:sz w:val="16"/>
                <w:szCs w:val="16"/>
                <w:lang w:val="en-GB"/>
              </w:rPr>
              <w:t>57,</w:t>
            </w:r>
            <w:r w:rsidR="00E40ADA" w:rsidRPr="00B10D73">
              <w:rPr>
                <w:rFonts w:ascii="Calibri" w:eastAsia="Times New Roman" w:hAnsi="Calibri" w:cs="Times New Roman"/>
                <w:color w:val="000000"/>
                <w:sz w:val="16"/>
                <w:szCs w:val="16"/>
                <w:lang w:val="en-GB"/>
              </w:rPr>
              <w:t xml:space="preserve"> 62, </w:t>
            </w:r>
            <w:r w:rsidR="00A41E41" w:rsidRPr="00B10D73">
              <w:rPr>
                <w:rFonts w:ascii="Calibri" w:eastAsia="Times New Roman" w:hAnsi="Calibri" w:cs="Times New Roman"/>
                <w:color w:val="000000"/>
                <w:sz w:val="16"/>
                <w:szCs w:val="16"/>
                <w:lang w:val="en-GB"/>
              </w:rPr>
              <w:t>64,</w:t>
            </w:r>
            <w:r w:rsidR="00E44612" w:rsidRPr="00B10D73">
              <w:rPr>
                <w:rFonts w:ascii="Calibri" w:eastAsia="Times New Roman" w:hAnsi="Calibri" w:cs="Times New Roman"/>
                <w:color w:val="000000"/>
                <w:sz w:val="16"/>
                <w:szCs w:val="16"/>
                <w:lang w:val="en-GB"/>
              </w:rPr>
              <w:t xml:space="preserve"> 70, </w:t>
            </w:r>
            <w:r w:rsidR="00B56A62" w:rsidRPr="00B10D73">
              <w:rPr>
                <w:rFonts w:ascii="Calibri" w:eastAsia="Times New Roman" w:hAnsi="Calibri" w:cs="Times New Roman"/>
                <w:color w:val="000000"/>
                <w:sz w:val="16"/>
                <w:szCs w:val="16"/>
                <w:lang w:val="en-GB"/>
              </w:rPr>
              <w:t>71</w:t>
            </w:r>
          </w:p>
        </w:tc>
        <w:tc>
          <w:tcPr>
            <w:tcW w:w="675" w:type="dxa"/>
          </w:tcPr>
          <w:p w14:paraId="1B48E9AE" w14:textId="77777777" w:rsidR="00A84341" w:rsidRPr="00B10D73" w:rsidRDefault="002D42D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9</w:t>
            </w:r>
          </w:p>
        </w:tc>
      </w:tr>
      <w:tr w:rsidR="00A84341" w:rsidRPr="00B10D73" w14:paraId="09911C92" w14:textId="77777777" w:rsidTr="00BD51CA">
        <w:trPr>
          <w:trHeight w:val="300"/>
        </w:trPr>
        <w:tc>
          <w:tcPr>
            <w:tcW w:w="1146" w:type="dxa"/>
            <w:shd w:val="clear" w:color="auto" w:fill="auto"/>
            <w:noWrap/>
            <w:vAlign w:val="bottom"/>
            <w:hideMark/>
          </w:tcPr>
          <w:p w14:paraId="513E2C99" w14:textId="32F0CA34"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Triaridis, S.</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IpuOM3uU","properties":{"formattedCitation":"(43)","plainCitation":"(43)","noteIndex":0},"citationItems":[{"id":4256,"uris":["http://zotero.org/users/3447303/items/EI763UPA"],"uri":["http://zotero.org/users/3447303/items/EI763UPA"],"itemData":{"id":4256,"type":"article-journal","title":"Peer review and journal impact factor: the two pillars of contemporary medical publishing","container-title":"Hippokratia","page":"5-12","volume":"14","issue":"1","archive_location":"WOS:000286068400002","abstract":"The appraisal of scientific quality is a particularly difficult problem. Editorial boards resort to secondary criteria including crude publication counts, journal prestige, the reputation of authors and institutions, and estimated importance and relevance of the research field, making peer review a controversial rather than a rigorous process. On this background different methods for evaluating research may become required, including citation rates and journal impact factors (IF), which are thought to be more quantitative and objective indicators, directly related to published science. The aim of this review is to go into the two pillars of contemporary medical publishing, that is the peer review process and the IF. Qualified experts' reviewing the publications appears to be the only way for the evaluation of medical publication quality. To improve and standardise the principles, procedures and criteria used in peer review evaluation is of great importance. Standardizing and improving training techniques for peer reviewers, would allow for the magnification of a journal's impact factor. This may be a very important reason that impact factor and peer review need to be analyzed simultaneously. Improving a journal's IF would be difficult without improving peer-review efficiency. Peer-reviewers need to understand the fundamental principles of contemporary medical publishing, that is peer-review and impact factors. The current supplement of the Hippokratia for supporting its seminar for reviewers will help to fulfil some of these scopes. Hippokratia 2010; 14 (Suppl 1): 5-12","ISSN":"1108-4189","journalAbbreviation":"Hippokratia","language":"English","author":[{"family":"Triaridis","given":"S."},{"family":"Kyrgidis","given":"A."}],"issued":{"date-parts":[["2010"]]}}}],"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3)</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5941DCAC"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Greece</w:t>
            </w:r>
          </w:p>
        </w:tc>
        <w:tc>
          <w:tcPr>
            <w:tcW w:w="1142" w:type="dxa"/>
            <w:shd w:val="clear" w:color="auto" w:fill="auto"/>
            <w:noWrap/>
            <w:vAlign w:val="bottom"/>
            <w:hideMark/>
          </w:tcPr>
          <w:p w14:paraId="4EBB8C53"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0C031DD4"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Hippokratia</w:t>
            </w:r>
          </w:p>
        </w:tc>
        <w:tc>
          <w:tcPr>
            <w:tcW w:w="674" w:type="dxa"/>
            <w:shd w:val="clear" w:color="auto" w:fill="auto"/>
            <w:noWrap/>
            <w:vAlign w:val="bottom"/>
            <w:hideMark/>
          </w:tcPr>
          <w:p w14:paraId="6E9C010A"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10</w:t>
            </w:r>
          </w:p>
        </w:tc>
        <w:tc>
          <w:tcPr>
            <w:tcW w:w="1027" w:type="dxa"/>
            <w:shd w:val="clear" w:color="auto" w:fill="auto"/>
            <w:noWrap/>
            <w:vAlign w:val="bottom"/>
            <w:hideMark/>
          </w:tcPr>
          <w:p w14:paraId="71E0D138"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3F1F3CA4" w14:textId="1D23176C" w:rsidR="00E1761C" w:rsidRPr="00B10D73" w:rsidRDefault="000D543B" w:rsidP="00C160AB">
            <w:pPr>
              <w:spacing w:after="0" w:line="240" w:lineRule="auto"/>
            </w:pPr>
            <w:r w:rsidRPr="00B10D73">
              <w:rPr>
                <w:rFonts w:ascii="Calibri" w:eastAsia="Times New Roman" w:hAnsi="Calibri" w:cs="Times New Roman"/>
                <w:color w:val="000000"/>
                <w:sz w:val="16"/>
                <w:szCs w:val="16"/>
                <w:lang w:val="en-GB"/>
              </w:rPr>
              <w:t>Organization and approach to review,</w:t>
            </w:r>
            <w:r w:rsidR="00C22691" w:rsidRPr="00B10D73">
              <w:t xml:space="preserve"> </w:t>
            </w:r>
            <w:r w:rsidR="00C22691" w:rsidRPr="00B10D73">
              <w:rPr>
                <w:rFonts w:ascii="Calibri" w:eastAsia="Times New Roman" w:hAnsi="Calibri" w:cs="Times New Roman"/>
                <w:color w:val="000000"/>
                <w:sz w:val="16"/>
                <w:szCs w:val="16"/>
                <w:lang w:val="en-GB"/>
              </w:rPr>
              <w:t>Make general comment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E92E9A" w:rsidRPr="00B10D73">
              <w:t xml:space="preserve"> </w:t>
            </w:r>
            <w:r w:rsidR="00E92E9A" w:rsidRPr="00B10D73">
              <w:rPr>
                <w:rFonts w:ascii="Calibri" w:eastAsia="Times New Roman" w:hAnsi="Calibri" w:cs="Times New Roman"/>
                <w:color w:val="000000"/>
                <w:sz w:val="16"/>
                <w:szCs w:val="16"/>
                <w:lang w:val="en-GB"/>
              </w:rPr>
              <w:t>References,</w:t>
            </w:r>
          </w:p>
          <w:p w14:paraId="6F73D1EB" w14:textId="3C0ED5D4" w:rsidR="003E7569" w:rsidRPr="00B10D73" w:rsidRDefault="00E1761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ddress ethical aspects</w:t>
            </w:r>
          </w:p>
        </w:tc>
        <w:tc>
          <w:tcPr>
            <w:tcW w:w="708" w:type="dxa"/>
            <w:shd w:val="clear" w:color="auto" w:fill="auto"/>
            <w:noWrap/>
            <w:vAlign w:val="bottom"/>
          </w:tcPr>
          <w:p w14:paraId="49490C39" w14:textId="66464367" w:rsidR="00A84341" w:rsidRPr="00B10D73" w:rsidRDefault="000D543B"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2, </w:t>
            </w:r>
            <w:r w:rsidR="00C22691" w:rsidRPr="00B10D73">
              <w:rPr>
                <w:rFonts w:ascii="Calibri" w:eastAsia="Times New Roman" w:hAnsi="Calibri" w:cs="Times New Roman"/>
                <w:color w:val="000000"/>
                <w:sz w:val="16"/>
                <w:szCs w:val="16"/>
                <w:lang w:val="en-GB"/>
              </w:rPr>
              <w:t xml:space="preserve">12, </w:t>
            </w:r>
            <w:r w:rsidR="00745E2E" w:rsidRPr="00B10D73">
              <w:rPr>
                <w:rFonts w:ascii="Calibri" w:eastAsia="Times New Roman" w:hAnsi="Calibri" w:cs="Times New Roman"/>
                <w:color w:val="000000"/>
                <w:sz w:val="16"/>
                <w:szCs w:val="16"/>
                <w:lang w:val="en-GB"/>
              </w:rPr>
              <w:t>14,</w:t>
            </w:r>
            <w:r w:rsidR="004074F6" w:rsidRPr="00B10D73">
              <w:rPr>
                <w:rFonts w:ascii="Calibri" w:eastAsia="Times New Roman" w:hAnsi="Calibri" w:cs="Times New Roman"/>
                <w:color w:val="000000"/>
                <w:sz w:val="16"/>
                <w:szCs w:val="16"/>
                <w:lang w:val="en-GB"/>
              </w:rPr>
              <w:t xml:space="preserve"> 50,</w:t>
            </w:r>
            <w:r w:rsidR="00E92E9A" w:rsidRPr="00B10D73">
              <w:rPr>
                <w:rFonts w:ascii="Calibri" w:eastAsia="Times New Roman" w:hAnsi="Calibri" w:cs="Times New Roman"/>
                <w:color w:val="000000"/>
                <w:sz w:val="16"/>
                <w:szCs w:val="16"/>
                <w:lang w:val="en-GB"/>
              </w:rPr>
              <w:t xml:space="preserve"> 56, </w:t>
            </w:r>
            <w:r w:rsidR="00E027A5" w:rsidRPr="00B10D73">
              <w:rPr>
                <w:rFonts w:ascii="Calibri" w:eastAsia="Times New Roman" w:hAnsi="Calibri" w:cs="Times New Roman"/>
                <w:color w:val="000000"/>
                <w:sz w:val="16"/>
                <w:szCs w:val="16"/>
                <w:lang w:val="en-GB"/>
              </w:rPr>
              <w:t>57,</w:t>
            </w:r>
            <w:r w:rsidR="00E1761C" w:rsidRPr="00B10D73">
              <w:rPr>
                <w:rFonts w:ascii="Calibri" w:eastAsia="Times New Roman" w:hAnsi="Calibri" w:cs="Times New Roman"/>
                <w:color w:val="000000"/>
                <w:sz w:val="16"/>
                <w:szCs w:val="16"/>
                <w:lang w:val="en-GB"/>
              </w:rPr>
              <w:t xml:space="preserve"> 58</w:t>
            </w:r>
          </w:p>
        </w:tc>
        <w:tc>
          <w:tcPr>
            <w:tcW w:w="675" w:type="dxa"/>
          </w:tcPr>
          <w:p w14:paraId="1266B742" w14:textId="400B6599" w:rsidR="00A84341" w:rsidRPr="00B10D73" w:rsidRDefault="00481A7F"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7</w:t>
            </w:r>
          </w:p>
        </w:tc>
      </w:tr>
      <w:tr w:rsidR="00A84341" w:rsidRPr="00B10D73" w14:paraId="104D2B98" w14:textId="77777777" w:rsidTr="00BD51CA">
        <w:trPr>
          <w:trHeight w:val="300"/>
        </w:trPr>
        <w:tc>
          <w:tcPr>
            <w:tcW w:w="1146" w:type="dxa"/>
            <w:shd w:val="clear" w:color="auto" w:fill="auto"/>
            <w:noWrap/>
            <w:vAlign w:val="bottom"/>
            <w:hideMark/>
          </w:tcPr>
          <w:p w14:paraId="1F01CC5B" w14:textId="62923098" w:rsidR="00A84341" w:rsidRPr="00B10D73" w:rsidRDefault="00A84341" w:rsidP="00C160AB">
            <w:pPr>
              <w:spacing w:after="0" w:line="240" w:lineRule="auto"/>
              <w:ind w:left="-9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Wagner A. K.</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IaF8UdTG","properties":{"formattedCitation":"(44)","plainCitation":"(44)","noteIndex":0},"citationItems":[{"id":1117,"uris":["http://zotero.org/users/3447303/items/XJ87A3SX"],"uri":["http://zotero.org/users/3447303/items/XJ87A3SX"],"itemData":{"id":1117,"type":"article-journal","title":"Peer review: issues in physical medicine and rehabilitation.","container-title":"American Journal of Physical Medicine &amp; Rehabilitation","page":"790-802","volume":"82","issue":"10","source":"EBSCOhost","archive":"rzh","abstract":"Peer review, although the standard for evaluating scientific research, is not without flaws. Peer reviewers have been shown to be inconsistent and to miss major strengths and deficiencies in studies. Both reviewer and author biases, including conflicts of interest and positive outcome publication biases, are frequent topics of study and debate. Additional concerns have been raised regarding inappropriate authorship and adequate reporting of the ethical process involving human and animal experimentation. Despite these issues, a good peer review can provide positive feedback to authors and improve the quality of research reported in medical journals. This article reviews some issues and points of concern regarding the peer-review process, and it suggests guidelines for new (and established) reviewers in the area of physical medicine and rehabilitation. It also provides suggestions for editorial considerations and improvements in the peer-review process for physical medicine and rehabilitation research journals.","ISSN":"0894-9115","journalAbbreviation":"American Journal of Physical Medicine &amp; Rehabilitation","author":[{"literal":"Wagner AK"},{"literal":"Boninger ML"},{"literal":"Levy C"},{"literal":"Chan L"},{"literal":"Gater D"},{"literal":"Kirby RL"}],"issued":{"date-parts":[["2003",10]]}}}],"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4)</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23098532"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USA</w:t>
            </w:r>
          </w:p>
        </w:tc>
        <w:tc>
          <w:tcPr>
            <w:tcW w:w="1142" w:type="dxa"/>
            <w:shd w:val="clear" w:color="auto" w:fill="auto"/>
            <w:noWrap/>
            <w:vAlign w:val="bottom"/>
            <w:hideMark/>
          </w:tcPr>
          <w:p w14:paraId="3F47833D"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35829E37"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American Journal of Physical Medicine and Rehabilitation</w:t>
            </w:r>
          </w:p>
        </w:tc>
        <w:tc>
          <w:tcPr>
            <w:tcW w:w="674" w:type="dxa"/>
            <w:shd w:val="clear" w:color="auto" w:fill="auto"/>
            <w:noWrap/>
            <w:vAlign w:val="bottom"/>
            <w:hideMark/>
          </w:tcPr>
          <w:p w14:paraId="6EFC82C3"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3</w:t>
            </w:r>
          </w:p>
        </w:tc>
        <w:tc>
          <w:tcPr>
            <w:tcW w:w="1027" w:type="dxa"/>
            <w:shd w:val="clear" w:color="auto" w:fill="auto"/>
            <w:noWrap/>
            <w:vAlign w:val="bottom"/>
            <w:hideMark/>
          </w:tcPr>
          <w:p w14:paraId="68316A6C"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22705B07" w14:textId="3094B6F6" w:rsidR="00E91F56" w:rsidRPr="00B10D73" w:rsidRDefault="00C17D4C" w:rsidP="00C160AB">
            <w:pPr>
              <w:spacing w:after="0" w:line="240" w:lineRule="auto"/>
            </w:pPr>
            <w:r w:rsidRPr="00B10D73">
              <w:rPr>
                <w:rFonts w:ascii="Calibri" w:eastAsia="Times New Roman" w:hAnsi="Calibri" w:cs="Times New Roman"/>
                <w:color w:val="000000"/>
                <w:sz w:val="16"/>
                <w:szCs w:val="16"/>
                <w:lang w:val="en-GB"/>
              </w:rPr>
              <w:t>Make general comments,</w:t>
            </w:r>
          </w:p>
          <w:p w14:paraId="5C10BC14" w14:textId="543BCE76" w:rsidR="00E91F56" w:rsidRPr="00B10D73" w:rsidRDefault="00876ECE" w:rsidP="00C160AB">
            <w:pPr>
              <w:spacing w:after="0" w:line="240" w:lineRule="auto"/>
            </w:pPr>
            <w:r w:rsidRPr="00B10D73">
              <w:rPr>
                <w:rFonts w:ascii="Calibri" w:eastAsia="Times New Roman" w:hAnsi="Calibri" w:cs="Times New Roman"/>
                <w:color w:val="000000"/>
                <w:sz w:val="16"/>
                <w:szCs w:val="16"/>
                <w:lang w:val="en-GB"/>
              </w:rPr>
              <w:t>Abstract,</w:t>
            </w:r>
          </w:p>
          <w:p w14:paraId="7ABF11B1" w14:textId="156C6F91" w:rsidR="00E91F56" w:rsidRPr="00B10D73" w:rsidRDefault="00551D92" w:rsidP="00C160AB">
            <w:pPr>
              <w:spacing w:after="0" w:line="240" w:lineRule="auto"/>
            </w:pPr>
            <w:r w:rsidRPr="00B10D73">
              <w:rPr>
                <w:rFonts w:ascii="Calibri" w:eastAsia="Times New Roman" w:hAnsi="Calibri" w:cs="Times New Roman"/>
                <w:color w:val="000000"/>
                <w:sz w:val="16"/>
                <w:szCs w:val="16"/>
                <w:lang w:val="en-GB"/>
              </w:rPr>
              <w:t>Methods,</w:t>
            </w:r>
            <w:r w:rsidR="00E027A5" w:rsidRPr="00B10D73">
              <w:t xml:space="preserve"> </w:t>
            </w:r>
            <w:r w:rsidR="00E027A5" w:rsidRPr="00B10D73">
              <w:rPr>
                <w:rFonts w:ascii="Calibri" w:eastAsia="Times New Roman" w:hAnsi="Calibri" w:cs="Times New Roman"/>
                <w:color w:val="000000"/>
                <w:sz w:val="16"/>
                <w:szCs w:val="16"/>
                <w:lang w:val="en-GB"/>
              </w:rPr>
              <w:t>Address ethical aspects,</w:t>
            </w:r>
          </w:p>
          <w:p w14:paraId="5BDBB211" w14:textId="7C00DA53" w:rsidR="00E91F56" w:rsidRPr="00B10D73" w:rsidRDefault="00A41E41" w:rsidP="00C160AB">
            <w:pPr>
              <w:spacing w:after="0" w:line="240" w:lineRule="auto"/>
            </w:pPr>
            <w:r w:rsidRPr="00B10D73">
              <w:rPr>
                <w:rFonts w:ascii="Calibri" w:eastAsia="Times New Roman" w:hAnsi="Calibri" w:cs="Times New Roman"/>
                <w:color w:val="000000"/>
                <w:sz w:val="16"/>
                <w:szCs w:val="16"/>
                <w:lang w:val="en-GB"/>
              </w:rPr>
              <w:t>Assess manuscript presentation,</w:t>
            </w:r>
          </w:p>
          <w:p w14:paraId="1A297BF3" w14:textId="6E058D95" w:rsidR="00A84341" w:rsidRPr="00B10D73" w:rsidRDefault="00E91F56"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4484E28F" w14:textId="47C49B63" w:rsidR="00A84341" w:rsidRPr="00B10D73" w:rsidRDefault="00C17D4C"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3, </w:t>
            </w:r>
            <w:r w:rsidR="00557BD4" w:rsidRPr="00B10D73">
              <w:rPr>
                <w:rFonts w:ascii="Calibri" w:eastAsia="Times New Roman" w:hAnsi="Calibri" w:cs="Times New Roman"/>
                <w:color w:val="000000"/>
                <w:sz w:val="16"/>
                <w:szCs w:val="16"/>
                <w:lang w:val="en-GB"/>
              </w:rPr>
              <w:t xml:space="preserve">15, </w:t>
            </w:r>
            <w:r w:rsidR="00876ECE" w:rsidRPr="00B10D73">
              <w:rPr>
                <w:rFonts w:ascii="Calibri" w:eastAsia="Times New Roman" w:hAnsi="Calibri" w:cs="Times New Roman"/>
                <w:color w:val="000000"/>
                <w:sz w:val="16"/>
                <w:szCs w:val="16"/>
                <w:lang w:val="en-GB"/>
              </w:rPr>
              <w:t xml:space="preserve">22, </w:t>
            </w:r>
            <w:r w:rsidR="003D6010" w:rsidRPr="00B10D73">
              <w:rPr>
                <w:rFonts w:ascii="Calibri" w:eastAsia="Times New Roman" w:hAnsi="Calibri" w:cs="Times New Roman"/>
                <w:color w:val="000000"/>
                <w:sz w:val="16"/>
                <w:szCs w:val="16"/>
                <w:lang w:val="en-GB"/>
              </w:rPr>
              <w:t xml:space="preserve">33, </w:t>
            </w:r>
            <w:r w:rsidR="00E027A5" w:rsidRPr="00B10D73">
              <w:rPr>
                <w:rFonts w:ascii="Calibri" w:eastAsia="Times New Roman" w:hAnsi="Calibri" w:cs="Times New Roman"/>
                <w:color w:val="000000"/>
                <w:sz w:val="16"/>
                <w:szCs w:val="16"/>
                <w:lang w:val="en-GB"/>
              </w:rPr>
              <w:t>57,</w:t>
            </w:r>
            <w:r w:rsidR="00A41E41" w:rsidRPr="00B10D73">
              <w:rPr>
                <w:rFonts w:ascii="Calibri" w:eastAsia="Times New Roman" w:hAnsi="Calibri" w:cs="Times New Roman"/>
                <w:color w:val="000000"/>
                <w:sz w:val="16"/>
                <w:szCs w:val="16"/>
                <w:lang w:val="en-GB"/>
              </w:rPr>
              <w:t xml:space="preserve"> 64,</w:t>
            </w:r>
            <w:r w:rsidR="00052293" w:rsidRPr="00B10D73">
              <w:rPr>
                <w:rFonts w:ascii="Calibri" w:eastAsia="Times New Roman" w:hAnsi="Calibri" w:cs="Times New Roman"/>
                <w:color w:val="000000"/>
                <w:sz w:val="16"/>
                <w:szCs w:val="16"/>
                <w:lang w:val="en-GB"/>
              </w:rPr>
              <w:t xml:space="preserve"> 66,</w:t>
            </w:r>
            <w:r w:rsidR="00E91F56" w:rsidRPr="00B10D73">
              <w:rPr>
                <w:rFonts w:ascii="Calibri" w:eastAsia="Times New Roman" w:hAnsi="Calibri" w:cs="Times New Roman"/>
                <w:color w:val="000000"/>
                <w:sz w:val="16"/>
                <w:szCs w:val="16"/>
                <w:lang w:val="en-GB"/>
              </w:rPr>
              <w:t xml:space="preserve"> 71</w:t>
            </w:r>
          </w:p>
        </w:tc>
        <w:tc>
          <w:tcPr>
            <w:tcW w:w="675" w:type="dxa"/>
          </w:tcPr>
          <w:p w14:paraId="38F45427" w14:textId="77777777" w:rsidR="00A84341" w:rsidRPr="00B10D73" w:rsidRDefault="002D42D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8</w:t>
            </w:r>
          </w:p>
        </w:tc>
      </w:tr>
      <w:tr w:rsidR="00A84341" w:rsidRPr="00B10D73" w14:paraId="6B2778CD" w14:textId="77777777" w:rsidTr="00BD51CA">
        <w:trPr>
          <w:trHeight w:val="300"/>
        </w:trPr>
        <w:tc>
          <w:tcPr>
            <w:tcW w:w="1146" w:type="dxa"/>
            <w:shd w:val="clear" w:color="auto" w:fill="auto"/>
            <w:noWrap/>
            <w:vAlign w:val="bottom"/>
            <w:hideMark/>
          </w:tcPr>
          <w:p w14:paraId="7B8E2E5F" w14:textId="1D5F352D" w:rsidR="00A84341" w:rsidRPr="00B10D73" w:rsidRDefault="00A84341" w:rsidP="00C160AB">
            <w:pPr>
              <w:spacing w:after="0" w:line="240" w:lineRule="auto"/>
              <w:ind w:left="-9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Weil, J.</w:t>
            </w:r>
            <w:r w:rsidR="00967929">
              <w:rPr>
                <w:rFonts w:ascii="Calibri" w:eastAsia="Times New Roman" w:hAnsi="Calibri" w:cs="Times New Roman"/>
                <w:color w:val="000000"/>
                <w:sz w:val="16"/>
                <w:szCs w:val="16"/>
                <w:lang w:val="en-GB"/>
              </w:rPr>
              <w:fldChar w:fldCharType="begin"/>
            </w:r>
            <w:r w:rsidR="005D77F9">
              <w:rPr>
                <w:rFonts w:ascii="Calibri" w:eastAsia="Times New Roman" w:hAnsi="Calibri" w:cs="Times New Roman"/>
                <w:color w:val="000000"/>
                <w:sz w:val="16"/>
                <w:szCs w:val="16"/>
                <w:lang w:val="en-GB"/>
              </w:rPr>
              <w:instrText xml:space="preserve"> ADDIN ZOTERO_ITEM CSL_CITATION {"citationID":"40KVhcSK","properties":{"formattedCitation":"(45)","plainCitation":"(45)","noteIndex":0},"citationItems":[{"id":4962,"uris":["http://zotero.org/users/3447303/items/7DWVT5LS"],"uri":["http://zotero.org/users/3447303/items/7DWVT5LS"],"itemData":{"id":4962,"type":"article-journal","title":"Peer review: An essential step in the publishing process","container-title":"Journal of Genetic Counseling","page":"183-187","volume":"13","issue":"3","archive":"Scopus","abstract":"Among the many steps involved in publishing a professional paper, peer review of the submitted manuscript presents both a challenge and an opportunity. Peer review is essential to ensuring that published papers meet appropriate research, scholarship and journal criteria. Peer review is also a valuable resource, providing detailed, professional evaluations that help authors carry out and present scholarship of the highest quality. When combined with the commitment of the Journal of Genetic Counseling to encourage and mentor authors, it is also a resource for developing writing skills.","DOI":"10.1023/B:JOGC.0000028252.93942.40","ISSN":"10597700 (ISSN)","language":"English","author":[{"family":"Weil","given":"J."}],"issued":{"date-parts":[["2004"]]}}}],"schema":"https://github.com/citation-style-language/schema/raw/master/csl-citation.json"} </w:instrText>
            </w:r>
            <w:r w:rsidR="00967929">
              <w:rPr>
                <w:rFonts w:ascii="Calibri" w:eastAsia="Times New Roman" w:hAnsi="Calibri" w:cs="Times New Roman"/>
                <w:color w:val="000000"/>
                <w:sz w:val="16"/>
                <w:szCs w:val="16"/>
                <w:lang w:val="en-GB"/>
              </w:rPr>
              <w:fldChar w:fldCharType="separate"/>
            </w:r>
            <w:r w:rsidR="005D77F9" w:rsidRPr="005D77F9">
              <w:rPr>
                <w:rFonts w:ascii="Calibri" w:hAnsi="Calibri" w:cs="Calibri"/>
                <w:sz w:val="16"/>
              </w:rPr>
              <w:t>(45)</w:t>
            </w:r>
            <w:r w:rsidR="00967929">
              <w:rPr>
                <w:rFonts w:ascii="Calibri" w:eastAsia="Times New Roman" w:hAnsi="Calibri" w:cs="Times New Roman"/>
                <w:color w:val="000000"/>
                <w:sz w:val="16"/>
                <w:szCs w:val="16"/>
                <w:lang w:val="en-GB"/>
              </w:rPr>
              <w:fldChar w:fldCharType="end"/>
            </w:r>
          </w:p>
        </w:tc>
        <w:tc>
          <w:tcPr>
            <w:tcW w:w="851" w:type="dxa"/>
            <w:shd w:val="clear" w:color="auto" w:fill="auto"/>
            <w:noWrap/>
            <w:vAlign w:val="bottom"/>
            <w:hideMark/>
          </w:tcPr>
          <w:p w14:paraId="1895EFA5" w14:textId="77777777" w:rsidR="00A84341" w:rsidRPr="00B10D73" w:rsidRDefault="00A84341" w:rsidP="00C160AB">
            <w:pPr>
              <w:spacing w:after="0" w:line="240" w:lineRule="auto"/>
              <w:ind w:right="-376"/>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N/A</w:t>
            </w:r>
          </w:p>
        </w:tc>
        <w:tc>
          <w:tcPr>
            <w:tcW w:w="1142" w:type="dxa"/>
            <w:shd w:val="clear" w:color="auto" w:fill="auto"/>
            <w:noWrap/>
            <w:vAlign w:val="bottom"/>
            <w:hideMark/>
          </w:tcPr>
          <w:p w14:paraId="4B174D9B"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English</w:t>
            </w:r>
          </w:p>
        </w:tc>
        <w:tc>
          <w:tcPr>
            <w:tcW w:w="1126" w:type="dxa"/>
            <w:shd w:val="clear" w:color="auto" w:fill="auto"/>
            <w:noWrap/>
            <w:vAlign w:val="bottom"/>
            <w:hideMark/>
          </w:tcPr>
          <w:p w14:paraId="580903C8"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Journal of Genetic Counseling</w:t>
            </w:r>
          </w:p>
        </w:tc>
        <w:tc>
          <w:tcPr>
            <w:tcW w:w="674" w:type="dxa"/>
            <w:shd w:val="clear" w:color="auto" w:fill="auto"/>
            <w:noWrap/>
            <w:vAlign w:val="bottom"/>
            <w:hideMark/>
          </w:tcPr>
          <w:p w14:paraId="6CE2ECA4" w14:textId="77777777" w:rsidR="00A84341" w:rsidRPr="00B10D73" w:rsidRDefault="00A84341" w:rsidP="00C160AB">
            <w:pPr>
              <w:spacing w:after="0" w:line="240" w:lineRule="auto"/>
              <w:ind w:right="-108"/>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2004</w:t>
            </w:r>
          </w:p>
        </w:tc>
        <w:tc>
          <w:tcPr>
            <w:tcW w:w="1027" w:type="dxa"/>
            <w:shd w:val="clear" w:color="auto" w:fill="auto"/>
            <w:noWrap/>
            <w:vAlign w:val="bottom"/>
            <w:hideMark/>
          </w:tcPr>
          <w:p w14:paraId="589D3960" w14:textId="77777777" w:rsidR="00A84341" w:rsidRPr="00B10D73" w:rsidRDefault="00A84341"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Review article</w:t>
            </w:r>
          </w:p>
        </w:tc>
        <w:tc>
          <w:tcPr>
            <w:tcW w:w="1730" w:type="dxa"/>
          </w:tcPr>
          <w:p w14:paraId="23005DA7" w14:textId="7B41E5B8" w:rsidR="00A84341" w:rsidRPr="00B10D73" w:rsidRDefault="00557BD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Make general comments,</w:t>
            </w:r>
            <w:r w:rsidR="009E0BE0" w:rsidRPr="00B10D73">
              <w:t xml:space="preserve"> </w:t>
            </w:r>
            <w:r w:rsidR="009E0BE0" w:rsidRPr="00B10D73">
              <w:rPr>
                <w:rFonts w:ascii="Calibri" w:eastAsia="Times New Roman" w:hAnsi="Calibri" w:cs="Times New Roman"/>
                <w:color w:val="000000"/>
                <w:sz w:val="16"/>
                <w:szCs w:val="16"/>
                <w:lang w:val="en-GB"/>
              </w:rPr>
              <w:t>Introduction,</w:t>
            </w:r>
            <w:r w:rsidR="003A2EFA" w:rsidRPr="00B10D73">
              <w:t xml:space="preserve"> </w:t>
            </w:r>
            <w:r w:rsidR="003A2EFA" w:rsidRPr="00B10D73">
              <w:rPr>
                <w:rFonts w:ascii="Calibri" w:eastAsia="Times New Roman" w:hAnsi="Calibri" w:cs="Times New Roman"/>
                <w:color w:val="000000"/>
                <w:sz w:val="16"/>
                <w:szCs w:val="16"/>
                <w:lang w:val="en-GB"/>
              </w:rPr>
              <w:t>Methods,</w:t>
            </w:r>
            <w:r w:rsidR="004074F6" w:rsidRPr="00B10D73">
              <w:t xml:space="preserve"> </w:t>
            </w:r>
            <w:r w:rsidR="004074F6" w:rsidRPr="00B10D73">
              <w:rPr>
                <w:rFonts w:ascii="Calibri" w:eastAsia="Times New Roman" w:hAnsi="Calibri" w:cs="Times New Roman"/>
                <w:color w:val="000000"/>
                <w:sz w:val="16"/>
                <w:szCs w:val="16"/>
                <w:lang w:val="en-GB"/>
              </w:rPr>
              <w:t>Discussion/Conclusion,</w:t>
            </w:r>
            <w:r w:rsidR="0055351A" w:rsidRPr="00B10D73">
              <w:t xml:space="preserve"> </w:t>
            </w:r>
            <w:r w:rsidR="0055351A" w:rsidRPr="00B10D73">
              <w:rPr>
                <w:rFonts w:ascii="Calibri" w:eastAsia="Times New Roman" w:hAnsi="Calibri" w:cs="Times New Roman"/>
                <w:color w:val="000000"/>
                <w:sz w:val="16"/>
                <w:szCs w:val="16"/>
                <w:lang w:val="en-GB"/>
              </w:rPr>
              <w:t>Assess manuscript presentation,</w:t>
            </w:r>
            <w:r w:rsidR="00E44612" w:rsidRPr="00B10D73">
              <w:t xml:space="preserve"> </w:t>
            </w:r>
            <w:r w:rsidR="00E44612" w:rsidRPr="00B10D73">
              <w:rPr>
                <w:rFonts w:ascii="Calibri" w:eastAsia="Times New Roman" w:hAnsi="Calibri" w:cs="Times New Roman"/>
                <w:color w:val="000000"/>
                <w:sz w:val="16"/>
                <w:szCs w:val="16"/>
                <w:lang w:val="en-GB"/>
              </w:rPr>
              <w:t>Provide recommendations,</w:t>
            </w:r>
          </w:p>
        </w:tc>
        <w:tc>
          <w:tcPr>
            <w:tcW w:w="708" w:type="dxa"/>
            <w:shd w:val="clear" w:color="auto" w:fill="auto"/>
            <w:noWrap/>
            <w:vAlign w:val="bottom"/>
          </w:tcPr>
          <w:p w14:paraId="60158C22" w14:textId="5C89FAE8" w:rsidR="00A84341" w:rsidRPr="00B10D73" w:rsidRDefault="00557BD4"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 xml:space="preserve">16, </w:t>
            </w:r>
            <w:r w:rsidR="009E0BE0" w:rsidRPr="00B10D73">
              <w:rPr>
                <w:rFonts w:ascii="Calibri" w:eastAsia="Times New Roman" w:hAnsi="Calibri" w:cs="Times New Roman"/>
                <w:color w:val="000000"/>
                <w:sz w:val="16"/>
                <w:szCs w:val="16"/>
                <w:lang w:val="en-GB"/>
              </w:rPr>
              <w:t xml:space="preserve">28, </w:t>
            </w:r>
            <w:r w:rsidR="003A2EFA" w:rsidRPr="00B10D73">
              <w:rPr>
                <w:rFonts w:ascii="Calibri" w:eastAsia="Times New Roman" w:hAnsi="Calibri" w:cs="Times New Roman"/>
                <w:color w:val="000000"/>
                <w:sz w:val="16"/>
                <w:szCs w:val="16"/>
                <w:lang w:val="en-GB"/>
              </w:rPr>
              <w:t xml:space="preserve">31, </w:t>
            </w:r>
            <w:r w:rsidR="006530CC" w:rsidRPr="00B10D73">
              <w:rPr>
                <w:rFonts w:ascii="Calibri" w:eastAsia="Times New Roman" w:hAnsi="Calibri" w:cs="Times New Roman"/>
                <w:color w:val="000000"/>
                <w:sz w:val="16"/>
                <w:szCs w:val="16"/>
                <w:lang w:val="en-GB"/>
              </w:rPr>
              <w:t>32,</w:t>
            </w:r>
            <w:r w:rsidR="004074F6" w:rsidRPr="00B10D73">
              <w:rPr>
                <w:rFonts w:ascii="Calibri" w:eastAsia="Times New Roman" w:hAnsi="Calibri" w:cs="Times New Roman"/>
                <w:color w:val="000000"/>
                <w:sz w:val="16"/>
                <w:szCs w:val="16"/>
                <w:lang w:val="en-GB"/>
              </w:rPr>
              <w:t xml:space="preserve"> 50, </w:t>
            </w:r>
            <w:r w:rsidR="0055351A" w:rsidRPr="00B10D73">
              <w:rPr>
                <w:rFonts w:ascii="Calibri" w:eastAsia="Times New Roman" w:hAnsi="Calibri" w:cs="Times New Roman"/>
                <w:color w:val="000000"/>
                <w:sz w:val="16"/>
                <w:szCs w:val="16"/>
                <w:lang w:val="en-GB"/>
              </w:rPr>
              <w:t xml:space="preserve">66, </w:t>
            </w:r>
            <w:r w:rsidR="00E44612" w:rsidRPr="00B10D73">
              <w:rPr>
                <w:rFonts w:ascii="Calibri" w:eastAsia="Times New Roman" w:hAnsi="Calibri" w:cs="Times New Roman"/>
                <w:color w:val="000000"/>
                <w:sz w:val="16"/>
                <w:szCs w:val="16"/>
                <w:lang w:val="en-GB"/>
              </w:rPr>
              <w:t>70,</w:t>
            </w:r>
          </w:p>
        </w:tc>
        <w:tc>
          <w:tcPr>
            <w:tcW w:w="675" w:type="dxa"/>
          </w:tcPr>
          <w:p w14:paraId="35ADE498" w14:textId="77777777" w:rsidR="00A84341" w:rsidRPr="00B10D73" w:rsidRDefault="002D42D2" w:rsidP="00C160AB">
            <w:pPr>
              <w:spacing w:after="0" w:line="240" w:lineRule="auto"/>
              <w:rPr>
                <w:rFonts w:ascii="Calibri" w:eastAsia="Times New Roman" w:hAnsi="Calibri" w:cs="Times New Roman"/>
                <w:color w:val="000000"/>
                <w:sz w:val="16"/>
                <w:szCs w:val="16"/>
                <w:lang w:val="en-GB"/>
              </w:rPr>
            </w:pPr>
            <w:r w:rsidRPr="00B10D73">
              <w:rPr>
                <w:rFonts w:ascii="Calibri" w:eastAsia="Times New Roman" w:hAnsi="Calibri" w:cs="Times New Roman"/>
                <w:color w:val="000000"/>
                <w:sz w:val="16"/>
                <w:szCs w:val="16"/>
                <w:lang w:val="en-GB"/>
              </w:rPr>
              <w:t>8</w:t>
            </w:r>
          </w:p>
        </w:tc>
      </w:tr>
      <w:tr w:rsidR="00A84341" w:rsidRPr="00B10D73" w14:paraId="2796B983" w14:textId="77777777" w:rsidTr="00BD51CA">
        <w:trPr>
          <w:trHeight w:val="300"/>
        </w:trPr>
        <w:tc>
          <w:tcPr>
            <w:tcW w:w="1146" w:type="dxa"/>
            <w:shd w:val="clear" w:color="auto" w:fill="auto"/>
            <w:noWrap/>
            <w:vAlign w:val="bottom"/>
            <w:hideMark/>
          </w:tcPr>
          <w:p w14:paraId="64524BA7" w14:textId="77777777" w:rsidR="00A84341" w:rsidRPr="00B10D73" w:rsidRDefault="00A84341" w:rsidP="00B14B24">
            <w:pPr>
              <w:spacing w:after="0" w:line="240" w:lineRule="auto"/>
              <w:ind w:left="-96"/>
              <w:rPr>
                <w:rFonts w:ascii="Calibri" w:eastAsia="Times New Roman" w:hAnsi="Calibri" w:cs="Times New Roman"/>
                <w:b/>
                <w:color w:val="000000"/>
                <w:sz w:val="16"/>
                <w:szCs w:val="16"/>
                <w:lang w:val="en-GB"/>
              </w:rPr>
            </w:pPr>
            <w:r w:rsidRPr="00B10D73">
              <w:rPr>
                <w:rFonts w:ascii="Calibri" w:eastAsia="Times New Roman" w:hAnsi="Calibri" w:cs="Times New Roman"/>
                <w:b/>
                <w:color w:val="000000"/>
                <w:sz w:val="16"/>
                <w:szCs w:val="16"/>
                <w:lang w:val="en-GB"/>
              </w:rPr>
              <w:t xml:space="preserve">Total </w:t>
            </w:r>
          </w:p>
        </w:tc>
        <w:tc>
          <w:tcPr>
            <w:tcW w:w="851" w:type="dxa"/>
            <w:shd w:val="clear" w:color="auto" w:fill="auto"/>
            <w:noWrap/>
            <w:vAlign w:val="bottom"/>
            <w:hideMark/>
          </w:tcPr>
          <w:p w14:paraId="442D372F" w14:textId="77777777" w:rsidR="00A84341" w:rsidRPr="00B10D73" w:rsidRDefault="00A84341" w:rsidP="00B14B24">
            <w:pPr>
              <w:spacing w:after="0" w:line="240" w:lineRule="auto"/>
              <w:ind w:right="-376"/>
              <w:rPr>
                <w:rFonts w:ascii="Calibri" w:eastAsia="Times New Roman" w:hAnsi="Calibri" w:cs="Times New Roman"/>
                <w:color w:val="000000"/>
                <w:sz w:val="16"/>
                <w:szCs w:val="16"/>
                <w:lang w:val="en-GB"/>
              </w:rPr>
            </w:pPr>
          </w:p>
        </w:tc>
        <w:tc>
          <w:tcPr>
            <w:tcW w:w="1142" w:type="dxa"/>
            <w:shd w:val="clear" w:color="auto" w:fill="auto"/>
            <w:noWrap/>
            <w:vAlign w:val="bottom"/>
            <w:hideMark/>
          </w:tcPr>
          <w:p w14:paraId="15AAE709" w14:textId="77777777" w:rsidR="00A84341" w:rsidRPr="00B10D73" w:rsidRDefault="00A84341" w:rsidP="00B14B24">
            <w:pPr>
              <w:spacing w:after="0" w:line="240" w:lineRule="auto"/>
              <w:rPr>
                <w:rFonts w:ascii="Calibri" w:eastAsia="Times New Roman" w:hAnsi="Calibri" w:cs="Times New Roman"/>
                <w:color w:val="000000"/>
                <w:sz w:val="16"/>
                <w:szCs w:val="16"/>
                <w:lang w:val="en-GB"/>
              </w:rPr>
            </w:pPr>
          </w:p>
        </w:tc>
        <w:tc>
          <w:tcPr>
            <w:tcW w:w="1126" w:type="dxa"/>
            <w:shd w:val="clear" w:color="auto" w:fill="auto"/>
            <w:noWrap/>
            <w:vAlign w:val="bottom"/>
            <w:hideMark/>
          </w:tcPr>
          <w:p w14:paraId="586DF964" w14:textId="77777777" w:rsidR="00A84341" w:rsidRPr="00B10D73" w:rsidRDefault="00A84341" w:rsidP="00B14B24">
            <w:pPr>
              <w:spacing w:after="0" w:line="240" w:lineRule="auto"/>
              <w:ind w:right="-108"/>
              <w:rPr>
                <w:rFonts w:ascii="Calibri" w:eastAsia="Times New Roman" w:hAnsi="Calibri" w:cs="Times New Roman"/>
                <w:color w:val="000000"/>
                <w:sz w:val="16"/>
                <w:szCs w:val="16"/>
                <w:lang w:val="en-GB"/>
              </w:rPr>
            </w:pPr>
          </w:p>
        </w:tc>
        <w:tc>
          <w:tcPr>
            <w:tcW w:w="674" w:type="dxa"/>
            <w:shd w:val="clear" w:color="auto" w:fill="auto"/>
            <w:noWrap/>
            <w:vAlign w:val="bottom"/>
            <w:hideMark/>
          </w:tcPr>
          <w:p w14:paraId="0E056937" w14:textId="77777777" w:rsidR="00A84341" w:rsidRPr="00B10D73" w:rsidRDefault="00A84341" w:rsidP="00B14B24">
            <w:pPr>
              <w:spacing w:after="0" w:line="240" w:lineRule="auto"/>
              <w:rPr>
                <w:rFonts w:ascii="Calibri" w:eastAsia="Times New Roman" w:hAnsi="Calibri" w:cs="Times New Roman"/>
                <w:color w:val="000000"/>
                <w:sz w:val="16"/>
                <w:szCs w:val="16"/>
                <w:lang w:val="en-GB"/>
              </w:rPr>
            </w:pPr>
          </w:p>
        </w:tc>
        <w:tc>
          <w:tcPr>
            <w:tcW w:w="1027" w:type="dxa"/>
            <w:shd w:val="clear" w:color="auto" w:fill="auto"/>
            <w:noWrap/>
            <w:vAlign w:val="bottom"/>
            <w:hideMark/>
          </w:tcPr>
          <w:p w14:paraId="00A22E70" w14:textId="77777777" w:rsidR="00A84341" w:rsidRPr="00B10D73" w:rsidRDefault="00A84341" w:rsidP="00B14B24">
            <w:pPr>
              <w:spacing w:after="0" w:line="240" w:lineRule="auto"/>
              <w:rPr>
                <w:rFonts w:ascii="Calibri" w:eastAsia="Times New Roman" w:hAnsi="Calibri" w:cs="Times New Roman"/>
                <w:color w:val="000000"/>
                <w:sz w:val="16"/>
                <w:szCs w:val="16"/>
                <w:lang w:val="en-GB"/>
              </w:rPr>
            </w:pPr>
          </w:p>
        </w:tc>
        <w:tc>
          <w:tcPr>
            <w:tcW w:w="1730" w:type="dxa"/>
          </w:tcPr>
          <w:p w14:paraId="68DC2ECA" w14:textId="77777777" w:rsidR="00A84341" w:rsidRPr="00B10D73" w:rsidRDefault="00A84341" w:rsidP="00B14B24">
            <w:pPr>
              <w:spacing w:after="0" w:line="240" w:lineRule="auto"/>
              <w:rPr>
                <w:rFonts w:ascii="Calibri" w:eastAsia="Times New Roman" w:hAnsi="Calibri" w:cs="Times New Roman"/>
                <w:color w:val="000000"/>
                <w:sz w:val="16"/>
                <w:szCs w:val="16"/>
                <w:lang w:val="en-GB"/>
              </w:rPr>
            </w:pPr>
          </w:p>
        </w:tc>
        <w:tc>
          <w:tcPr>
            <w:tcW w:w="708" w:type="dxa"/>
            <w:shd w:val="clear" w:color="auto" w:fill="auto"/>
            <w:noWrap/>
            <w:vAlign w:val="bottom"/>
          </w:tcPr>
          <w:p w14:paraId="61FBECC0" w14:textId="77777777" w:rsidR="00A84341" w:rsidRPr="00B10D73" w:rsidRDefault="00A84341" w:rsidP="00B14B24">
            <w:pPr>
              <w:spacing w:after="0" w:line="240" w:lineRule="auto"/>
              <w:rPr>
                <w:rFonts w:ascii="Calibri" w:eastAsia="Times New Roman" w:hAnsi="Calibri" w:cs="Times New Roman"/>
                <w:color w:val="000000"/>
                <w:sz w:val="16"/>
                <w:szCs w:val="16"/>
                <w:lang w:val="en-GB"/>
              </w:rPr>
            </w:pPr>
          </w:p>
        </w:tc>
        <w:tc>
          <w:tcPr>
            <w:tcW w:w="675" w:type="dxa"/>
          </w:tcPr>
          <w:p w14:paraId="18B6603D" w14:textId="5B4F8662" w:rsidR="00A84341" w:rsidRPr="00B10D73" w:rsidRDefault="009F3DF1" w:rsidP="00B14B24">
            <w:pPr>
              <w:spacing w:after="0" w:line="240" w:lineRule="auto"/>
              <w:rPr>
                <w:rFonts w:ascii="Calibri" w:eastAsia="Times New Roman" w:hAnsi="Calibri" w:cs="Times New Roman"/>
                <w:b/>
                <w:color w:val="000000"/>
                <w:sz w:val="16"/>
                <w:szCs w:val="16"/>
                <w:lang w:val="en-GB"/>
              </w:rPr>
            </w:pPr>
            <w:r>
              <w:rPr>
                <w:rFonts w:ascii="Calibri" w:eastAsia="Times New Roman" w:hAnsi="Calibri" w:cs="Times New Roman"/>
                <w:b/>
                <w:color w:val="000000"/>
                <w:sz w:val="16"/>
                <w:szCs w:val="16"/>
                <w:lang w:val="en-GB"/>
              </w:rPr>
              <w:t>567</w:t>
            </w:r>
            <w:bookmarkStart w:id="0" w:name="_GoBack"/>
            <w:bookmarkEnd w:id="0"/>
          </w:p>
        </w:tc>
      </w:tr>
    </w:tbl>
    <w:p w14:paraId="5C5796A7" w14:textId="68B42A77" w:rsidR="00A84341" w:rsidRPr="00B10D73" w:rsidRDefault="00A84341" w:rsidP="00A84341">
      <w:pPr>
        <w:spacing w:after="0"/>
        <w:rPr>
          <w:rFonts w:ascii="Calibri" w:hAnsi="Calibri" w:cs="Times New Roman"/>
          <w:sz w:val="16"/>
          <w:szCs w:val="16"/>
          <w:lang w:val="en-GB"/>
        </w:rPr>
      </w:pPr>
      <w:r w:rsidRPr="00B10D73">
        <w:rPr>
          <w:rFonts w:ascii="Calibri" w:hAnsi="Calibri" w:cs="Times New Roman"/>
          <w:sz w:val="16"/>
          <w:szCs w:val="16"/>
          <w:vertAlign w:val="superscript"/>
          <w:lang w:val="en-GB"/>
        </w:rPr>
        <w:t>B</w:t>
      </w:r>
      <w:r w:rsidRPr="00B10D73">
        <w:rPr>
          <w:rFonts w:ascii="Calibri" w:hAnsi="Calibri" w:cs="Times New Roman"/>
          <w:sz w:val="16"/>
          <w:szCs w:val="16"/>
          <w:lang w:val="en-GB"/>
        </w:rPr>
        <w:t xml:space="preserve"> Corresponds to item number</w:t>
      </w:r>
      <w:r w:rsidR="006038E1" w:rsidRPr="00B10D73">
        <w:rPr>
          <w:rFonts w:ascii="Calibri" w:hAnsi="Calibri" w:cs="Times New Roman"/>
          <w:sz w:val="16"/>
          <w:szCs w:val="16"/>
          <w:lang w:val="en-GB"/>
        </w:rPr>
        <w:t xml:space="preserve"> from the list of task (Table 2</w:t>
      </w:r>
      <w:r w:rsidRPr="00B10D73">
        <w:rPr>
          <w:rFonts w:ascii="Calibri" w:hAnsi="Calibri" w:cs="Times New Roman"/>
          <w:sz w:val="16"/>
          <w:szCs w:val="16"/>
          <w:lang w:val="en-GB"/>
        </w:rPr>
        <w:t>)</w:t>
      </w:r>
    </w:p>
    <w:p w14:paraId="273B6A1F" w14:textId="77777777" w:rsidR="00A84341" w:rsidRPr="008466CD" w:rsidRDefault="00A84341" w:rsidP="00A84341">
      <w:pPr>
        <w:spacing w:after="0"/>
        <w:rPr>
          <w:rFonts w:ascii="Calibri" w:hAnsi="Calibri" w:cs="Times New Roman"/>
          <w:sz w:val="16"/>
          <w:szCs w:val="16"/>
          <w:lang w:val="en-GB"/>
        </w:rPr>
      </w:pPr>
      <w:r w:rsidRPr="00B10D73">
        <w:rPr>
          <w:rFonts w:ascii="Calibri" w:hAnsi="Calibri" w:cs="Times New Roman"/>
          <w:sz w:val="16"/>
          <w:szCs w:val="16"/>
          <w:vertAlign w:val="superscript"/>
          <w:lang w:val="en-GB"/>
        </w:rPr>
        <w:t>C</w:t>
      </w:r>
      <w:r w:rsidRPr="00B10D73">
        <w:rPr>
          <w:rFonts w:ascii="Calibri" w:hAnsi="Calibri" w:cs="Times New Roman"/>
          <w:sz w:val="16"/>
          <w:szCs w:val="16"/>
          <w:lang w:val="en-GB"/>
        </w:rPr>
        <w:t xml:space="preserve"> Number of extracted task statements</w:t>
      </w:r>
    </w:p>
    <w:p w14:paraId="2D62FEDB" w14:textId="77777777" w:rsidR="00A84341" w:rsidRPr="00B027D8" w:rsidRDefault="00A84341" w:rsidP="00A84341">
      <w:pPr>
        <w:rPr>
          <w:lang w:val="en-GB"/>
        </w:rPr>
      </w:pPr>
    </w:p>
    <w:p w14:paraId="49D7D7FF" w14:textId="6626721F" w:rsidR="00A84341" w:rsidRDefault="00A84341" w:rsidP="00A84341">
      <w:pPr>
        <w:rPr>
          <w:lang w:val="en-GB"/>
        </w:rPr>
      </w:pPr>
    </w:p>
    <w:p w14:paraId="6BF50F50" w14:textId="59DD8246" w:rsidR="00346A27" w:rsidRDefault="00346A27" w:rsidP="00A84341">
      <w:pPr>
        <w:rPr>
          <w:lang w:val="en-GB"/>
        </w:rPr>
      </w:pPr>
    </w:p>
    <w:p w14:paraId="21DBA2E1" w14:textId="2F880132" w:rsidR="00346A27" w:rsidRDefault="00346A27" w:rsidP="00A84341">
      <w:pPr>
        <w:rPr>
          <w:lang w:val="en-GB"/>
        </w:rPr>
      </w:pPr>
    </w:p>
    <w:p w14:paraId="0FA2A8B8" w14:textId="6470381A" w:rsidR="00346A27" w:rsidRDefault="00346A27" w:rsidP="00A84341">
      <w:pPr>
        <w:rPr>
          <w:lang w:val="en-GB"/>
        </w:rPr>
      </w:pPr>
    </w:p>
    <w:p w14:paraId="402533AF" w14:textId="4CD617F8" w:rsidR="00346A27" w:rsidRDefault="00346A27" w:rsidP="00A84341">
      <w:pPr>
        <w:rPr>
          <w:lang w:val="en-GB"/>
        </w:rPr>
      </w:pPr>
    </w:p>
    <w:p w14:paraId="4C625DA9" w14:textId="77777777" w:rsidR="00346A27" w:rsidRPr="00B027D8" w:rsidRDefault="00346A27" w:rsidP="00A84341">
      <w:pPr>
        <w:rPr>
          <w:lang w:val="en-GB"/>
        </w:rPr>
      </w:pPr>
    </w:p>
    <w:p w14:paraId="78863391" w14:textId="1456E125" w:rsidR="00A84341" w:rsidRPr="00B027D8" w:rsidRDefault="00A819F9" w:rsidP="00A819F9">
      <w:pPr>
        <w:pStyle w:val="Heading2"/>
        <w:rPr>
          <w:lang w:val="en-GB"/>
        </w:rPr>
      </w:pPr>
      <w:r>
        <w:rPr>
          <w:lang w:val="en-GB"/>
        </w:rPr>
        <w:t>References</w:t>
      </w:r>
    </w:p>
    <w:p w14:paraId="1BCD1737" w14:textId="77777777" w:rsidR="00BF09F9" w:rsidRPr="00BF09F9" w:rsidRDefault="00A819F9" w:rsidP="00BF09F9">
      <w:pPr>
        <w:pStyle w:val="Bibliography"/>
        <w:rPr>
          <w:rFonts w:ascii="Calibri" w:hAnsi="Calibri" w:cs="Calibri"/>
        </w:rPr>
      </w:pPr>
      <w:r>
        <w:rPr>
          <w:lang w:val="en-GB"/>
        </w:rPr>
        <w:fldChar w:fldCharType="begin"/>
      </w:r>
      <w:r w:rsidR="00BF09F9">
        <w:rPr>
          <w:lang w:val="en-GB"/>
        </w:rPr>
        <w:instrText xml:space="preserve"> ADDIN ZOTERO_BIBL {"uncited":[],"omitted":[],"custom":[]} CSL_BIBLIOGRAPHY </w:instrText>
      </w:r>
      <w:r>
        <w:rPr>
          <w:lang w:val="en-GB"/>
        </w:rPr>
        <w:fldChar w:fldCharType="separate"/>
      </w:r>
      <w:r w:rsidR="00BF09F9" w:rsidRPr="00BF09F9">
        <w:rPr>
          <w:rFonts w:ascii="Calibri" w:hAnsi="Calibri" w:cs="Calibri"/>
        </w:rPr>
        <w:t xml:space="preserve">1. </w:t>
      </w:r>
      <w:r w:rsidR="00BF09F9" w:rsidRPr="00BF09F9">
        <w:rPr>
          <w:rFonts w:ascii="Calibri" w:hAnsi="Calibri" w:cs="Calibri"/>
        </w:rPr>
        <w:tab/>
        <w:t xml:space="preserve">Alexander GR. A guide to reviewing manuscripts. Matern Child Health J. 2005 Mar;9(1):113–7. </w:t>
      </w:r>
    </w:p>
    <w:p w14:paraId="2600602A" w14:textId="77777777" w:rsidR="00BF09F9" w:rsidRPr="00BF09F9" w:rsidRDefault="00BF09F9" w:rsidP="00BF09F9">
      <w:pPr>
        <w:pStyle w:val="Bibliography"/>
        <w:rPr>
          <w:rFonts w:ascii="Calibri" w:hAnsi="Calibri" w:cs="Calibri"/>
        </w:rPr>
      </w:pPr>
      <w:r w:rsidRPr="00BF09F9">
        <w:rPr>
          <w:rFonts w:ascii="Calibri" w:hAnsi="Calibri" w:cs="Calibri"/>
        </w:rPr>
        <w:t xml:space="preserve">2. </w:t>
      </w:r>
      <w:r w:rsidRPr="00BF09F9">
        <w:rPr>
          <w:rFonts w:ascii="Calibri" w:hAnsi="Calibri" w:cs="Calibri"/>
        </w:rPr>
        <w:tab/>
        <w:t xml:space="preserve">Alfonso F. A critical review of the “peer review” process. Arch Cardiol Mex. 2010;80(4):272–82. </w:t>
      </w:r>
    </w:p>
    <w:p w14:paraId="7775F429" w14:textId="77777777" w:rsidR="00BF09F9" w:rsidRPr="00BF09F9" w:rsidRDefault="00BF09F9" w:rsidP="00BF09F9">
      <w:pPr>
        <w:pStyle w:val="Bibliography"/>
        <w:rPr>
          <w:rFonts w:ascii="Calibri" w:hAnsi="Calibri" w:cs="Calibri"/>
        </w:rPr>
      </w:pPr>
      <w:r w:rsidRPr="00BF09F9">
        <w:rPr>
          <w:rFonts w:ascii="Calibri" w:hAnsi="Calibri" w:cs="Calibri"/>
        </w:rPr>
        <w:t xml:space="preserve">3. </w:t>
      </w:r>
      <w:r w:rsidRPr="00BF09F9">
        <w:rPr>
          <w:rFonts w:ascii="Calibri" w:hAnsi="Calibri" w:cs="Calibri"/>
        </w:rPr>
        <w:tab/>
        <w:t xml:space="preserve">Ali PA, Watson R. Peer review and the publication process. Nurs Open. 2016 Oct 1;3(4):193–202. </w:t>
      </w:r>
    </w:p>
    <w:p w14:paraId="0324BEFC" w14:textId="77777777" w:rsidR="00BF09F9" w:rsidRPr="00BF09F9" w:rsidRDefault="00BF09F9" w:rsidP="00BF09F9">
      <w:pPr>
        <w:pStyle w:val="Bibliography"/>
        <w:rPr>
          <w:rFonts w:ascii="Calibri" w:hAnsi="Calibri" w:cs="Calibri"/>
        </w:rPr>
      </w:pPr>
      <w:r w:rsidRPr="00BF09F9">
        <w:rPr>
          <w:rFonts w:ascii="Calibri" w:hAnsi="Calibri" w:cs="Calibri"/>
        </w:rPr>
        <w:t xml:space="preserve">4. </w:t>
      </w:r>
      <w:r w:rsidRPr="00BF09F9">
        <w:rPr>
          <w:rFonts w:ascii="Calibri" w:hAnsi="Calibri" w:cs="Calibri"/>
        </w:rPr>
        <w:tab/>
        <w:t xml:space="preserve">Barroga EF. Safeguarding the Integrity of Science Communication by Restraining “Rational Cheating” in Peer Review. J Korean Med Sci. 2014 Nov;29(11):1450–2. </w:t>
      </w:r>
    </w:p>
    <w:p w14:paraId="33BF8737" w14:textId="77777777" w:rsidR="00BF09F9" w:rsidRPr="00BF09F9" w:rsidRDefault="00BF09F9" w:rsidP="00BF09F9">
      <w:pPr>
        <w:pStyle w:val="Bibliography"/>
        <w:rPr>
          <w:rFonts w:ascii="Calibri" w:hAnsi="Calibri" w:cs="Calibri"/>
        </w:rPr>
      </w:pPr>
      <w:r w:rsidRPr="00BF09F9">
        <w:rPr>
          <w:rFonts w:ascii="Calibri" w:hAnsi="Calibri" w:cs="Calibri"/>
        </w:rPr>
        <w:t xml:space="preserve">5. </w:t>
      </w:r>
      <w:r w:rsidRPr="00BF09F9">
        <w:rPr>
          <w:rFonts w:ascii="Calibri" w:hAnsi="Calibri" w:cs="Calibri"/>
        </w:rPr>
        <w:tab/>
        <w:t>Baxt WG, Waeckerle JF, Berlin JA. Who reviews the reviewers? Feasibility of using a fictitious manuscript to evaluate peer reviewer performance. Ann Emerg Med [Internet]. 1998;32. Available from: http://dx.doi.org/10.1016/S0196-0644(98)70006-X</w:t>
      </w:r>
    </w:p>
    <w:p w14:paraId="55B30F44" w14:textId="77777777" w:rsidR="00BF09F9" w:rsidRPr="00BF09F9" w:rsidRDefault="00BF09F9" w:rsidP="00BF09F9">
      <w:pPr>
        <w:pStyle w:val="Bibliography"/>
        <w:rPr>
          <w:rFonts w:ascii="Calibri" w:hAnsi="Calibri" w:cs="Calibri"/>
        </w:rPr>
      </w:pPr>
      <w:r w:rsidRPr="00BF09F9">
        <w:rPr>
          <w:rFonts w:ascii="Calibri" w:hAnsi="Calibri" w:cs="Calibri"/>
        </w:rPr>
        <w:t xml:space="preserve">6. </w:t>
      </w:r>
      <w:r w:rsidRPr="00BF09F9">
        <w:rPr>
          <w:rFonts w:ascii="Calibri" w:hAnsi="Calibri" w:cs="Calibri"/>
        </w:rPr>
        <w:tab/>
        <w:t xml:space="preserve">Bayne SC, McGivney GP, Mazer SC. Scientific composition and review of manuscripts for publication in peer-reviewed dental journals. J Prosthet Dent. 2003 Feb;89(2):201–18. </w:t>
      </w:r>
    </w:p>
    <w:p w14:paraId="515D7CB8" w14:textId="77777777" w:rsidR="00BF09F9" w:rsidRPr="00BF09F9" w:rsidRDefault="00BF09F9" w:rsidP="00BF09F9">
      <w:pPr>
        <w:pStyle w:val="Bibliography"/>
        <w:rPr>
          <w:rFonts w:ascii="Calibri" w:hAnsi="Calibri" w:cs="Calibri"/>
        </w:rPr>
      </w:pPr>
      <w:r w:rsidRPr="00BF09F9">
        <w:rPr>
          <w:rFonts w:ascii="Calibri" w:hAnsi="Calibri" w:cs="Calibri"/>
        </w:rPr>
        <w:t xml:space="preserve">7. </w:t>
      </w:r>
      <w:r w:rsidRPr="00BF09F9">
        <w:rPr>
          <w:rFonts w:ascii="Calibri" w:hAnsi="Calibri" w:cs="Calibri"/>
        </w:rPr>
        <w:tab/>
        <w:t xml:space="preserve">Bingham C. Peer review on the Internet: a better class of conversation. Lancet. 1998 Mar;351:10–4. </w:t>
      </w:r>
    </w:p>
    <w:p w14:paraId="0A867098" w14:textId="77777777" w:rsidR="00BF09F9" w:rsidRPr="00BF09F9" w:rsidRDefault="00BF09F9" w:rsidP="00BF09F9">
      <w:pPr>
        <w:pStyle w:val="Bibliography"/>
        <w:rPr>
          <w:rFonts w:ascii="Calibri" w:hAnsi="Calibri" w:cs="Calibri"/>
        </w:rPr>
      </w:pPr>
      <w:r w:rsidRPr="00BF09F9">
        <w:rPr>
          <w:rFonts w:ascii="Calibri" w:hAnsi="Calibri" w:cs="Calibri"/>
        </w:rPr>
        <w:t xml:space="preserve">8. </w:t>
      </w:r>
      <w:r w:rsidRPr="00BF09F9">
        <w:rPr>
          <w:rFonts w:ascii="Calibri" w:hAnsi="Calibri" w:cs="Calibri"/>
        </w:rPr>
        <w:tab/>
        <w:t xml:space="preserve">Brand RA. Reviewing for clinical orthopaedics and related research. Clin Orthop. 2012 Sep;470(9):2622–5. </w:t>
      </w:r>
    </w:p>
    <w:p w14:paraId="629A3136" w14:textId="77777777" w:rsidR="00BF09F9" w:rsidRPr="00BF09F9" w:rsidRDefault="00BF09F9" w:rsidP="00BF09F9">
      <w:pPr>
        <w:pStyle w:val="Bibliography"/>
        <w:rPr>
          <w:rFonts w:ascii="Calibri" w:hAnsi="Calibri" w:cs="Calibri"/>
        </w:rPr>
      </w:pPr>
      <w:r w:rsidRPr="00BF09F9">
        <w:rPr>
          <w:rFonts w:ascii="Calibri" w:hAnsi="Calibri" w:cs="Calibri"/>
        </w:rPr>
        <w:t xml:space="preserve">9. </w:t>
      </w:r>
      <w:r w:rsidRPr="00BF09F9">
        <w:rPr>
          <w:rFonts w:ascii="Calibri" w:hAnsi="Calibri" w:cs="Calibri"/>
        </w:rPr>
        <w:tab/>
        <w:t xml:space="preserve">Cervera MLG, Hincapié J, Jackman J, Herrera O, Uribe CVC. Peer review: What it’s and what it’s for? Salud Uninorte. 2008;24(2):258–72. </w:t>
      </w:r>
    </w:p>
    <w:p w14:paraId="505ED515" w14:textId="77777777" w:rsidR="00BF09F9" w:rsidRPr="00BF09F9" w:rsidRDefault="00BF09F9" w:rsidP="00BF09F9">
      <w:pPr>
        <w:pStyle w:val="Bibliography"/>
        <w:rPr>
          <w:rFonts w:ascii="Calibri" w:hAnsi="Calibri" w:cs="Calibri"/>
        </w:rPr>
      </w:pPr>
      <w:r w:rsidRPr="00BF09F9">
        <w:rPr>
          <w:rFonts w:ascii="Calibri" w:hAnsi="Calibri" w:cs="Calibri"/>
        </w:rPr>
        <w:t xml:space="preserve">10. </w:t>
      </w:r>
      <w:r w:rsidRPr="00BF09F9">
        <w:rPr>
          <w:rFonts w:ascii="Calibri" w:hAnsi="Calibri" w:cs="Calibri"/>
        </w:rPr>
        <w:tab/>
        <w:t xml:space="preserve">Cho YG, Park HA. Peer Review Process in Medical Journals. Korean J Fam Med. 2013 Nov;34(6):372–6. </w:t>
      </w:r>
    </w:p>
    <w:p w14:paraId="6121791E" w14:textId="77777777" w:rsidR="00BF09F9" w:rsidRPr="00BF09F9" w:rsidRDefault="00BF09F9" w:rsidP="00BF09F9">
      <w:pPr>
        <w:pStyle w:val="Bibliography"/>
        <w:rPr>
          <w:rFonts w:ascii="Calibri" w:hAnsi="Calibri" w:cs="Calibri"/>
        </w:rPr>
      </w:pPr>
      <w:r w:rsidRPr="00BF09F9">
        <w:rPr>
          <w:rFonts w:ascii="Calibri" w:hAnsi="Calibri" w:cs="Calibri"/>
        </w:rPr>
        <w:t xml:space="preserve">11. </w:t>
      </w:r>
      <w:r w:rsidRPr="00BF09F9">
        <w:rPr>
          <w:rFonts w:ascii="Calibri" w:hAnsi="Calibri" w:cs="Calibri"/>
        </w:rPr>
        <w:tab/>
        <w:t xml:space="preserve">Dhammi IK, Kumar S. Process of peer review continues. Indian J Orthop. 2013 Nov;47(6):537–9. </w:t>
      </w:r>
    </w:p>
    <w:p w14:paraId="5C3062B7" w14:textId="77777777" w:rsidR="00BF09F9" w:rsidRPr="00BF09F9" w:rsidRDefault="00BF09F9" w:rsidP="00BF09F9">
      <w:pPr>
        <w:pStyle w:val="Bibliography"/>
        <w:rPr>
          <w:rFonts w:ascii="Calibri" w:hAnsi="Calibri" w:cs="Calibri"/>
        </w:rPr>
      </w:pPr>
      <w:r w:rsidRPr="00BF09F9">
        <w:rPr>
          <w:rFonts w:ascii="Calibri" w:hAnsi="Calibri" w:cs="Calibri"/>
        </w:rPr>
        <w:t xml:space="preserve">12. </w:t>
      </w:r>
      <w:r w:rsidRPr="00BF09F9">
        <w:rPr>
          <w:rFonts w:ascii="Calibri" w:hAnsi="Calibri" w:cs="Calibri"/>
        </w:rPr>
        <w:tab/>
        <w:t xml:space="preserve">Doi SAR, Salzman-Scott SA, Onitilo AA. Validation of the CoRE Questionnaire for a Medical Journal Peer Review. Account Res-Policies Qual Assur. 2016 Jan;23(1):47–52. </w:t>
      </w:r>
    </w:p>
    <w:p w14:paraId="4747F91F" w14:textId="77777777" w:rsidR="00BF09F9" w:rsidRPr="00BF09F9" w:rsidRDefault="00BF09F9" w:rsidP="00BF09F9">
      <w:pPr>
        <w:pStyle w:val="Bibliography"/>
        <w:rPr>
          <w:rFonts w:ascii="Calibri" w:hAnsi="Calibri" w:cs="Calibri"/>
        </w:rPr>
      </w:pPr>
      <w:r w:rsidRPr="00BF09F9">
        <w:rPr>
          <w:rFonts w:ascii="Calibri" w:hAnsi="Calibri" w:cs="Calibri"/>
        </w:rPr>
        <w:t xml:space="preserve">13. </w:t>
      </w:r>
      <w:r w:rsidRPr="00BF09F9">
        <w:rPr>
          <w:rFonts w:ascii="Calibri" w:hAnsi="Calibri" w:cs="Calibri"/>
        </w:rPr>
        <w:tab/>
        <w:t xml:space="preserve">Einarson TR, Koren G. To accept or reject? A guide to peer reviewing of medical journal papers. J Popul Ther Clin Pharmacol. 2012;19(2):e328–33. </w:t>
      </w:r>
    </w:p>
    <w:p w14:paraId="2F2CF0A8" w14:textId="77777777" w:rsidR="00BF09F9" w:rsidRPr="00BF09F9" w:rsidRDefault="00BF09F9" w:rsidP="00BF09F9">
      <w:pPr>
        <w:pStyle w:val="Bibliography"/>
        <w:rPr>
          <w:rFonts w:ascii="Calibri" w:hAnsi="Calibri" w:cs="Calibri"/>
        </w:rPr>
      </w:pPr>
      <w:r w:rsidRPr="00BF09F9">
        <w:rPr>
          <w:rFonts w:ascii="Calibri" w:hAnsi="Calibri" w:cs="Calibri"/>
        </w:rPr>
        <w:t xml:space="preserve">14. </w:t>
      </w:r>
      <w:r w:rsidRPr="00BF09F9">
        <w:rPr>
          <w:rFonts w:ascii="Calibri" w:hAnsi="Calibri" w:cs="Calibri"/>
        </w:rPr>
        <w:tab/>
        <w:t xml:space="preserve">Felton G, Swanson EA. Peer-Review. J Prof Nurs. 1995 Jan;11(1):16–23. </w:t>
      </w:r>
    </w:p>
    <w:p w14:paraId="6A192110" w14:textId="77777777" w:rsidR="00BF09F9" w:rsidRPr="00BF09F9" w:rsidRDefault="00BF09F9" w:rsidP="00BF09F9">
      <w:pPr>
        <w:pStyle w:val="Bibliography"/>
        <w:rPr>
          <w:rFonts w:ascii="Calibri" w:hAnsi="Calibri" w:cs="Calibri"/>
        </w:rPr>
      </w:pPr>
      <w:r w:rsidRPr="00BF09F9">
        <w:rPr>
          <w:rFonts w:ascii="Calibri" w:hAnsi="Calibri" w:cs="Calibri"/>
        </w:rPr>
        <w:t xml:space="preserve">15. </w:t>
      </w:r>
      <w:r w:rsidRPr="00BF09F9">
        <w:rPr>
          <w:rFonts w:ascii="Calibri" w:hAnsi="Calibri" w:cs="Calibri"/>
        </w:rPr>
        <w:tab/>
        <w:t xml:space="preserve">Gasparyan AY, Ayvazyan L, Blackmore H, Kitas GD. Writing a narrative biomedical review: Considerations for authors, peer reviewers, and editors. Rheumatol Int. 2011;31(11):1409–17. </w:t>
      </w:r>
    </w:p>
    <w:p w14:paraId="61166051" w14:textId="77777777" w:rsidR="00BF09F9" w:rsidRPr="00BF09F9" w:rsidRDefault="00BF09F9" w:rsidP="00BF09F9">
      <w:pPr>
        <w:pStyle w:val="Bibliography"/>
        <w:rPr>
          <w:rFonts w:ascii="Calibri" w:hAnsi="Calibri" w:cs="Calibri"/>
        </w:rPr>
      </w:pPr>
      <w:r w:rsidRPr="00BF09F9">
        <w:rPr>
          <w:rFonts w:ascii="Calibri" w:hAnsi="Calibri" w:cs="Calibri"/>
        </w:rPr>
        <w:t xml:space="preserve">16. </w:t>
      </w:r>
      <w:r w:rsidRPr="00BF09F9">
        <w:rPr>
          <w:rFonts w:ascii="Calibri" w:hAnsi="Calibri" w:cs="Calibri"/>
        </w:rPr>
        <w:tab/>
        <w:t xml:space="preserve">Greenwood DC, Freeman JV. How to spot a statistical problem: advice for a non-statistical reviewer. BMC Med. 2015 Nov 2;13:1–3. </w:t>
      </w:r>
    </w:p>
    <w:p w14:paraId="3279E6C8" w14:textId="77777777" w:rsidR="00BF09F9" w:rsidRPr="00BF09F9" w:rsidRDefault="00BF09F9" w:rsidP="00BF09F9">
      <w:pPr>
        <w:pStyle w:val="Bibliography"/>
        <w:rPr>
          <w:rFonts w:ascii="Calibri" w:hAnsi="Calibri" w:cs="Calibri"/>
        </w:rPr>
      </w:pPr>
      <w:r w:rsidRPr="00BF09F9">
        <w:rPr>
          <w:rFonts w:ascii="Calibri" w:hAnsi="Calibri" w:cs="Calibri"/>
        </w:rPr>
        <w:t xml:space="preserve">17. </w:t>
      </w:r>
      <w:r w:rsidRPr="00BF09F9">
        <w:rPr>
          <w:rFonts w:ascii="Calibri" w:hAnsi="Calibri" w:cs="Calibri"/>
        </w:rPr>
        <w:tab/>
        <w:t xml:space="preserve">Happell B. The responsibility of review: guidelines to promote professional courtesy and commitment through the peer review process. Int J Psychiatr Nurs Res. 2008;13(3):1–9. </w:t>
      </w:r>
    </w:p>
    <w:p w14:paraId="09975AF4" w14:textId="77777777" w:rsidR="00BF09F9" w:rsidRPr="00BF09F9" w:rsidRDefault="00BF09F9" w:rsidP="00BF09F9">
      <w:pPr>
        <w:pStyle w:val="Bibliography"/>
        <w:rPr>
          <w:rFonts w:ascii="Calibri" w:hAnsi="Calibri" w:cs="Calibri"/>
        </w:rPr>
      </w:pPr>
      <w:r w:rsidRPr="00BF09F9">
        <w:rPr>
          <w:rFonts w:ascii="Calibri" w:hAnsi="Calibri" w:cs="Calibri"/>
        </w:rPr>
        <w:t xml:space="preserve">18. </w:t>
      </w:r>
      <w:r w:rsidRPr="00BF09F9">
        <w:rPr>
          <w:rFonts w:ascii="Calibri" w:hAnsi="Calibri" w:cs="Calibri"/>
        </w:rPr>
        <w:tab/>
        <w:t xml:space="preserve">Hill JA. How to Review a Manuscript. J Electrocardiol. 2016 Apr 3;49(2):109–11. </w:t>
      </w:r>
    </w:p>
    <w:p w14:paraId="0E890362" w14:textId="77777777" w:rsidR="00BF09F9" w:rsidRPr="00BF09F9" w:rsidRDefault="00BF09F9" w:rsidP="00BF09F9">
      <w:pPr>
        <w:pStyle w:val="Bibliography"/>
        <w:rPr>
          <w:rFonts w:ascii="Calibri" w:hAnsi="Calibri" w:cs="Calibri"/>
        </w:rPr>
      </w:pPr>
      <w:r w:rsidRPr="00BF09F9">
        <w:rPr>
          <w:rFonts w:ascii="Calibri" w:hAnsi="Calibri" w:cs="Calibri"/>
        </w:rPr>
        <w:lastRenderedPageBreak/>
        <w:t xml:space="preserve">19. </w:t>
      </w:r>
      <w:r w:rsidRPr="00BF09F9">
        <w:rPr>
          <w:rFonts w:ascii="Calibri" w:hAnsi="Calibri" w:cs="Calibri"/>
        </w:rPr>
        <w:tab/>
        <w:t>Hojat M, Gonnella JS, Caelleigh AS. Impartial Judgment by the “Gatekeepers” of Science: Fallibility and Accountability in the Peer Review Process [Internet]. 2003. Available from: http://ovidsp.ovid.com/ovidweb.cgi?T=JS&amp;PAGE=reference&amp;D=psyc4&amp;NEWS=N&amp;AN=2003-02402-002</w:t>
      </w:r>
    </w:p>
    <w:p w14:paraId="395377AE" w14:textId="77777777" w:rsidR="00BF09F9" w:rsidRPr="00BF09F9" w:rsidRDefault="00BF09F9" w:rsidP="00BF09F9">
      <w:pPr>
        <w:pStyle w:val="Bibliography"/>
        <w:rPr>
          <w:rFonts w:ascii="Calibri" w:hAnsi="Calibri" w:cs="Calibri"/>
        </w:rPr>
      </w:pPr>
      <w:r w:rsidRPr="00BF09F9">
        <w:rPr>
          <w:rFonts w:ascii="Calibri" w:hAnsi="Calibri" w:cs="Calibri"/>
        </w:rPr>
        <w:t xml:space="preserve">20. </w:t>
      </w:r>
      <w:r w:rsidRPr="00BF09F9">
        <w:rPr>
          <w:rFonts w:ascii="Calibri" w:hAnsi="Calibri" w:cs="Calibri"/>
        </w:rPr>
        <w:tab/>
        <w:t xml:space="preserve">Ingelfinger FJ. Peer review in biomedical publication. Am J Med. 1974;56(5):686–92. </w:t>
      </w:r>
    </w:p>
    <w:p w14:paraId="52232713" w14:textId="77777777" w:rsidR="00BF09F9" w:rsidRPr="00BF09F9" w:rsidRDefault="00BF09F9" w:rsidP="00BF09F9">
      <w:pPr>
        <w:pStyle w:val="Bibliography"/>
        <w:rPr>
          <w:rFonts w:ascii="Calibri" w:hAnsi="Calibri" w:cs="Calibri"/>
        </w:rPr>
      </w:pPr>
      <w:r w:rsidRPr="00BF09F9">
        <w:rPr>
          <w:rFonts w:ascii="Calibri" w:hAnsi="Calibri" w:cs="Calibri"/>
        </w:rPr>
        <w:t xml:space="preserve">21. </w:t>
      </w:r>
      <w:r w:rsidRPr="00BF09F9">
        <w:rPr>
          <w:rFonts w:ascii="Calibri" w:hAnsi="Calibri" w:cs="Calibri"/>
        </w:rPr>
        <w:tab/>
        <w:t xml:space="preserve">Jasper M, Vaismoradi M, Bondas T, Turunen H. Validity and reliability of the scientific review process in nursing journals - time for a rethink? Nurs Inq. 2014 Jun;21(2):92–100. </w:t>
      </w:r>
    </w:p>
    <w:p w14:paraId="299EEE14" w14:textId="77777777" w:rsidR="00BF09F9" w:rsidRPr="00BF09F9" w:rsidRDefault="00BF09F9" w:rsidP="00BF09F9">
      <w:pPr>
        <w:pStyle w:val="Bibliography"/>
        <w:rPr>
          <w:rFonts w:ascii="Calibri" w:hAnsi="Calibri" w:cs="Calibri"/>
        </w:rPr>
      </w:pPr>
      <w:r w:rsidRPr="00BF09F9">
        <w:rPr>
          <w:rFonts w:ascii="Calibri" w:hAnsi="Calibri" w:cs="Calibri"/>
        </w:rPr>
        <w:t xml:space="preserve">22. </w:t>
      </w:r>
      <w:r w:rsidRPr="00BF09F9">
        <w:rPr>
          <w:rFonts w:ascii="Calibri" w:hAnsi="Calibri" w:cs="Calibri"/>
        </w:rPr>
        <w:tab/>
        <w:t xml:space="preserve">Knudson DV, Morrow JR, Thomas JR. Advancing Kinesiology Through Improved Peer Review. Res Q Exerc Sport. 2014 Jun;85(2):127–35. </w:t>
      </w:r>
    </w:p>
    <w:p w14:paraId="51203780" w14:textId="77777777" w:rsidR="00BF09F9" w:rsidRPr="00BF09F9" w:rsidRDefault="00BF09F9" w:rsidP="00BF09F9">
      <w:pPr>
        <w:pStyle w:val="Bibliography"/>
        <w:rPr>
          <w:rFonts w:ascii="Calibri" w:hAnsi="Calibri" w:cs="Calibri"/>
        </w:rPr>
      </w:pPr>
      <w:r w:rsidRPr="00BF09F9">
        <w:rPr>
          <w:rFonts w:ascii="Calibri" w:hAnsi="Calibri" w:cs="Calibri"/>
        </w:rPr>
        <w:t xml:space="preserve">23. </w:t>
      </w:r>
      <w:r w:rsidRPr="00BF09F9">
        <w:rPr>
          <w:rFonts w:ascii="Calibri" w:hAnsi="Calibri" w:cs="Calibri"/>
        </w:rPr>
        <w:tab/>
        <w:t xml:space="preserve">Lawrence D, Ebrall P. The scholarship of critical review: improving quality and relevance. J Can Chiropr Assoc. 2008 Dec;52(4):211–23. </w:t>
      </w:r>
    </w:p>
    <w:p w14:paraId="5BFE1937" w14:textId="77777777" w:rsidR="00BF09F9" w:rsidRPr="00BF09F9" w:rsidRDefault="00BF09F9" w:rsidP="00BF09F9">
      <w:pPr>
        <w:pStyle w:val="Bibliography"/>
        <w:rPr>
          <w:rFonts w:ascii="Calibri" w:hAnsi="Calibri" w:cs="Calibri"/>
        </w:rPr>
      </w:pPr>
      <w:r w:rsidRPr="00BF09F9">
        <w:rPr>
          <w:rFonts w:ascii="Calibri" w:hAnsi="Calibri" w:cs="Calibri"/>
        </w:rPr>
        <w:t xml:space="preserve">24. </w:t>
      </w:r>
      <w:r w:rsidRPr="00BF09F9">
        <w:rPr>
          <w:rFonts w:ascii="Calibri" w:hAnsi="Calibri" w:cs="Calibri"/>
        </w:rPr>
        <w:tab/>
        <w:t xml:space="preserve">Lovejoy TI, Revenson TA, France CR. Reviewing Manuscripts for Peer-Review Journals: A Primer for Novice and Seasoned Reviewers. Ann Behav Med. 2011 Aug;42(1):1–13. </w:t>
      </w:r>
    </w:p>
    <w:p w14:paraId="3E1A4C84" w14:textId="77777777" w:rsidR="00BF09F9" w:rsidRPr="00BF09F9" w:rsidRDefault="00BF09F9" w:rsidP="00BF09F9">
      <w:pPr>
        <w:pStyle w:val="Bibliography"/>
        <w:rPr>
          <w:rFonts w:ascii="Calibri" w:hAnsi="Calibri" w:cs="Calibri"/>
        </w:rPr>
      </w:pPr>
      <w:r w:rsidRPr="00BF09F9">
        <w:rPr>
          <w:rFonts w:ascii="Calibri" w:hAnsi="Calibri" w:cs="Calibri"/>
        </w:rPr>
        <w:t xml:space="preserve">25. </w:t>
      </w:r>
      <w:r w:rsidRPr="00BF09F9">
        <w:rPr>
          <w:rFonts w:ascii="Calibri" w:hAnsi="Calibri" w:cs="Calibri"/>
        </w:rPr>
        <w:tab/>
        <w:t xml:space="preserve">Lyne P. Writing for publication. Peer review of papers submitted for publication. Physiother Theory Pract. 1989;5(1):17–23. </w:t>
      </w:r>
    </w:p>
    <w:p w14:paraId="11F62F42" w14:textId="77777777" w:rsidR="00BF09F9" w:rsidRPr="00BF09F9" w:rsidRDefault="00BF09F9" w:rsidP="00BF09F9">
      <w:pPr>
        <w:pStyle w:val="Bibliography"/>
        <w:rPr>
          <w:rFonts w:ascii="Calibri" w:hAnsi="Calibri" w:cs="Calibri"/>
        </w:rPr>
      </w:pPr>
      <w:r w:rsidRPr="00BF09F9">
        <w:rPr>
          <w:rFonts w:ascii="Calibri" w:hAnsi="Calibri" w:cs="Calibri"/>
        </w:rPr>
        <w:t xml:space="preserve">26. </w:t>
      </w:r>
      <w:r w:rsidRPr="00BF09F9">
        <w:rPr>
          <w:rFonts w:ascii="Calibri" w:hAnsi="Calibri" w:cs="Calibri"/>
        </w:rPr>
        <w:tab/>
        <w:t xml:space="preserve">Matthews JB. 2013 SSAT Presidential Address: Peer Review. J Gastrointest Surg. 2014 Jan;18(1):1–6. </w:t>
      </w:r>
    </w:p>
    <w:p w14:paraId="2C7FBF82" w14:textId="77777777" w:rsidR="00BF09F9" w:rsidRPr="00BF09F9" w:rsidRDefault="00BF09F9" w:rsidP="00BF09F9">
      <w:pPr>
        <w:pStyle w:val="Bibliography"/>
        <w:rPr>
          <w:rFonts w:ascii="Calibri" w:hAnsi="Calibri" w:cs="Calibri"/>
        </w:rPr>
      </w:pPr>
      <w:r w:rsidRPr="00BF09F9">
        <w:rPr>
          <w:rFonts w:ascii="Calibri" w:hAnsi="Calibri" w:cs="Calibri"/>
        </w:rPr>
        <w:t xml:space="preserve">27. </w:t>
      </w:r>
      <w:r w:rsidRPr="00BF09F9">
        <w:rPr>
          <w:rFonts w:ascii="Calibri" w:hAnsi="Calibri" w:cs="Calibri"/>
        </w:rPr>
        <w:tab/>
        <w:t xml:space="preserve">Mayden KD. Peer review: publication’s gold standard. J Adv Pract Oncol. 2012 Mar;3(2):117–22. </w:t>
      </w:r>
    </w:p>
    <w:p w14:paraId="3BE2B179" w14:textId="77777777" w:rsidR="00BF09F9" w:rsidRPr="00BF09F9" w:rsidRDefault="00BF09F9" w:rsidP="00BF09F9">
      <w:pPr>
        <w:pStyle w:val="Bibliography"/>
        <w:rPr>
          <w:rFonts w:ascii="Calibri" w:hAnsi="Calibri" w:cs="Calibri"/>
        </w:rPr>
      </w:pPr>
      <w:r w:rsidRPr="00BF09F9">
        <w:rPr>
          <w:rFonts w:ascii="Calibri" w:hAnsi="Calibri" w:cs="Calibri"/>
        </w:rPr>
        <w:t xml:space="preserve">28. </w:t>
      </w:r>
      <w:r w:rsidRPr="00BF09F9">
        <w:rPr>
          <w:rFonts w:ascii="Calibri" w:hAnsi="Calibri" w:cs="Calibri"/>
        </w:rPr>
        <w:tab/>
        <w:t xml:space="preserve">Manchikanti L, Kaye AD, Boswell M, Hirsch JA. Medical journal peer review: Process and bias. Pain Physician. 2015;18(1):E1–14. </w:t>
      </w:r>
    </w:p>
    <w:p w14:paraId="02BF413B" w14:textId="77777777" w:rsidR="00BF09F9" w:rsidRPr="00BF09F9" w:rsidRDefault="00BF09F9" w:rsidP="00BF09F9">
      <w:pPr>
        <w:pStyle w:val="Bibliography"/>
        <w:rPr>
          <w:rFonts w:ascii="Calibri" w:hAnsi="Calibri" w:cs="Calibri"/>
        </w:rPr>
      </w:pPr>
      <w:r w:rsidRPr="00BF09F9">
        <w:rPr>
          <w:rFonts w:ascii="Calibri" w:hAnsi="Calibri" w:cs="Calibri"/>
        </w:rPr>
        <w:t xml:space="preserve">29. </w:t>
      </w:r>
      <w:r w:rsidRPr="00BF09F9">
        <w:rPr>
          <w:rFonts w:ascii="Calibri" w:hAnsi="Calibri" w:cs="Calibri"/>
        </w:rPr>
        <w:tab/>
        <w:t xml:space="preserve">Neale AV, Schwartz KL, Bowman MA. Peer reviewing for the Journal of the American Board of Family Medicine: What does it take? J Am Board Fam Med. 2006 Nov;19(6):643–7. </w:t>
      </w:r>
    </w:p>
    <w:p w14:paraId="7E3638D7" w14:textId="77777777" w:rsidR="00BF09F9" w:rsidRPr="00BF09F9" w:rsidRDefault="00BF09F9" w:rsidP="00BF09F9">
      <w:pPr>
        <w:pStyle w:val="Bibliography"/>
        <w:rPr>
          <w:rFonts w:ascii="Calibri" w:hAnsi="Calibri" w:cs="Calibri"/>
        </w:rPr>
      </w:pPr>
      <w:r w:rsidRPr="00BF09F9">
        <w:rPr>
          <w:rFonts w:ascii="Calibri" w:hAnsi="Calibri" w:cs="Calibri"/>
        </w:rPr>
        <w:t xml:space="preserve">30. </w:t>
      </w:r>
      <w:r w:rsidRPr="00BF09F9">
        <w:rPr>
          <w:rFonts w:ascii="Calibri" w:hAnsi="Calibri" w:cs="Calibri"/>
        </w:rPr>
        <w:tab/>
        <w:t xml:space="preserve">Onitilo AA, Engel JM, Salzman-Scott SA, Stankowski RV, Doi SAR. Reliability of Reviewer Ratings in the Manuscript Peer Review Process: An Opportunity for Improvement. Account Res-Policies Qual Assur. 2013 Jul;20(4):270–84. </w:t>
      </w:r>
    </w:p>
    <w:p w14:paraId="012F8A18" w14:textId="77777777" w:rsidR="00BF09F9" w:rsidRPr="00BF09F9" w:rsidRDefault="00BF09F9" w:rsidP="00BF09F9">
      <w:pPr>
        <w:pStyle w:val="Bibliography"/>
        <w:rPr>
          <w:rFonts w:ascii="Calibri" w:hAnsi="Calibri" w:cs="Calibri"/>
        </w:rPr>
      </w:pPr>
      <w:r w:rsidRPr="00BF09F9">
        <w:rPr>
          <w:rFonts w:ascii="Calibri" w:hAnsi="Calibri" w:cs="Calibri"/>
        </w:rPr>
        <w:t xml:space="preserve">31. </w:t>
      </w:r>
      <w:r w:rsidRPr="00BF09F9">
        <w:rPr>
          <w:rFonts w:ascii="Calibri" w:hAnsi="Calibri" w:cs="Calibri"/>
        </w:rPr>
        <w:tab/>
        <w:t>Piqué Angordans J, Camaño Puig R. Nursing research and peer review. Index Enfermeria [Internet]. 2008;17(3). Available from: https://www.scopus.com/inward/record.uri?eid=2-s2.0-66249133965&amp;partnerID=40&amp;md5=9ef41b7a52f33f7884ea323bb315ca82</w:t>
      </w:r>
    </w:p>
    <w:p w14:paraId="17D17A30" w14:textId="77777777" w:rsidR="00BF09F9" w:rsidRPr="00BF09F9" w:rsidRDefault="00BF09F9" w:rsidP="00BF09F9">
      <w:pPr>
        <w:pStyle w:val="Bibliography"/>
        <w:rPr>
          <w:rFonts w:ascii="Calibri" w:hAnsi="Calibri" w:cs="Calibri"/>
        </w:rPr>
      </w:pPr>
      <w:r w:rsidRPr="00BF09F9">
        <w:rPr>
          <w:rFonts w:ascii="Calibri" w:hAnsi="Calibri" w:cs="Calibri"/>
        </w:rPr>
        <w:t xml:space="preserve">32. </w:t>
      </w:r>
      <w:r w:rsidRPr="00BF09F9">
        <w:rPr>
          <w:rFonts w:ascii="Calibri" w:hAnsi="Calibri" w:cs="Calibri"/>
        </w:rPr>
        <w:tab/>
        <w:t xml:space="preserve">Ribera JM, Cardellach F, Selva A. The processes of manuscript evaluation and publication in Medicina Clinica. [Spanish] Procesos de revision y de edicion en Medicina Clinica. Med Clin (Barc). 2005 Dec;125(SUPPL. 1):3–7. </w:t>
      </w:r>
    </w:p>
    <w:p w14:paraId="5A493125" w14:textId="77777777" w:rsidR="00BF09F9" w:rsidRPr="00BF09F9" w:rsidRDefault="00BF09F9" w:rsidP="00BF09F9">
      <w:pPr>
        <w:pStyle w:val="Bibliography"/>
        <w:rPr>
          <w:rFonts w:ascii="Calibri" w:hAnsi="Calibri" w:cs="Calibri"/>
        </w:rPr>
      </w:pPr>
      <w:r w:rsidRPr="00BF09F9">
        <w:rPr>
          <w:rFonts w:ascii="Calibri" w:hAnsi="Calibri" w:cs="Calibri"/>
        </w:rPr>
        <w:t xml:space="preserve">33. </w:t>
      </w:r>
      <w:r w:rsidRPr="00BF09F9">
        <w:rPr>
          <w:rFonts w:ascii="Calibri" w:hAnsi="Calibri" w:cs="Calibri"/>
        </w:rPr>
        <w:tab/>
        <w:t xml:space="preserve">Ruben RJ. The promotion of academic pediatric otolaryngology by journal peer review. Int J Pediatr Otorhinolaryngol. 2003 Dec;67:S165–9. </w:t>
      </w:r>
    </w:p>
    <w:p w14:paraId="44EF3624" w14:textId="77777777" w:rsidR="00BF09F9" w:rsidRPr="00BF09F9" w:rsidRDefault="00BF09F9" w:rsidP="00BF09F9">
      <w:pPr>
        <w:pStyle w:val="Bibliography"/>
        <w:rPr>
          <w:rFonts w:ascii="Calibri" w:hAnsi="Calibri" w:cs="Calibri"/>
        </w:rPr>
      </w:pPr>
      <w:r w:rsidRPr="00BF09F9">
        <w:rPr>
          <w:rFonts w:ascii="Calibri" w:hAnsi="Calibri" w:cs="Calibri"/>
        </w:rPr>
        <w:t xml:space="preserve">34. </w:t>
      </w:r>
      <w:r w:rsidRPr="00BF09F9">
        <w:rPr>
          <w:rFonts w:ascii="Calibri" w:hAnsi="Calibri" w:cs="Calibri"/>
        </w:rPr>
        <w:tab/>
        <w:t xml:space="preserve">Schriger DL, Kadera SP, von Elm E. Are Reviewers’ Scores Influenced by Citations to Their Own Work? An Analysis of Submitted Manuscripts and Peer Reviewer Reports. Ann Emerg Med. 2016 Mar;67(3):401-406.e6. </w:t>
      </w:r>
    </w:p>
    <w:p w14:paraId="27FCCF35" w14:textId="77777777" w:rsidR="00BF09F9" w:rsidRPr="00BF09F9" w:rsidRDefault="00BF09F9" w:rsidP="00BF09F9">
      <w:pPr>
        <w:pStyle w:val="Bibliography"/>
        <w:rPr>
          <w:rFonts w:ascii="Calibri" w:hAnsi="Calibri" w:cs="Calibri"/>
        </w:rPr>
      </w:pPr>
      <w:r w:rsidRPr="00BF09F9">
        <w:rPr>
          <w:rFonts w:ascii="Calibri" w:hAnsi="Calibri" w:cs="Calibri"/>
        </w:rPr>
        <w:lastRenderedPageBreak/>
        <w:t xml:space="preserve">35. </w:t>
      </w:r>
      <w:r w:rsidRPr="00BF09F9">
        <w:rPr>
          <w:rFonts w:ascii="Calibri" w:hAnsi="Calibri" w:cs="Calibri"/>
        </w:rPr>
        <w:tab/>
        <w:t xml:space="preserve">Shashok K. Standardization vs Diversity: How Can We Push Peer Review Research Forward? Medscape Gen Med. 2005 Feb 16;7(1):11. </w:t>
      </w:r>
    </w:p>
    <w:p w14:paraId="28A5ECB6" w14:textId="77777777" w:rsidR="00BF09F9" w:rsidRPr="00BF09F9" w:rsidRDefault="00BF09F9" w:rsidP="00BF09F9">
      <w:pPr>
        <w:pStyle w:val="Bibliography"/>
        <w:rPr>
          <w:rFonts w:ascii="Calibri" w:hAnsi="Calibri" w:cs="Calibri"/>
        </w:rPr>
      </w:pPr>
      <w:r w:rsidRPr="00BF09F9">
        <w:rPr>
          <w:rFonts w:ascii="Calibri" w:hAnsi="Calibri" w:cs="Calibri"/>
        </w:rPr>
        <w:t xml:space="preserve">36. </w:t>
      </w:r>
      <w:r w:rsidRPr="00BF09F9">
        <w:rPr>
          <w:rFonts w:ascii="Calibri" w:hAnsi="Calibri" w:cs="Calibri"/>
        </w:rPr>
        <w:tab/>
        <w:t xml:space="preserve">Siedlecki SL. The ethics of peer review: What to know before saying “yes”. Nursing (Lond). 2015 Dec;45(12):51–4. </w:t>
      </w:r>
    </w:p>
    <w:p w14:paraId="0076CE66" w14:textId="77777777" w:rsidR="00BF09F9" w:rsidRPr="00BF09F9" w:rsidRDefault="00BF09F9" w:rsidP="00BF09F9">
      <w:pPr>
        <w:pStyle w:val="Bibliography"/>
        <w:rPr>
          <w:rFonts w:ascii="Calibri" w:hAnsi="Calibri" w:cs="Calibri"/>
        </w:rPr>
      </w:pPr>
      <w:r w:rsidRPr="00BF09F9">
        <w:rPr>
          <w:rFonts w:ascii="Calibri" w:hAnsi="Calibri" w:cs="Calibri"/>
        </w:rPr>
        <w:t xml:space="preserve">37. </w:t>
      </w:r>
      <w:r w:rsidRPr="00BF09F9">
        <w:rPr>
          <w:rFonts w:ascii="Calibri" w:hAnsi="Calibri" w:cs="Calibri"/>
        </w:rPr>
        <w:tab/>
        <w:t xml:space="preserve">Siegel V. The promise of peer review. Dis Model Mech. 2008 Sep;1(2–3):73–7. </w:t>
      </w:r>
    </w:p>
    <w:p w14:paraId="68D8CF15" w14:textId="77777777" w:rsidR="00BF09F9" w:rsidRPr="00BF09F9" w:rsidRDefault="00BF09F9" w:rsidP="00BF09F9">
      <w:pPr>
        <w:pStyle w:val="Bibliography"/>
        <w:rPr>
          <w:rFonts w:ascii="Calibri" w:hAnsi="Calibri" w:cs="Calibri"/>
        </w:rPr>
      </w:pPr>
      <w:r w:rsidRPr="00BF09F9">
        <w:rPr>
          <w:rFonts w:ascii="Calibri" w:hAnsi="Calibri" w:cs="Calibri"/>
        </w:rPr>
        <w:t xml:space="preserve">38. </w:t>
      </w:r>
      <w:r w:rsidRPr="00BF09F9">
        <w:rPr>
          <w:rFonts w:ascii="Calibri" w:hAnsi="Calibri" w:cs="Calibri"/>
        </w:rPr>
        <w:tab/>
        <w:t>Simons-Morton B, Abraido-Lanza AF, Bernhardt JM, Schoenthaler A, Schnitzer A, Allegrante JP. Demystifying peer review [Internet]. 2012 [cited 2002 Jan 11]. Available from: http://ovidsp.ovid.com/ovidweb.cgi?T=JS&amp;PAGE=reference&amp;D=psyc9&amp;NEWS=N&amp;AN=2012-03231-001</w:t>
      </w:r>
    </w:p>
    <w:p w14:paraId="608D4307" w14:textId="77777777" w:rsidR="00BF09F9" w:rsidRPr="00BF09F9" w:rsidRDefault="00BF09F9" w:rsidP="00BF09F9">
      <w:pPr>
        <w:pStyle w:val="Bibliography"/>
        <w:rPr>
          <w:rFonts w:ascii="Calibri" w:hAnsi="Calibri" w:cs="Calibri"/>
        </w:rPr>
      </w:pPr>
      <w:r w:rsidRPr="00BF09F9">
        <w:rPr>
          <w:rFonts w:ascii="Calibri" w:hAnsi="Calibri" w:cs="Calibri"/>
        </w:rPr>
        <w:t xml:space="preserve">39. </w:t>
      </w:r>
      <w:r w:rsidRPr="00BF09F9">
        <w:rPr>
          <w:rFonts w:ascii="Calibri" w:hAnsi="Calibri" w:cs="Calibri"/>
        </w:rPr>
        <w:tab/>
        <w:t xml:space="preserve">Simpson KJ. Reviewing an Original Research Manuscript for the International Journal of Exercise Science: A Guide for Students and Professionals. Int J Exerc Sci. 2008;1(2):43–9. </w:t>
      </w:r>
    </w:p>
    <w:p w14:paraId="26514627" w14:textId="77777777" w:rsidR="00BF09F9" w:rsidRPr="00BF09F9" w:rsidRDefault="00BF09F9" w:rsidP="00BF09F9">
      <w:pPr>
        <w:pStyle w:val="Bibliography"/>
        <w:rPr>
          <w:rFonts w:ascii="Calibri" w:hAnsi="Calibri" w:cs="Calibri"/>
        </w:rPr>
      </w:pPr>
      <w:r w:rsidRPr="00BF09F9">
        <w:rPr>
          <w:rFonts w:ascii="Calibri" w:hAnsi="Calibri" w:cs="Calibri"/>
        </w:rPr>
        <w:t xml:space="preserve">40. </w:t>
      </w:r>
      <w:r w:rsidRPr="00BF09F9">
        <w:rPr>
          <w:rFonts w:ascii="Calibri" w:hAnsi="Calibri" w:cs="Calibri"/>
        </w:rPr>
        <w:tab/>
        <w:t xml:space="preserve">Skaik Y. The panacea statistical toolbox of a biomedical peer reviewer. Pak J Med Sci. 2015;31(4):999–1001. </w:t>
      </w:r>
    </w:p>
    <w:p w14:paraId="16FCFB25" w14:textId="77777777" w:rsidR="00BF09F9" w:rsidRPr="00BF09F9" w:rsidRDefault="00BF09F9" w:rsidP="00BF09F9">
      <w:pPr>
        <w:pStyle w:val="Bibliography"/>
        <w:rPr>
          <w:rFonts w:ascii="Calibri" w:hAnsi="Calibri" w:cs="Calibri"/>
        </w:rPr>
      </w:pPr>
      <w:r w:rsidRPr="00BF09F9">
        <w:rPr>
          <w:rFonts w:ascii="Calibri" w:hAnsi="Calibri" w:cs="Calibri"/>
        </w:rPr>
        <w:t xml:space="preserve">41. </w:t>
      </w:r>
      <w:r w:rsidRPr="00BF09F9">
        <w:rPr>
          <w:rFonts w:ascii="Calibri" w:hAnsi="Calibri" w:cs="Calibri"/>
        </w:rPr>
        <w:tab/>
        <w:t xml:space="preserve">Stahel PF, Moore EE. How to review a surgical paper: a guide for junior referees. BMC Med. 2016 Feb 14;14:1–6. </w:t>
      </w:r>
    </w:p>
    <w:p w14:paraId="023B7E08" w14:textId="77777777" w:rsidR="00BF09F9" w:rsidRPr="00BF09F9" w:rsidRDefault="00BF09F9" w:rsidP="00BF09F9">
      <w:pPr>
        <w:pStyle w:val="Bibliography"/>
        <w:rPr>
          <w:rFonts w:ascii="Calibri" w:hAnsi="Calibri" w:cs="Calibri"/>
        </w:rPr>
      </w:pPr>
      <w:r w:rsidRPr="00BF09F9">
        <w:rPr>
          <w:rFonts w:ascii="Calibri" w:hAnsi="Calibri" w:cs="Calibri"/>
        </w:rPr>
        <w:t xml:space="preserve">42. </w:t>
      </w:r>
      <w:r w:rsidRPr="00BF09F9">
        <w:rPr>
          <w:rFonts w:ascii="Calibri" w:hAnsi="Calibri" w:cs="Calibri"/>
        </w:rPr>
        <w:tab/>
        <w:t xml:space="preserve">Tandon R. How to review a scientific paper. Asian J Psychiatry. 2014 Oct;11:124–7. </w:t>
      </w:r>
    </w:p>
    <w:p w14:paraId="3F5EA63D" w14:textId="77777777" w:rsidR="00BF09F9" w:rsidRPr="00BF09F9" w:rsidRDefault="00BF09F9" w:rsidP="00BF09F9">
      <w:pPr>
        <w:pStyle w:val="Bibliography"/>
        <w:rPr>
          <w:rFonts w:ascii="Calibri" w:hAnsi="Calibri" w:cs="Calibri"/>
        </w:rPr>
      </w:pPr>
      <w:r w:rsidRPr="00BF09F9">
        <w:rPr>
          <w:rFonts w:ascii="Calibri" w:hAnsi="Calibri" w:cs="Calibri"/>
        </w:rPr>
        <w:t xml:space="preserve">43. </w:t>
      </w:r>
      <w:r w:rsidRPr="00BF09F9">
        <w:rPr>
          <w:rFonts w:ascii="Calibri" w:hAnsi="Calibri" w:cs="Calibri"/>
        </w:rPr>
        <w:tab/>
        <w:t xml:space="preserve">Triaridis S, Kyrgidis A. Peer review and journal impact factor: the two pillars of contemporary medical publishing. Hippokratia. 2010;14(1):5–12. </w:t>
      </w:r>
    </w:p>
    <w:p w14:paraId="2D1C47E2" w14:textId="77777777" w:rsidR="00BF09F9" w:rsidRPr="00BF09F9" w:rsidRDefault="00BF09F9" w:rsidP="00BF09F9">
      <w:pPr>
        <w:pStyle w:val="Bibliography"/>
        <w:rPr>
          <w:rFonts w:ascii="Calibri" w:hAnsi="Calibri" w:cs="Calibri"/>
        </w:rPr>
      </w:pPr>
      <w:r w:rsidRPr="00BF09F9">
        <w:rPr>
          <w:rFonts w:ascii="Calibri" w:hAnsi="Calibri" w:cs="Calibri"/>
        </w:rPr>
        <w:t xml:space="preserve">44. </w:t>
      </w:r>
      <w:r w:rsidRPr="00BF09F9">
        <w:rPr>
          <w:rFonts w:ascii="Calibri" w:hAnsi="Calibri" w:cs="Calibri"/>
        </w:rPr>
        <w:tab/>
        <w:t xml:space="preserve">Wagner AK, Boninger ML, Levy C, Chan L, Gater D, Kirby RL. Peer review: issues in physical medicine and rehabilitation. Am J Phys Med Rehabil. 2003 Oct;82(10):790–802. </w:t>
      </w:r>
    </w:p>
    <w:p w14:paraId="30FE6BCA" w14:textId="77777777" w:rsidR="00BF09F9" w:rsidRPr="00BF09F9" w:rsidRDefault="00BF09F9" w:rsidP="00BF09F9">
      <w:pPr>
        <w:pStyle w:val="Bibliography"/>
        <w:rPr>
          <w:rFonts w:ascii="Calibri" w:hAnsi="Calibri" w:cs="Calibri"/>
        </w:rPr>
      </w:pPr>
      <w:r w:rsidRPr="00BF09F9">
        <w:rPr>
          <w:rFonts w:ascii="Calibri" w:hAnsi="Calibri" w:cs="Calibri"/>
        </w:rPr>
        <w:t xml:space="preserve">45. </w:t>
      </w:r>
      <w:r w:rsidRPr="00BF09F9">
        <w:rPr>
          <w:rFonts w:ascii="Calibri" w:hAnsi="Calibri" w:cs="Calibri"/>
        </w:rPr>
        <w:tab/>
        <w:t xml:space="preserve">Weil J. Peer review: An essential step in the publishing process. J Genet Couns. 2004;13(3):183–7. </w:t>
      </w:r>
    </w:p>
    <w:p w14:paraId="4F752B06" w14:textId="6E837669" w:rsidR="00A84341" w:rsidRPr="00B027D8" w:rsidRDefault="00A819F9" w:rsidP="00A84341">
      <w:pPr>
        <w:rPr>
          <w:lang w:val="en-GB"/>
        </w:rPr>
      </w:pPr>
      <w:r>
        <w:rPr>
          <w:lang w:val="en-GB"/>
        </w:rPr>
        <w:fldChar w:fldCharType="end"/>
      </w:r>
    </w:p>
    <w:p w14:paraId="5D006E01" w14:textId="77777777" w:rsidR="00A84341" w:rsidRPr="00B027D8" w:rsidRDefault="00A84341" w:rsidP="00A84341">
      <w:pPr>
        <w:rPr>
          <w:lang w:val="en-GB"/>
        </w:rPr>
      </w:pPr>
    </w:p>
    <w:p w14:paraId="7488FA9F" w14:textId="77777777" w:rsidR="001C7BA2" w:rsidRPr="00B027D8" w:rsidRDefault="001C7BA2">
      <w:pPr>
        <w:rPr>
          <w:lang w:val="en-GB"/>
        </w:rPr>
      </w:pPr>
    </w:p>
    <w:p w14:paraId="460392EF" w14:textId="77777777" w:rsidR="001C7BA2" w:rsidRPr="00B027D8" w:rsidRDefault="001C7BA2">
      <w:pPr>
        <w:rPr>
          <w:lang w:val="en-GB"/>
        </w:rPr>
      </w:pPr>
    </w:p>
    <w:sectPr w:rsidR="001C7BA2" w:rsidRPr="00B027D8" w:rsidSect="002206C0">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CF161C" w14:textId="77777777" w:rsidR="0026195D" w:rsidRDefault="0026195D" w:rsidP="009D6BB5">
      <w:pPr>
        <w:spacing w:after="0" w:line="240" w:lineRule="auto"/>
      </w:pPr>
      <w:r>
        <w:separator/>
      </w:r>
    </w:p>
  </w:endnote>
  <w:endnote w:type="continuationSeparator" w:id="0">
    <w:p w14:paraId="177876CD" w14:textId="77777777" w:rsidR="0026195D" w:rsidRDefault="0026195D" w:rsidP="009D6B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2466506"/>
      <w:docPartObj>
        <w:docPartGallery w:val="Page Numbers (Bottom of Page)"/>
        <w:docPartUnique/>
      </w:docPartObj>
    </w:sdtPr>
    <w:sdtEndPr>
      <w:rPr>
        <w:noProof/>
      </w:rPr>
    </w:sdtEndPr>
    <w:sdtContent>
      <w:p w14:paraId="3E926F76" w14:textId="723B95F2" w:rsidR="00346A27" w:rsidRDefault="00346A27">
        <w:pPr>
          <w:pStyle w:val="Footer"/>
          <w:jc w:val="center"/>
        </w:pPr>
        <w:r>
          <w:fldChar w:fldCharType="begin"/>
        </w:r>
        <w:r>
          <w:instrText xml:space="preserve"> PAGE   \* MERGEFORMAT </w:instrText>
        </w:r>
        <w:r>
          <w:fldChar w:fldCharType="separate"/>
        </w:r>
        <w:r w:rsidR="009F3DF1">
          <w:rPr>
            <w:noProof/>
          </w:rPr>
          <w:t>10</w:t>
        </w:r>
        <w:r>
          <w:rPr>
            <w:noProof/>
          </w:rPr>
          <w:fldChar w:fldCharType="end"/>
        </w:r>
      </w:p>
    </w:sdtContent>
  </w:sdt>
  <w:p w14:paraId="12CAE48D" w14:textId="77777777" w:rsidR="00346A27" w:rsidRDefault="00346A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0EBBCF" w14:textId="77777777" w:rsidR="0026195D" w:rsidRDefault="0026195D" w:rsidP="009D6BB5">
      <w:pPr>
        <w:spacing w:after="0" w:line="240" w:lineRule="auto"/>
      </w:pPr>
      <w:r>
        <w:separator/>
      </w:r>
    </w:p>
  </w:footnote>
  <w:footnote w:type="continuationSeparator" w:id="0">
    <w:p w14:paraId="30144EAD" w14:textId="77777777" w:rsidR="0026195D" w:rsidRDefault="0026195D" w:rsidP="009D6B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54AC2"/>
    <w:multiLevelType w:val="hybridMultilevel"/>
    <w:tmpl w:val="BB5643AC"/>
    <w:lvl w:ilvl="0" w:tplc="24B0EEDA">
      <w:start w:val="1"/>
      <w:numFmt w:val="decimal"/>
      <w:lvlText w:val="%1."/>
      <w:lvlJc w:val="left"/>
      <w:pPr>
        <w:ind w:left="360" w:hanging="360"/>
      </w:pPr>
      <w:rPr>
        <w:color w:val="auto"/>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6D89"/>
    <w:rsid w:val="00003695"/>
    <w:rsid w:val="00003F5B"/>
    <w:rsid w:val="00007475"/>
    <w:rsid w:val="0001322B"/>
    <w:rsid w:val="000140F8"/>
    <w:rsid w:val="00015DA2"/>
    <w:rsid w:val="000166FF"/>
    <w:rsid w:val="00025E09"/>
    <w:rsid w:val="00026F50"/>
    <w:rsid w:val="0003131D"/>
    <w:rsid w:val="0003213F"/>
    <w:rsid w:val="00040937"/>
    <w:rsid w:val="00041180"/>
    <w:rsid w:val="00042E1F"/>
    <w:rsid w:val="000432F7"/>
    <w:rsid w:val="000477E6"/>
    <w:rsid w:val="00052293"/>
    <w:rsid w:val="000528E6"/>
    <w:rsid w:val="000533BB"/>
    <w:rsid w:val="000551DB"/>
    <w:rsid w:val="000553E1"/>
    <w:rsid w:val="00056173"/>
    <w:rsid w:val="000652FE"/>
    <w:rsid w:val="00071ED5"/>
    <w:rsid w:val="000763AD"/>
    <w:rsid w:val="00077036"/>
    <w:rsid w:val="000839EF"/>
    <w:rsid w:val="000964DF"/>
    <w:rsid w:val="000A61E0"/>
    <w:rsid w:val="000A7B8D"/>
    <w:rsid w:val="000B0651"/>
    <w:rsid w:val="000B43CD"/>
    <w:rsid w:val="000C68BE"/>
    <w:rsid w:val="000D543B"/>
    <w:rsid w:val="000E0764"/>
    <w:rsid w:val="000E20ED"/>
    <w:rsid w:val="000E3FA4"/>
    <w:rsid w:val="000E65FE"/>
    <w:rsid w:val="000F449E"/>
    <w:rsid w:val="00101668"/>
    <w:rsid w:val="00104CF8"/>
    <w:rsid w:val="00104FA3"/>
    <w:rsid w:val="00106AA5"/>
    <w:rsid w:val="00107518"/>
    <w:rsid w:val="00107913"/>
    <w:rsid w:val="00110228"/>
    <w:rsid w:val="00112F2E"/>
    <w:rsid w:val="00116B16"/>
    <w:rsid w:val="00124B81"/>
    <w:rsid w:val="001418BC"/>
    <w:rsid w:val="00147D85"/>
    <w:rsid w:val="00153526"/>
    <w:rsid w:val="00163CBA"/>
    <w:rsid w:val="00170752"/>
    <w:rsid w:val="00172684"/>
    <w:rsid w:val="00172C67"/>
    <w:rsid w:val="00172F61"/>
    <w:rsid w:val="001752C9"/>
    <w:rsid w:val="00175B80"/>
    <w:rsid w:val="00176043"/>
    <w:rsid w:val="001930F8"/>
    <w:rsid w:val="00195E78"/>
    <w:rsid w:val="001A0A5C"/>
    <w:rsid w:val="001A1D3F"/>
    <w:rsid w:val="001A6E43"/>
    <w:rsid w:val="001B1A7C"/>
    <w:rsid w:val="001B20FF"/>
    <w:rsid w:val="001C1BD9"/>
    <w:rsid w:val="001C1E8E"/>
    <w:rsid w:val="001C4309"/>
    <w:rsid w:val="001C5DE1"/>
    <w:rsid w:val="001C7BA2"/>
    <w:rsid w:val="001D15E6"/>
    <w:rsid w:val="001D685E"/>
    <w:rsid w:val="001E230E"/>
    <w:rsid w:val="001E621F"/>
    <w:rsid w:val="001E7B49"/>
    <w:rsid w:val="001F79EA"/>
    <w:rsid w:val="0020201F"/>
    <w:rsid w:val="00205812"/>
    <w:rsid w:val="002163E3"/>
    <w:rsid w:val="002206C0"/>
    <w:rsid w:val="00241A32"/>
    <w:rsid w:val="00243B0C"/>
    <w:rsid w:val="00251212"/>
    <w:rsid w:val="0025273F"/>
    <w:rsid w:val="00255CB8"/>
    <w:rsid w:val="00256266"/>
    <w:rsid w:val="002578D2"/>
    <w:rsid w:val="0026195D"/>
    <w:rsid w:val="0026214F"/>
    <w:rsid w:val="00262449"/>
    <w:rsid w:val="00265CA8"/>
    <w:rsid w:val="00265E12"/>
    <w:rsid w:val="002747DD"/>
    <w:rsid w:val="0027759E"/>
    <w:rsid w:val="00277843"/>
    <w:rsid w:val="00277D4E"/>
    <w:rsid w:val="00277DAA"/>
    <w:rsid w:val="00281C02"/>
    <w:rsid w:val="002833F7"/>
    <w:rsid w:val="00284EC3"/>
    <w:rsid w:val="0029246F"/>
    <w:rsid w:val="002A09A8"/>
    <w:rsid w:val="002A1C04"/>
    <w:rsid w:val="002A2209"/>
    <w:rsid w:val="002A5F84"/>
    <w:rsid w:val="002A629C"/>
    <w:rsid w:val="002C10C1"/>
    <w:rsid w:val="002C3CE7"/>
    <w:rsid w:val="002D1A1C"/>
    <w:rsid w:val="002D42D2"/>
    <w:rsid w:val="002D566F"/>
    <w:rsid w:val="002D72FD"/>
    <w:rsid w:val="002E7D19"/>
    <w:rsid w:val="002F57B4"/>
    <w:rsid w:val="003205C8"/>
    <w:rsid w:val="0032723C"/>
    <w:rsid w:val="00330E7A"/>
    <w:rsid w:val="00344408"/>
    <w:rsid w:val="00346A27"/>
    <w:rsid w:val="00347B1F"/>
    <w:rsid w:val="0035394B"/>
    <w:rsid w:val="00353FA8"/>
    <w:rsid w:val="00354BE4"/>
    <w:rsid w:val="00356717"/>
    <w:rsid w:val="0036506B"/>
    <w:rsid w:val="00371C9E"/>
    <w:rsid w:val="00372D5D"/>
    <w:rsid w:val="00372EAD"/>
    <w:rsid w:val="00374BD5"/>
    <w:rsid w:val="00381A03"/>
    <w:rsid w:val="00384609"/>
    <w:rsid w:val="0039333A"/>
    <w:rsid w:val="00393F42"/>
    <w:rsid w:val="00394D41"/>
    <w:rsid w:val="003A2EFA"/>
    <w:rsid w:val="003A648F"/>
    <w:rsid w:val="003B1611"/>
    <w:rsid w:val="003B333C"/>
    <w:rsid w:val="003B6E35"/>
    <w:rsid w:val="003C76A6"/>
    <w:rsid w:val="003D20C5"/>
    <w:rsid w:val="003D6010"/>
    <w:rsid w:val="003D70CE"/>
    <w:rsid w:val="003E0297"/>
    <w:rsid w:val="003E04C8"/>
    <w:rsid w:val="003E6CAD"/>
    <w:rsid w:val="003E74E4"/>
    <w:rsid w:val="003E7569"/>
    <w:rsid w:val="003F0C02"/>
    <w:rsid w:val="003F20B1"/>
    <w:rsid w:val="003F4814"/>
    <w:rsid w:val="004074F6"/>
    <w:rsid w:val="00412F08"/>
    <w:rsid w:val="00414B14"/>
    <w:rsid w:val="0042388E"/>
    <w:rsid w:val="00424257"/>
    <w:rsid w:val="00425270"/>
    <w:rsid w:val="0042635C"/>
    <w:rsid w:val="00431BE4"/>
    <w:rsid w:val="0043411D"/>
    <w:rsid w:val="0043433A"/>
    <w:rsid w:val="00442DD4"/>
    <w:rsid w:val="00443A81"/>
    <w:rsid w:val="00455C6E"/>
    <w:rsid w:val="004617B7"/>
    <w:rsid w:val="0046296B"/>
    <w:rsid w:val="0046311F"/>
    <w:rsid w:val="00463824"/>
    <w:rsid w:val="0046798D"/>
    <w:rsid w:val="004704B6"/>
    <w:rsid w:val="00473E9C"/>
    <w:rsid w:val="00481A7F"/>
    <w:rsid w:val="004837A6"/>
    <w:rsid w:val="00484F8E"/>
    <w:rsid w:val="00485285"/>
    <w:rsid w:val="00486474"/>
    <w:rsid w:val="00492E61"/>
    <w:rsid w:val="00494477"/>
    <w:rsid w:val="00497663"/>
    <w:rsid w:val="004A40EB"/>
    <w:rsid w:val="004B0B66"/>
    <w:rsid w:val="004D19B9"/>
    <w:rsid w:val="004E0743"/>
    <w:rsid w:val="004E3142"/>
    <w:rsid w:val="004F4921"/>
    <w:rsid w:val="004F4C59"/>
    <w:rsid w:val="00503323"/>
    <w:rsid w:val="005046FE"/>
    <w:rsid w:val="00513279"/>
    <w:rsid w:val="00513633"/>
    <w:rsid w:val="0051660F"/>
    <w:rsid w:val="00525C51"/>
    <w:rsid w:val="005279B9"/>
    <w:rsid w:val="00534421"/>
    <w:rsid w:val="00544CA6"/>
    <w:rsid w:val="00551BD8"/>
    <w:rsid w:val="00551D92"/>
    <w:rsid w:val="0055351A"/>
    <w:rsid w:val="00557BD4"/>
    <w:rsid w:val="00561709"/>
    <w:rsid w:val="00564451"/>
    <w:rsid w:val="00567170"/>
    <w:rsid w:val="00570358"/>
    <w:rsid w:val="005704C2"/>
    <w:rsid w:val="00571D36"/>
    <w:rsid w:val="00575BF7"/>
    <w:rsid w:val="00580B33"/>
    <w:rsid w:val="00581C22"/>
    <w:rsid w:val="00585A82"/>
    <w:rsid w:val="00585EF4"/>
    <w:rsid w:val="00591BA9"/>
    <w:rsid w:val="00592678"/>
    <w:rsid w:val="005A1586"/>
    <w:rsid w:val="005A3BF6"/>
    <w:rsid w:val="005A4534"/>
    <w:rsid w:val="005B0237"/>
    <w:rsid w:val="005B0FF7"/>
    <w:rsid w:val="005C2286"/>
    <w:rsid w:val="005C7F5E"/>
    <w:rsid w:val="005D4C13"/>
    <w:rsid w:val="005D4C85"/>
    <w:rsid w:val="005D77F9"/>
    <w:rsid w:val="005E2918"/>
    <w:rsid w:val="005E2F69"/>
    <w:rsid w:val="005F0BC3"/>
    <w:rsid w:val="005F1053"/>
    <w:rsid w:val="005F4401"/>
    <w:rsid w:val="005F5C6D"/>
    <w:rsid w:val="006038E1"/>
    <w:rsid w:val="00605B88"/>
    <w:rsid w:val="00610520"/>
    <w:rsid w:val="00612640"/>
    <w:rsid w:val="0061526C"/>
    <w:rsid w:val="006214AF"/>
    <w:rsid w:val="00622D9D"/>
    <w:rsid w:val="0063138D"/>
    <w:rsid w:val="006313F9"/>
    <w:rsid w:val="00633DCC"/>
    <w:rsid w:val="00634099"/>
    <w:rsid w:val="006356D5"/>
    <w:rsid w:val="006460DA"/>
    <w:rsid w:val="006530CC"/>
    <w:rsid w:val="006608D1"/>
    <w:rsid w:val="00661584"/>
    <w:rsid w:val="00661824"/>
    <w:rsid w:val="00664031"/>
    <w:rsid w:val="00683E31"/>
    <w:rsid w:val="00685FB1"/>
    <w:rsid w:val="006862BB"/>
    <w:rsid w:val="00687001"/>
    <w:rsid w:val="00687853"/>
    <w:rsid w:val="0069100C"/>
    <w:rsid w:val="0069270F"/>
    <w:rsid w:val="006949AC"/>
    <w:rsid w:val="00694D4F"/>
    <w:rsid w:val="00695038"/>
    <w:rsid w:val="006A671E"/>
    <w:rsid w:val="006B13A5"/>
    <w:rsid w:val="006B5127"/>
    <w:rsid w:val="006D35A6"/>
    <w:rsid w:val="006E0F7E"/>
    <w:rsid w:val="006E3808"/>
    <w:rsid w:val="006E6ACE"/>
    <w:rsid w:val="006F1843"/>
    <w:rsid w:val="006F500C"/>
    <w:rsid w:val="0071524B"/>
    <w:rsid w:val="007212C5"/>
    <w:rsid w:val="00722881"/>
    <w:rsid w:val="00731FFD"/>
    <w:rsid w:val="007448FE"/>
    <w:rsid w:val="00744C13"/>
    <w:rsid w:val="00745E2E"/>
    <w:rsid w:val="007504EC"/>
    <w:rsid w:val="0075213C"/>
    <w:rsid w:val="00760EE9"/>
    <w:rsid w:val="0077278B"/>
    <w:rsid w:val="007772F3"/>
    <w:rsid w:val="007855BB"/>
    <w:rsid w:val="00786CE3"/>
    <w:rsid w:val="007914F5"/>
    <w:rsid w:val="007A021D"/>
    <w:rsid w:val="007A177E"/>
    <w:rsid w:val="007A1C74"/>
    <w:rsid w:val="007B0392"/>
    <w:rsid w:val="007B48A7"/>
    <w:rsid w:val="007B6FF6"/>
    <w:rsid w:val="007C024D"/>
    <w:rsid w:val="007C05F4"/>
    <w:rsid w:val="007C46EA"/>
    <w:rsid w:val="007C6134"/>
    <w:rsid w:val="007D7876"/>
    <w:rsid w:val="007E0961"/>
    <w:rsid w:val="007E38BD"/>
    <w:rsid w:val="007E6231"/>
    <w:rsid w:val="00801115"/>
    <w:rsid w:val="00804CFE"/>
    <w:rsid w:val="008118DC"/>
    <w:rsid w:val="00814C5D"/>
    <w:rsid w:val="00816313"/>
    <w:rsid w:val="00820B8C"/>
    <w:rsid w:val="008217B5"/>
    <w:rsid w:val="00823E60"/>
    <w:rsid w:val="00824B58"/>
    <w:rsid w:val="00832CAF"/>
    <w:rsid w:val="00832CB9"/>
    <w:rsid w:val="008335E6"/>
    <w:rsid w:val="00836A44"/>
    <w:rsid w:val="008466CD"/>
    <w:rsid w:val="00851285"/>
    <w:rsid w:val="0085167C"/>
    <w:rsid w:val="00856543"/>
    <w:rsid w:val="008640A3"/>
    <w:rsid w:val="00866C5F"/>
    <w:rsid w:val="0087371E"/>
    <w:rsid w:val="00876ECE"/>
    <w:rsid w:val="0088099F"/>
    <w:rsid w:val="00882CAA"/>
    <w:rsid w:val="0089590D"/>
    <w:rsid w:val="00896917"/>
    <w:rsid w:val="008A2230"/>
    <w:rsid w:val="008A6D61"/>
    <w:rsid w:val="008B3074"/>
    <w:rsid w:val="008B4E10"/>
    <w:rsid w:val="008C03C1"/>
    <w:rsid w:val="008C2ED5"/>
    <w:rsid w:val="008C4743"/>
    <w:rsid w:val="008C53FA"/>
    <w:rsid w:val="008D1A41"/>
    <w:rsid w:val="008D1B47"/>
    <w:rsid w:val="008D1E2C"/>
    <w:rsid w:val="008D6925"/>
    <w:rsid w:val="008E0040"/>
    <w:rsid w:val="008E5DBB"/>
    <w:rsid w:val="008E63B5"/>
    <w:rsid w:val="008E79E6"/>
    <w:rsid w:val="008F0F00"/>
    <w:rsid w:val="008F38E6"/>
    <w:rsid w:val="008F4489"/>
    <w:rsid w:val="008F7E97"/>
    <w:rsid w:val="009140DB"/>
    <w:rsid w:val="009167B0"/>
    <w:rsid w:val="00916D06"/>
    <w:rsid w:val="00920EDE"/>
    <w:rsid w:val="009230A7"/>
    <w:rsid w:val="009236F0"/>
    <w:rsid w:val="009248E1"/>
    <w:rsid w:val="0092719D"/>
    <w:rsid w:val="00941BCC"/>
    <w:rsid w:val="00943BBB"/>
    <w:rsid w:val="00944A1F"/>
    <w:rsid w:val="00947B54"/>
    <w:rsid w:val="00950BE8"/>
    <w:rsid w:val="009618A7"/>
    <w:rsid w:val="00964966"/>
    <w:rsid w:val="00966778"/>
    <w:rsid w:val="00967929"/>
    <w:rsid w:val="0097491F"/>
    <w:rsid w:val="009845E4"/>
    <w:rsid w:val="00992189"/>
    <w:rsid w:val="0099509C"/>
    <w:rsid w:val="009A03BC"/>
    <w:rsid w:val="009A0E58"/>
    <w:rsid w:val="009A142E"/>
    <w:rsid w:val="009A3B3B"/>
    <w:rsid w:val="009D2EC6"/>
    <w:rsid w:val="009D6BB5"/>
    <w:rsid w:val="009E0BE0"/>
    <w:rsid w:val="009E186A"/>
    <w:rsid w:val="009E288B"/>
    <w:rsid w:val="009E3302"/>
    <w:rsid w:val="009E5403"/>
    <w:rsid w:val="009E586C"/>
    <w:rsid w:val="009F3DF1"/>
    <w:rsid w:val="009F498A"/>
    <w:rsid w:val="009F566C"/>
    <w:rsid w:val="009F62B7"/>
    <w:rsid w:val="009F6D89"/>
    <w:rsid w:val="00A031E6"/>
    <w:rsid w:val="00A157F8"/>
    <w:rsid w:val="00A220F0"/>
    <w:rsid w:val="00A23F88"/>
    <w:rsid w:val="00A41E41"/>
    <w:rsid w:val="00A46FC4"/>
    <w:rsid w:val="00A501A2"/>
    <w:rsid w:val="00A57E5C"/>
    <w:rsid w:val="00A714E5"/>
    <w:rsid w:val="00A71B63"/>
    <w:rsid w:val="00A73907"/>
    <w:rsid w:val="00A819F9"/>
    <w:rsid w:val="00A84341"/>
    <w:rsid w:val="00A84E8D"/>
    <w:rsid w:val="00A872B9"/>
    <w:rsid w:val="00A87EC0"/>
    <w:rsid w:val="00A908E8"/>
    <w:rsid w:val="00A90D26"/>
    <w:rsid w:val="00A93EAD"/>
    <w:rsid w:val="00A97B40"/>
    <w:rsid w:val="00AA5729"/>
    <w:rsid w:val="00AB06E5"/>
    <w:rsid w:val="00AB0F4D"/>
    <w:rsid w:val="00AB1C2F"/>
    <w:rsid w:val="00AE10A2"/>
    <w:rsid w:val="00AE3BCC"/>
    <w:rsid w:val="00AF052A"/>
    <w:rsid w:val="00AF1FC5"/>
    <w:rsid w:val="00AF30D5"/>
    <w:rsid w:val="00B002C3"/>
    <w:rsid w:val="00B02452"/>
    <w:rsid w:val="00B027D8"/>
    <w:rsid w:val="00B02CC5"/>
    <w:rsid w:val="00B10D73"/>
    <w:rsid w:val="00B14B24"/>
    <w:rsid w:val="00B23F4C"/>
    <w:rsid w:val="00B259D8"/>
    <w:rsid w:val="00B25C3D"/>
    <w:rsid w:val="00B2790E"/>
    <w:rsid w:val="00B323B8"/>
    <w:rsid w:val="00B34C12"/>
    <w:rsid w:val="00B44215"/>
    <w:rsid w:val="00B470B9"/>
    <w:rsid w:val="00B47983"/>
    <w:rsid w:val="00B56A62"/>
    <w:rsid w:val="00B627A3"/>
    <w:rsid w:val="00B67A79"/>
    <w:rsid w:val="00B700A9"/>
    <w:rsid w:val="00B7160C"/>
    <w:rsid w:val="00B725BC"/>
    <w:rsid w:val="00B7565B"/>
    <w:rsid w:val="00B7656C"/>
    <w:rsid w:val="00B774E0"/>
    <w:rsid w:val="00B9236C"/>
    <w:rsid w:val="00B96551"/>
    <w:rsid w:val="00B975A9"/>
    <w:rsid w:val="00BA0B1C"/>
    <w:rsid w:val="00BA6353"/>
    <w:rsid w:val="00BB1437"/>
    <w:rsid w:val="00BB5102"/>
    <w:rsid w:val="00BC29FB"/>
    <w:rsid w:val="00BD1DEC"/>
    <w:rsid w:val="00BD51CA"/>
    <w:rsid w:val="00BD5ADF"/>
    <w:rsid w:val="00BD649E"/>
    <w:rsid w:val="00BE207F"/>
    <w:rsid w:val="00BF09F9"/>
    <w:rsid w:val="00BF4203"/>
    <w:rsid w:val="00BF5F77"/>
    <w:rsid w:val="00C00473"/>
    <w:rsid w:val="00C145D8"/>
    <w:rsid w:val="00C15AE5"/>
    <w:rsid w:val="00C160AB"/>
    <w:rsid w:val="00C17D4C"/>
    <w:rsid w:val="00C20BB3"/>
    <w:rsid w:val="00C21491"/>
    <w:rsid w:val="00C22691"/>
    <w:rsid w:val="00C23303"/>
    <w:rsid w:val="00C234BA"/>
    <w:rsid w:val="00C24F13"/>
    <w:rsid w:val="00C25AFA"/>
    <w:rsid w:val="00C26C2A"/>
    <w:rsid w:val="00C30F8F"/>
    <w:rsid w:val="00C32169"/>
    <w:rsid w:val="00C44CC3"/>
    <w:rsid w:val="00C47842"/>
    <w:rsid w:val="00C50D95"/>
    <w:rsid w:val="00C56F9A"/>
    <w:rsid w:val="00C57ED1"/>
    <w:rsid w:val="00C71E1C"/>
    <w:rsid w:val="00C721C9"/>
    <w:rsid w:val="00C73811"/>
    <w:rsid w:val="00C81525"/>
    <w:rsid w:val="00C874F2"/>
    <w:rsid w:val="00C92B1D"/>
    <w:rsid w:val="00C939A4"/>
    <w:rsid w:val="00C975D7"/>
    <w:rsid w:val="00CA14C8"/>
    <w:rsid w:val="00CA4344"/>
    <w:rsid w:val="00CA454E"/>
    <w:rsid w:val="00CB5B58"/>
    <w:rsid w:val="00CB5D9F"/>
    <w:rsid w:val="00CC654F"/>
    <w:rsid w:val="00CD075A"/>
    <w:rsid w:val="00CD448E"/>
    <w:rsid w:val="00CE0A99"/>
    <w:rsid w:val="00CE6F39"/>
    <w:rsid w:val="00CF0A07"/>
    <w:rsid w:val="00D04AA5"/>
    <w:rsid w:val="00D0575F"/>
    <w:rsid w:val="00D05F8D"/>
    <w:rsid w:val="00D20E45"/>
    <w:rsid w:val="00D26A8A"/>
    <w:rsid w:val="00D26C16"/>
    <w:rsid w:val="00D3226E"/>
    <w:rsid w:val="00D43235"/>
    <w:rsid w:val="00D476D1"/>
    <w:rsid w:val="00D507CC"/>
    <w:rsid w:val="00D514B7"/>
    <w:rsid w:val="00D55A8C"/>
    <w:rsid w:val="00D622F8"/>
    <w:rsid w:val="00D62352"/>
    <w:rsid w:val="00D65226"/>
    <w:rsid w:val="00D653DF"/>
    <w:rsid w:val="00D67D6E"/>
    <w:rsid w:val="00D708F3"/>
    <w:rsid w:val="00D73514"/>
    <w:rsid w:val="00D76A36"/>
    <w:rsid w:val="00D8659A"/>
    <w:rsid w:val="00D87138"/>
    <w:rsid w:val="00D87916"/>
    <w:rsid w:val="00D93305"/>
    <w:rsid w:val="00DA285D"/>
    <w:rsid w:val="00DA5348"/>
    <w:rsid w:val="00DB2508"/>
    <w:rsid w:val="00DB6F68"/>
    <w:rsid w:val="00DC1559"/>
    <w:rsid w:val="00DC3925"/>
    <w:rsid w:val="00DD564B"/>
    <w:rsid w:val="00DD7B0A"/>
    <w:rsid w:val="00DD7DF6"/>
    <w:rsid w:val="00DE6F2F"/>
    <w:rsid w:val="00DF1A2F"/>
    <w:rsid w:val="00DF6498"/>
    <w:rsid w:val="00E027A5"/>
    <w:rsid w:val="00E10B1F"/>
    <w:rsid w:val="00E116E4"/>
    <w:rsid w:val="00E12BF2"/>
    <w:rsid w:val="00E1679E"/>
    <w:rsid w:val="00E1761C"/>
    <w:rsid w:val="00E1768C"/>
    <w:rsid w:val="00E205FA"/>
    <w:rsid w:val="00E30183"/>
    <w:rsid w:val="00E371ED"/>
    <w:rsid w:val="00E40ADA"/>
    <w:rsid w:val="00E44612"/>
    <w:rsid w:val="00E50B6E"/>
    <w:rsid w:val="00E55998"/>
    <w:rsid w:val="00E61B92"/>
    <w:rsid w:val="00E82055"/>
    <w:rsid w:val="00E82190"/>
    <w:rsid w:val="00E8323C"/>
    <w:rsid w:val="00E91F56"/>
    <w:rsid w:val="00E92E9A"/>
    <w:rsid w:val="00E93CD8"/>
    <w:rsid w:val="00E95E38"/>
    <w:rsid w:val="00E9702D"/>
    <w:rsid w:val="00E970CA"/>
    <w:rsid w:val="00EA6DEC"/>
    <w:rsid w:val="00EB0B31"/>
    <w:rsid w:val="00ED06F0"/>
    <w:rsid w:val="00ED521F"/>
    <w:rsid w:val="00ED62C6"/>
    <w:rsid w:val="00EE6DF5"/>
    <w:rsid w:val="00EF5891"/>
    <w:rsid w:val="00EF6C61"/>
    <w:rsid w:val="00EF795B"/>
    <w:rsid w:val="00F03241"/>
    <w:rsid w:val="00F04126"/>
    <w:rsid w:val="00F201FE"/>
    <w:rsid w:val="00F24E0A"/>
    <w:rsid w:val="00F26848"/>
    <w:rsid w:val="00F31090"/>
    <w:rsid w:val="00F33487"/>
    <w:rsid w:val="00F36D45"/>
    <w:rsid w:val="00F37E06"/>
    <w:rsid w:val="00F41766"/>
    <w:rsid w:val="00F47611"/>
    <w:rsid w:val="00F47B0A"/>
    <w:rsid w:val="00F56ACD"/>
    <w:rsid w:val="00F60039"/>
    <w:rsid w:val="00F67632"/>
    <w:rsid w:val="00F7225E"/>
    <w:rsid w:val="00F73A8D"/>
    <w:rsid w:val="00F74049"/>
    <w:rsid w:val="00F77159"/>
    <w:rsid w:val="00F864C4"/>
    <w:rsid w:val="00F90759"/>
    <w:rsid w:val="00FA29C4"/>
    <w:rsid w:val="00FA4153"/>
    <w:rsid w:val="00FB512E"/>
    <w:rsid w:val="00FC218F"/>
    <w:rsid w:val="00FC7388"/>
    <w:rsid w:val="00FE0475"/>
    <w:rsid w:val="00FF41C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AC602"/>
  <w15:docId w15:val="{1E7BC798-0ECF-4F6E-B9FE-56F1BC208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06C0"/>
  </w:style>
  <w:style w:type="paragraph" w:styleId="Heading2">
    <w:name w:val="heading 2"/>
    <w:basedOn w:val="Normal"/>
    <w:next w:val="Normal"/>
    <w:link w:val="Heading2Char"/>
    <w:uiPriority w:val="9"/>
    <w:unhideWhenUsed/>
    <w:qFormat/>
    <w:rsid w:val="00A819F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9246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7D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D67D6E"/>
  </w:style>
  <w:style w:type="character" w:styleId="Hyperlink">
    <w:name w:val="Hyperlink"/>
    <w:basedOn w:val="DefaultParagraphFont"/>
    <w:uiPriority w:val="99"/>
    <w:unhideWhenUsed/>
    <w:rsid w:val="00D67D6E"/>
    <w:rPr>
      <w:color w:val="0000FF"/>
      <w:u w:val="single"/>
    </w:rPr>
  </w:style>
  <w:style w:type="paragraph" w:styleId="CommentText">
    <w:name w:val="annotation text"/>
    <w:basedOn w:val="Normal"/>
    <w:link w:val="CommentTextChar"/>
    <w:uiPriority w:val="99"/>
    <w:unhideWhenUsed/>
    <w:rsid w:val="00D67D6E"/>
    <w:pPr>
      <w:spacing w:line="240" w:lineRule="auto"/>
    </w:pPr>
    <w:rPr>
      <w:sz w:val="20"/>
      <w:szCs w:val="20"/>
      <w:lang w:val="en-CA"/>
    </w:rPr>
  </w:style>
  <w:style w:type="character" w:customStyle="1" w:styleId="CommentTextChar">
    <w:name w:val="Comment Text Char"/>
    <w:basedOn w:val="DefaultParagraphFont"/>
    <w:link w:val="CommentText"/>
    <w:uiPriority w:val="99"/>
    <w:rsid w:val="00D67D6E"/>
    <w:rPr>
      <w:sz w:val="20"/>
      <w:szCs w:val="20"/>
      <w:lang w:val="en-CA"/>
    </w:rPr>
  </w:style>
  <w:style w:type="character" w:customStyle="1" w:styleId="CommentSubjectChar">
    <w:name w:val="Comment Subject Char"/>
    <w:basedOn w:val="CommentTextChar"/>
    <w:link w:val="CommentSubject"/>
    <w:uiPriority w:val="99"/>
    <w:semiHidden/>
    <w:rsid w:val="00D67D6E"/>
    <w:rPr>
      <w:b/>
      <w:bCs/>
      <w:sz w:val="20"/>
      <w:szCs w:val="20"/>
      <w:lang w:val="en-CA"/>
    </w:rPr>
  </w:style>
  <w:style w:type="paragraph" w:styleId="CommentSubject">
    <w:name w:val="annotation subject"/>
    <w:basedOn w:val="CommentText"/>
    <w:next w:val="CommentText"/>
    <w:link w:val="CommentSubjectChar"/>
    <w:uiPriority w:val="99"/>
    <w:semiHidden/>
    <w:unhideWhenUsed/>
    <w:rsid w:val="00D67D6E"/>
    <w:rPr>
      <w:b/>
      <w:bCs/>
    </w:rPr>
  </w:style>
  <w:style w:type="character" w:customStyle="1" w:styleId="BalloonTextChar">
    <w:name w:val="Balloon Text Char"/>
    <w:basedOn w:val="DefaultParagraphFont"/>
    <w:link w:val="BalloonText"/>
    <w:uiPriority w:val="99"/>
    <w:semiHidden/>
    <w:rsid w:val="00D67D6E"/>
    <w:rPr>
      <w:rFonts w:ascii="Tahoma" w:hAnsi="Tahoma" w:cs="Tahoma"/>
      <w:sz w:val="16"/>
      <w:szCs w:val="16"/>
      <w:lang w:val="en-CA"/>
    </w:rPr>
  </w:style>
  <w:style w:type="paragraph" w:styleId="BalloonText">
    <w:name w:val="Balloon Text"/>
    <w:basedOn w:val="Normal"/>
    <w:link w:val="BalloonTextChar"/>
    <w:uiPriority w:val="99"/>
    <w:semiHidden/>
    <w:unhideWhenUsed/>
    <w:rsid w:val="00D67D6E"/>
    <w:pPr>
      <w:spacing w:after="0" w:line="240" w:lineRule="auto"/>
    </w:pPr>
    <w:rPr>
      <w:rFonts w:ascii="Tahoma" w:hAnsi="Tahoma" w:cs="Tahoma"/>
      <w:sz w:val="16"/>
      <w:szCs w:val="16"/>
      <w:lang w:val="en-CA"/>
    </w:rPr>
  </w:style>
  <w:style w:type="paragraph" w:styleId="Header">
    <w:name w:val="header"/>
    <w:basedOn w:val="Normal"/>
    <w:link w:val="HeaderChar"/>
    <w:uiPriority w:val="99"/>
    <w:unhideWhenUsed/>
    <w:rsid w:val="00D67D6E"/>
    <w:pPr>
      <w:tabs>
        <w:tab w:val="center" w:pos="4680"/>
        <w:tab w:val="right" w:pos="9360"/>
      </w:tabs>
      <w:spacing w:after="0" w:line="240" w:lineRule="auto"/>
    </w:pPr>
    <w:rPr>
      <w:lang w:val="en-CA"/>
    </w:rPr>
  </w:style>
  <w:style w:type="character" w:customStyle="1" w:styleId="HeaderChar">
    <w:name w:val="Header Char"/>
    <w:basedOn w:val="DefaultParagraphFont"/>
    <w:link w:val="Header"/>
    <w:uiPriority w:val="99"/>
    <w:rsid w:val="00D67D6E"/>
    <w:rPr>
      <w:lang w:val="en-CA"/>
    </w:rPr>
  </w:style>
  <w:style w:type="paragraph" w:styleId="Footer">
    <w:name w:val="footer"/>
    <w:basedOn w:val="Normal"/>
    <w:link w:val="FooterChar"/>
    <w:uiPriority w:val="99"/>
    <w:unhideWhenUsed/>
    <w:rsid w:val="00D67D6E"/>
    <w:pPr>
      <w:tabs>
        <w:tab w:val="center" w:pos="4680"/>
        <w:tab w:val="right" w:pos="9360"/>
      </w:tabs>
      <w:spacing w:after="0" w:line="240" w:lineRule="auto"/>
    </w:pPr>
    <w:rPr>
      <w:lang w:val="en-CA"/>
    </w:rPr>
  </w:style>
  <w:style w:type="character" w:customStyle="1" w:styleId="FooterChar">
    <w:name w:val="Footer Char"/>
    <w:basedOn w:val="DefaultParagraphFont"/>
    <w:link w:val="Footer"/>
    <w:uiPriority w:val="99"/>
    <w:rsid w:val="00D67D6E"/>
    <w:rPr>
      <w:lang w:val="en-CA"/>
    </w:rPr>
  </w:style>
  <w:style w:type="character" w:styleId="CommentReference">
    <w:name w:val="annotation reference"/>
    <w:basedOn w:val="DefaultParagraphFont"/>
    <w:uiPriority w:val="99"/>
    <w:semiHidden/>
    <w:unhideWhenUsed/>
    <w:rsid w:val="008F38E6"/>
    <w:rPr>
      <w:sz w:val="16"/>
      <w:szCs w:val="16"/>
    </w:rPr>
  </w:style>
  <w:style w:type="paragraph" w:styleId="Bibliography">
    <w:name w:val="Bibliography"/>
    <w:basedOn w:val="Normal"/>
    <w:next w:val="Normal"/>
    <w:uiPriority w:val="37"/>
    <w:unhideWhenUsed/>
    <w:rsid w:val="00A819F9"/>
    <w:pPr>
      <w:tabs>
        <w:tab w:val="left" w:pos="504"/>
      </w:tabs>
      <w:spacing w:after="240" w:line="240" w:lineRule="auto"/>
      <w:ind w:left="504" w:hanging="504"/>
    </w:pPr>
  </w:style>
  <w:style w:type="character" w:customStyle="1" w:styleId="Heading2Char">
    <w:name w:val="Heading 2 Char"/>
    <w:basedOn w:val="DefaultParagraphFont"/>
    <w:link w:val="Heading2"/>
    <w:uiPriority w:val="9"/>
    <w:rsid w:val="00A819F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29246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0</TotalTime>
  <Pages>15</Pages>
  <Words>26275</Words>
  <Characters>149772</Characters>
  <Application>Microsoft Office Word</Application>
  <DocSecurity>0</DocSecurity>
  <Lines>1248</Lines>
  <Paragraphs>3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evan Glonti</dc:creator>
  <cp:keywords/>
  <dc:description/>
  <cp:lastModifiedBy>admin</cp:lastModifiedBy>
  <cp:revision>53</cp:revision>
  <dcterms:created xsi:type="dcterms:W3CDTF">2019-01-31T19:33:00Z</dcterms:created>
  <dcterms:modified xsi:type="dcterms:W3CDTF">2019-04-2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yUpwl4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